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bookmarkStart w:id="0" w:name="_Hlk515116571"/>
      <w:bookmarkEnd w:id="0"/>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7CA8D97E" w:rsidR="00353FE0" w:rsidRPr="00353FE0" w:rsidRDefault="00353FE0" w:rsidP="00D26EFF">
      <w:pPr>
        <w:jc w:val="center"/>
        <w:rPr>
          <w:b/>
          <w:szCs w:val="28"/>
        </w:rPr>
      </w:pPr>
      <w:r w:rsidRPr="00353FE0">
        <w:rPr>
          <w:b/>
          <w:szCs w:val="28"/>
        </w:rPr>
        <w:t xml:space="preserve">Tesis </w:t>
      </w:r>
      <w:r w:rsidR="00353C2D">
        <w:rPr>
          <w:b/>
          <w:szCs w:val="28"/>
        </w:rPr>
        <w:t>p</w:t>
      </w:r>
      <w:r w:rsidRPr="00353FE0">
        <w:rPr>
          <w:b/>
          <w:szCs w:val="28"/>
        </w:rPr>
        <w:t>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2EB3065E" w:rsidR="00B953C9" w:rsidRDefault="00D26EFF" w:rsidP="00C11AB6">
      <w:pPr>
        <w:jc w:val="center"/>
        <w:rPr>
          <w:sz w:val="28"/>
          <w:szCs w:val="28"/>
        </w:rPr>
      </w:pPr>
      <w:r>
        <w:rPr>
          <w:sz w:val="28"/>
          <w:szCs w:val="28"/>
        </w:rPr>
        <w:t xml:space="preserve">Lima, </w:t>
      </w:r>
      <w:r w:rsidR="00B533CC">
        <w:rPr>
          <w:sz w:val="28"/>
          <w:szCs w:val="28"/>
        </w:rPr>
        <w:t>Junio</w:t>
      </w:r>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1" w:name="_Toc517434635"/>
      <w:r>
        <w:lastRenderedPageBreak/>
        <w:t>Resumen</w:t>
      </w:r>
      <w:bookmarkEnd w:id="1"/>
    </w:p>
    <w:p w14:paraId="6C2B47E7" w14:textId="65547CD1" w:rsidR="004961E2" w:rsidRDefault="004961E2" w:rsidP="004961E2">
      <w:pPr>
        <w:jc w:val="both"/>
      </w:pPr>
      <w:r w:rsidRPr="004961E2">
        <w:t>El Perú es un país susceptible a desastres naturales, evidenciado con el terremoto de Pisco en 2007 y el fenómeno de El Niño Costero en 2017. Ante la ocurrencia de un desastre surge una cantidad considerable y variada de ayuda proveniente de distintos lugares: INDECI, empresas privadas, ciudadanía y ayuda internacional. Es posible identificar una demanda de bienes de ayuda diferenciada entre las zonas afectadas; sin embargo, el plan logístico del INDECI no indica un procedimiento de distribución de ayuda humanitaria con sustento científico. Ante esto, en el presente proyecto se propone un modelo de programación no lineal entero mixto que servirá como base para generar un plan de distribución de ayuda humanitaria a gran escala de manera automática, abarcando los niveles nacional y regional luego de un desastre. Asimismo, dado que en escenarios reales el tiempo de ejecución de métodos para encontrar soluciones para este modelo es limitado, se propone el diseño e implementación de un algoritmo genético, el cual es un algoritmo de optimización metaheurístico basado en principios evolutivos  que se caracteriza por obtener soluciones aproximadas con un tiempo de ejecución menor al de métodos exactos, y permiten generar poblaciones de posibles soluciones para evaluar múltiples objetivos de optimización como la minimización de la inequidad en la distribución y el costo de transporte. Para probar el método exacto y metaheurístico se generará información a partir de datos disponibles del INDECI y la simulación de datos de prueba a partir de distribuciones de probabilidad. Asimismo, se realizará una comparación entre estos métodos, buscando obtener con el algoritmo genético una efectividad aproximada al del método exacto en un tiempo de ejecución mucho menor, y con el objetivo de conocer a partir de qué tamaño de problema es preferible el uso del algoritmo genético. Finalmente, como cada plan de distribución dependerá de las características del desastre a analizar, se propone la implementación de una interfaz de software para la entrada y visualización de información.</w:t>
      </w:r>
    </w:p>
    <w:p w14:paraId="33C60FA7" w14:textId="77777777" w:rsidR="00B953C9" w:rsidRDefault="00B953C9" w:rsidP="004961E2">
      <w:pP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517434636"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eastAsiaTheme="minorEastAsia"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3587D437" w14:textId="5C6BFC9B" w:rsidR="001577E6" w:rsidRDefault="00EE2778">
          <w:pPr>
            <w:pStyle w:val="TOC1"/>
            <w:rPr>
              <w:rFonts w:asciiTheme="minorHAnsi" w:hAnsiTheme="minorHAnsi"/>
              <w:noProof/>
              <w:lang w:val="en-US" w:eastAsia="ja-JP"/>
            </w:rPr>
          </w:pPr>
          <w:r>
            <w:fldChar w:fldCharType="begin"/>
          </w:r>
          <w:r w:rsidR="00D703CA" w:rsidRPr="00D703CA">
            <w:rPr>
              <w:lang w:val="en-US"/>
            </w:rPr>
            <w:instrText xml:space="preserve"> TOC \o "1-3" \h \z \u </w:instrText>
          </w:r>
          <w:r>
            <w:fldChar w:fldCharType="separate"/>
          </w:r>
          <w:hyperlink w:anchor="_Toc517434635" w:history="1">
            <w:r w:rsidR="001577E6" w:rsidRPr="00270FD6">
              <w:rPr>
                <w:rStyle w:val="Hyperlink"/>
                <w:noProof/>
              </w:rPr>
              <w:t>Resumen</w:t>
            </w:r>
            <w:r w:rsidR="001577E6">
              <w:rPr>
                <w:noProof/>
                <w:webHidden/>
              </w:rPr>
              <w:tab/>
            </w:r>
            <w:r w:rsidR="001577E6">
              <w:rPr>
                <w:noProof/>
                <w:webHidden/>
              </w:rPr>
              <w:fldChar w:fldCharType="begin"/>
            </w:r>
            <w:r w:rsidR="001577E6">
              <w:rPr>
                <w:noProof/>
                <w:webHidden/>
              </w:rPr>
              <w:instrText xml:space="preserve"> PAGEREF _Toc517434635 \h </w:instrText>
            </w:r>
            <w:r w:rsidR="001577E6">
              <w:rPr>
                <w:noProof/>
                <w:webHidden/>
              </w:rPr>
            </w:r>
            <w:r w:rsidR="001577E6">
              <w:rPr>
                <w:noProof/>
                <w:webHidden/>
              </w:rPr>
              <w:fldChar w:fldCharType="separate"/>
            </w:r>
            <w:r w:rsidR="006C02BC">
              <w:rPr>
                <w:noProof/>
                <w:webHidden/>
              </w:rPr>
              <w:t>2</w:t>
            </w:r>
            <w:r w:rsidR="001577E6">
              <w:rPr>
                <w:noProof/>
                <w:webHidden/>
              </w:rPr>
              <w:fldChar w:fldCharType="end"/>
            </w:r>
          </w:hyperlink>
        </w:p>
        <w:p w14:paraId="36E50A23" w14:textId="3B8B9189" w:rsidR="001577E6" w:rsidRDefault="001577E6">
          <w:pPr>
            <w:pStyle w:val="TOC1"/>
            <w:rPr>
              <w:rFonts w:asciiTheme="minorHAnsi" w:hAnsiTheme="minorHAnsi"/>
              <w:noProof/>
              <w:lang w:val="en-US" w:eastAsia="ja-JP"/>
            </w:rPr>
          </w:pPr>
          <w:hyperlink w:anchor="_Toc517434636" w:history="1">
            <w:r w:rsidRPr="00270FD6">
              <w:rPr>
                <w:rStyle w:val="Hyperlink"/>
                <w:noProof/>
              </w:rPr>
              <w:t>Tabla de Contenido</w:t>
            </w:r>
            <w:r>
              <w:rPr>
                <w:noProof/>
                <w:webHidden/>
              </w:rPr>
              <w:tab/>
            </w:r>
            <w:r>
              <w:rPr>
                <w:noProof/>
                <w:webHidden/>
              </w:rPr>
              <w:fldChar w:fldCharType="begin"/>
            </w:r>
            <w:r>
              <w:rPr>
                <w:noProof/>
                <w:webHidden/>
              </w:rPr>
              <w:instrText xml:space="preserve"> PAGEREF _Toc517434636 \h </w:instrText>
            </w:r>
            <w:r>
              <w:rPr>
                <w:noProof/>
                <w:webHidden/>
              </w:rPr>
            </w:r>
            <w:r>
              <w:rPr>
                <w:noProof/>
                <w:webHidden/>
              </w:rPr>
              <w:fldChar w:fldCharType="separate"/>
            </w:r>
            <w:r w:rsidR="006C02BC">
              <w:rPr>
                <w:noProof/>
                <w:webHidden/>
              </w:rPr>
              <w:t>3</w:t>
            </w:r>
            <w:r>
              <w:rPr>
                <w:noProof/>
                <w:webHidden/>
              </w:rPr>
              <w:fldChar w:fldCharType="end"/>
            </w:r>
          </w:hyperlink>
        </w:p>
        <w:p w14:paraId="0BC2B77C" w14:textId="623B6023" w:rsidR="001577E6" w:rsidRDefault="001577E6">
          <w:pPr>
            <w:pStyle w:val="TOC1"/>
            <w:rPr>
              <w:rFonts w:asciiTheme="minorHAnsi" w:hAnsiTheme="minorHAnsi"/>
              <w:noProof/>
              <w:lang w:val="en-US" w:eastAsia="ja-JP"/>
            </w:rPr>
          </w:pPr>
          <w:hyperlink w:anchor="_Toc517434637" w:history="1">
            <w:r w:rsidRPr="00270FD6">
              <w:rPr>
                <w:rStyle w:val="Hyperlink"/>
                <w:rFonts w:eastAsiaTheme="minorHAnsi"/>
                <w:noProof/>
              </w:rPr>
              <w:t>Índice de Figuras</w:t>
            </w:r>
            <w:r>
              <w:rPr>
                <w:noProof/>
                <w:webHidden/>
              </w:rPr>
              <w:tab/>
            </w:r>
            <w:r>
              <w:rPr>
                <w:noProof/>
                <w:webHidden/>
              </w:rPr>
              <w:fldChar w:fldCharType="begin"/>
            </w:r>
            <w:r>
              <w:rPr>
                <w:noProof/>
                <w:webHidden/>
              </w:rPr>
              <w:instrText xml:space="preserve"> PAGEREF _Toc517434637 \h </w:instrText>
            </w:r>
            <w:r>
              <w:rPr>
                <w:noProof/>
                <w:webHidden/>
              </w:rPr>
            </w:r>
            <w:r>
              <w:rPr>
                <w:noProof/>
                <w:webHidden/>
              </w:rPr>
              <w:fldChar w:fldCharType="separate"/>
            </w:r>
            <w:r w:rsidR="006C02BC">
              <w:rPr>
                <w:noProof/>
                <w:webHidden/>
              </w:rPr>
              <w:t>9</w:t>
            </w:r>
            <w:r>
              <w:rPr>
                <w:noProof/>
                <w:webHidden/>
              </w:rPr>
              <w:fldChar w:fldCharType="end"/>
            </w:r>
          </w:hyperlink>
        </w:p>
        <w:p w14:paraId="4805D08F" w14:textId="3B1E7F14" w:rsidR="001577E6" w:rsidRDefault="001577E6">
          <w:pPr>
            <w:pStyle w:val="TOC1"/>
            <w:tabs>
              <w:tab w:val="left" w:pos="1320"/>
            </w:tabs>
            <w:rPr>
              <w:rFonts w:asciiTheme="minorHAnsi" w:hAnsiTheme="minorHAnsi"/>
              <w:noProof/>
              <w:lang w:val="en-US" w:eastAsia="ja-JP"/>
            </w:rPr>
          </w:pPr>
          <w:hyperlink w:anchor="_Toc517434638" w:history="1">
            <w:r w:rsidRPr="00270FD6">
              <w:rPr>
                <w:rStyle w:val="Hyperlink"/>
                <w:noProof/>
              </w:rPr>
              <w:t>Capítulo 1.</w:t>
            </w:r>
            <w:r>
              <w:rPr>
                <w:rFonts w:asciiTheme="minorHAnsi" w:hAnsiTheme="minorHAnsi"/>
                <w:noProof/>
                <w:lang w:val="en-US" w:eastAsia="ja-JP"/>
              </w:rPr>
              <w:tab/>
            </w:r>
            <w:r w:rsidRPr="00270FD6">
              <w:rPr>
                <w:rStyle w:val="Hyperlink"/>
                <w:noProof/>
              </w:rPr>
              <w:t>Generalidades</w:t>
            </w:r>
            <w:r>
              <w:rPr>
                <w:noProof/>
                <w:webHidden/>
              </w:rPr>
              <w:tab/>
            </w:r>
            <w:r>
              <w:rPr>
                <w:noProof/>
                <w:webHidden/>
              </w:rPr>
              <w:fldChar w:fldCharType="begin"/>
            </w:r>
            <w:r>
              <w:rPr>
                <w:noProof/>
                <w:webHidden/>
              </w:rPr>
              <w:instrText xml:space="preserve"> PAGEREF _Toc517434638 \h </w:instrText>
            </w:r>
            <w:r>
              <w:rPr>
                <w:noProof/>
                <w:webHidden/>
              </w:rPr>
            </w:r>
            <w:r>
              <w:rPr>
                <w:noProof/>
                <w:webHidden/>
              </w:rPr>
              <w:fldChar w:fldCharType="separate"/>
            </w:r>
            <w:r w:rsidR="006C02BC">
              <w:rPr>
                <w:noProof/>
                <w:webHidden/>
              </w:rPr>
              <w:t>11</w:t>
            </w:r>
            <w:r>
              <w:rPr>
                <w:noProof/>
                <w:webHidden/>
              </w:rPr>
              <w:fldChar w:fldCharType="end"/>
            </w:r>
          </w:hyperlink>
        </w:p>
        <w:p w14:paraId="221EE6DA" w14:textId="7B83950B" w:rsidR="001577E6" w:rsidRDefault="001577E6">
          <w:pPr>
            <w:pStyle w:val="TOC2"/>
            <w:tabs>
              <w:tab w:val="left" w:pos="880"/>
              <w:tab w:val="right" w:leader="dot" w:pos="8493"/>
            </w:tabs>
            <w:rPr>
              <w:rFonts w:asciiTheme="minorHAnsi" w:hAnsiTheme="minorHAnsi"/>
              <w:noProof/>
              <w:lang w:val="en-US" w:eastAsia="ja-JP"/>
            </w:rPr>
          </w:pPr>
          <w:hyperlink w:anchor="_Toc517434639" w:history="1">
            <w:r w:rsidRPr="00270FD6">
              <w:rPr>
                <w:rStyle w:val="Hyperlink"/>
                <w:noProof/>
              </w:rPr>
              <w:t>1.1</w:t>
            </w:r>
            <w:r>
              <w:rPr>
                <w:rFonts w:asciiTheme="minorHAnsi" w:hAnsiTheme="minorHAnsi"/>
                <w:noProof/>
                <w:lang w:val="en-US" w:eastAsia="ja-JP"/>
              </w:rPr>
              <w:tab/>
            </w:r>
            <w:r w:rsidRPr="00270FD6">
              <w:rPr>
                <w:rStyle w:val="Hyperlink"/>
                <w:noProof/>
              </w:rPr>
              <w:t>Problemática</w:t>
            </w:r>
            <w:r>
              <w:rPr>
                <w:noProof/>
                <w:webHidden/>
              </w:rPr>
              <w:tab/>
            </w:r>
            <w:r>
              <w:rPr>
                <w:noProof/>
                <w:webHidden/>
              </w:rPr>
              <w:fldChar w:fldCharType="begin"/>
            </w:r>
            <w:r>
              <w:rPr>
                <w:noProof/>
                <w:webHidden/>
              </w:rPr>
              <w:instrText xml:space="preserve"> PAGEREF _Toc517434639 \h </w:instrText>
            </w:r>
            <w:r>
              <w:rPr>
                <w:noProof/>
                <w:webHidden/>
              </w:rPr>
            </w:r>
            <w:r>
              <w:rPr>
                <w:noProof/>
                <w:webHidden/>
              </w:rPr>
              <w:fldChar w:fldCharType="separate"/>
            </w:r>
            <w:r w:rsidR="006C02BC">
              <w:rPr>
                <w:noProof/>
                <w:webHidden/>
              </w:rPr>
              <w:t>11</w:t>
            </w:r>
            <w:r>
              <w:rPr>
                <w:noProof/>
                <w:webHidden/>
              </w:rPr>
              <w:fldChar w:fldCharType="end"/>
            </w:r>
          </w:hyperlink>
        </w:p>
        <w:p w14:paraId="168AF810" w14:textId="6672C03D" w:rsidR="001577E6" w:rsidRDefault="001577E6">
          <w:pPr>
            <w:pStyle w:val="TOC2"/>
            <w:tabs>
              <w:tab w:val="left" w:pos="880"/>
              <w:tab w:val="right" w:leader="dot" w:pos="8493"/>
            </w:tabs>
            <w:rPr>
              <w:rFonts w:asciiTheme="minorHAnsi" w:hAnsiTheme="minorHAnsi"/>
              <w:noProof/>
              <w:lang w:val="en-US" w:eastAsia="ja-JP"/>
            </w:rPr>
          </w:pPr>
          <w:hyperlink w:anchor="_Toc517434640" w:history="1">
            <w:r w:rsidRPr="00270FD6">
              <w:rPr>
                <w:rStyle w:val="Hyperlink"/>
                <w:noProof/>
              </w:rPr>
              <w:t>1.2</w:t>
            </w:r>
            <w:r>
              <w:rPr>
                <w:rFonts w:asciiTheme="minorHAnsi" w:hAnsiTheme="minorHAnsi"/>
                <w:noProof/>
                <w:lang w:val="en-US" w:eastAsia="ja-JP"/>
              </w:rPr>
              <w:tab/>
            </w:r>
            <w:r w:rsidRPr="00270FD6">
              <w:rPr>
                <w:rStyle w:val="Hyperlink"/>
                <w:noProof/>
              </w:rPr>
              <w:t>Objetivos</w:t>
            </w:r>
            <w:r>
              <w:rPr>
                <w:noProof/>
                <w:webHidden/>
              </w:rPr>
              <w:tab/>
            </w:r>
            <w:r>
              <w:rPr>
                <w:noProof/>
                <w:webHidden/>
              </w:rPr>
              <w:fldChar w:fldCharType="begin"/>
            </w:r>
            <w:r>
              <w:rPr>
                <w:noProof/>
                <w:webHidden/>
              </w:rPr>
              <w:instrText xml:space="preserve"> PAGEREF _Toc517434640 \h </w:instrText>
            </w:r>
            <w:r>
              <w:rPr>
                <w:noProof/>
                <w:webHidden/>
              </w:rPr>
            </w:r>
            <w:r>
              <w:rPr>
                <w:noProof/>
                <w:webHidden/>
              </w:rPr>
              <w:fldChar w:fldCharType="separate"/>
            </w:r>
            <w:r w:rsidR="006C02BC">
              <w:rPr>
                <w:noProof/>
                <w:webHidden/>
              </w:rPr>
              <w:t>14</w:t>
            </w:r>
            <w:r>
              <w:rPr>
                <w:noProof/>
                <w:webHidden/>
              </w:rPr>
              <w:fldChar w:fldCharType="end"/>
            </w:r>
          </w:hyperlink>
        </w:p>
        <w:p w14:paraId="6C5B407F" w14:textId="1F5FFA1D" w:rsidR="001577E6" w:rsidRDefault="001577E6">
          <w:pPr>
            <w:pStyle w:val="TOC3"/>
            <w:tabs>
              <w:tab w:val="left" w:pos="1320"/>
              <w:tab w:val="right" w:leader="dot" w:pos="8493"/>
            </w:tabs>
            <w:rPr>
              <w:rFonts w:asciiTheme="minorHAnsi" w:hAnsiTheme="minorHAnsi" w:cstheme="minorBidi"/>
              <w:noProof/>
              <w:lang w:eastAsia="ja-JP"/>
            </w:rPr>
          </w:pPr>
          <w:hyperlink w:anchor="_Toc517434641" w:history="1">
            <w:r w:rsidRPr="00270FD6">
              <w:rPr>
                <w:rStyle w:val="Hyperlink"/>
                <w:noProof/>
              </w:rPr>
              <w:t>1.2.1</w:t>
            </w:r>
            <w:r>
              <w:rPr>
                <w:rFonts w:asciiTheme="minorHAnsi" w:hAnsiTheme="minorHAnsi" w:cstheme="minorBidi"/>
                <w:noProof/>
                <w:lang w:eastAsia="ja-JP"/>
              </w:rPr>
              <w:tab/>
            </w:r>
            <w:r w:rsidRPr="00270FD6">
              <w:rPr>
                <w:rStyle w:val="Hyperlink"/>
                <w:noProof/>
              </w:rPr>
              <w:t>Objetivo general</w:t>
            </w:r>
            <w:r>
              <w:rPr>
                <w:noProof/>
                <w:webHidden/>
              </w:rPr>
              <w:tab/>
            </w:r>
            <w:r>
              <w:rPr>
                <w:noProof/>
                <w:webHidden/>
              </w:rPr>
              <w:fldChar w:fldCharType="begin"/>
            </w:r>
            <w:r>
              <w:rPr>
                <w:noProof/>
                <w:webHidden/>
              </w:rPr>
              <w:instrText xml:space="preserve"> PAGEREF _Toc517434641 \h </w:instrText>
            </w:r>
            <w:r>
              <w:rPr>
                <w:noProof/>
                <w:webHidden/>
              </w:rPr>
            </w:r>
            <w:r>
              <w:rPr>
                <w:noProof/>
                <w:webHidden/>
              </w:rPr>
              <w:fldChar w:fldCharType="separate"/>
            </w:r>
            <w:r w:rsidR="006C02BC">
              <w:rPr>
                <w:noProof/>
                <w:webHidden/>
              </w:rPr>
              <w:t>14</w:t>
            </w:r>
            <w:r>
              <w:rPr>
                <w:noProof/>
                <w:webHidden/>
              </w:rPr>
              <w:fldChar w:fldCharType="end"/>
            </w:r>
          </w:hyperlink>
        </w:p>
        <w:p w14:paraId="03C63B4E" w14:textId="7FD0BE45" w:rsidR="001577E6" w:rsidRDefault="001577E6">
          <w:pPr>
            <w:pStyle w:val="TOC3"/>
            <w:tabs>
              <w:tab w:val="left" w:pos="1320"/>
              <w:tab w:val="right" w:leader="dot" w:pos="8493"/>
            </w:tabs>
            <w:rPr>
              <w:rFonts w:asciiTheme="minorHAnsi" w:hAnsiTheme="minorHAnsi" w:cstheme="minorBidi"/>
              <w:noProof/>
              <w:lang w:eastAsia="ja-JP"/>
            </w:rPr>
          </w:pPr>
          <w:hyperlink w:anchor="_Toc517434642" w:history="1">
            <w:r w:rsidRPr="00270FD6">
              <w:rPr>
                <w:rStyle w:val="Hyperlink"/>
                <w:noProof/>
              </w:rPr>
              <w:t>1.2.2</w:t>
            </w:r>
            <w:r>
              <w:rPr>
                <w:rFonts w:asciiTheme="minorHAnsi" w:hAnsiTheme="minorHAnsi" w:cstheme="minorBidi"/>
                <w:noProof/>
                <w:lang w:eastAsia="ja-JP"/>
              </w:rPr>
              <w:tab/>
            </w:r>
            <w:r w:rsidRPr="00270FD6">
              <w:rPr>
                <w:rStyle w:val="Hyperlink"/>
                <w:noProof/>
              </w:rPr>
              <w:t>Objetivos específicos</w:t>
            </w:r>
            <w:r>
              <w:rPr>
                <w:noProof/>
                <w:webHidden/>
              </w:rPr>
              <w:tab/>
            </w:r>
            <w:r>
              <w:rPr>
                <w:noProof/>
                <w:webHidden/>
              </w:rPr>
              <w:fldChar w:fldCharType="begin"/>
            </w:r>
            <w:r>
              <w:rPr>
                <w:noProof/>
                <w:webHidden/>
              </w:rPr>
              <w:instrText xml:space="preserve"> PAGEREF _Toc517434642 \h </w:instrText>
            </w:r>
            <w:r>
              <w:rPr>
                <w:noProof/>
                <w:webHidden/>
              </w:rPr>
            </w:r>
            <w:r>
              <w:rPr>
                <w:noProof/>
                <w:webHidden/>
              </w:rPr>
              <w:fldChar w:fldCharType="separate"/>
            </w:r>
            <w:r w:rsidR="006C02BC">
              <w:rPr>
                <w:noProof/>
                <w:webHidden/>
              </w:rPr>
              <w:t>14</w:t>
            </w:r>
            <w:r>
              <w:rPr>
                <w:noProof/>
                <w:webHidden/>
              </w:rPr>
              <w:fldChar w:fldCharType="end"/>
            </w:r>
          </w:hyperlink>
        </w:p>
        <w:p w14:paraId="66DDD9DA" w14:textId="22DAAF7D" w:rsidR="001577E6" w:rsidRDefault="001577E6">
          <w:pPr>
            <w:pStyle w:val="TOC3"/>
            <w:tabs>
              <w:tab w:val="left" w:pos="1320"/>
              <w:tab w:val="right" w:leader="dot" w:pos="8493"/>
            </w:tabs>
            <w:rPr>
              <w:rFonts w:asciiTheme="minorHAnsi" w:hAnsiTheme="minorHAnsi" w:cstheme="minorBidi"/>
              <w:noProof/>
              <w:lang w:eastAsia="ja-JP"/>
            </w:rPr>
          </w:pPr>
          <w:hyperlink w:anchor="_Toc517434643" w:history="1">
            <w:r w:rsidRPr="00270FD6">
              <w:rPr>
                <w:rStyle w:val="Hyperlink"/>
                <w:noProof/>
              </w:rPr>
              <w:t>1.2.3</w:t>
            </w:r>
            <w:r>
              <w:rPr>
                <w:rFonts w:asciiTheme="minorHAnsi" w:hAnsiTheme="minorHAnsi" w:cstheme="minorBidi"/>
                <w:noProof/>
                <w:lang w:eastAsia="ja-JP"/>
              </w:rPr>
              <w:tab/>
            </w:r>
            <w:r w:rsidRPr="00270FD6">
              <w:rPr>
                <w:rStyle w:val="Hyperlink"/>
                <w:noProof/>
              </w:rPr>
              <w:t>Resultados esperados</w:t>
            </w:r>
            <w:r>
              <w:rPr>
                <w:noProof/>
                <w:webHidden/>
              </w:rPr>
              <w:tab/>
            </w:r>
            <w:r>
              <w:rPr>
                <w:noProof/>
                <w:webHidden/>
              </w:rPr>
              <w:fldChar w:fldCharType="begin"/>
            </w:r>
            <w:r>
              <w:rPr>
                <w:noProof/>
                <w:webHidden/>
              </w:rPr>
              <w:instrText xml:space="preserve"> PAGEREF _Toc517434643 \h </w:instrText>
            </w:r>
            <w:r>
              <w:rPr>
                <w:noProof/>
                <w:webHidden/>
              </w:rPr>
            </w:r>
            <w:r>
              <w:rPr>
                <w:noProof/>
                <w:webHidden/>
              </w:rPr>
              <w:fldChar w:fldCharType="separate"/>
            </w:r>
            <w:r w:rsidR="006C02BC">
              <w:rPr>
                <w:noProof/>
                <w:webHidden/>
              </w:rPr>
              <w:t>15</w:t>
            </w:r>
            <w:r>
              <w:rPr>
                <w:noProof/>
                <w:webHidden/>
              </w:rPr>
              <w:fldChar w:fldCharType="end"/>
            </w:r>
          </w:hyperlink>
        </w:p>
        <w:p w14:paraId="67FB7B13" w14:textId="0330037E" w:rsidR="001577E6" w:rsidRDefault="001577E6">
          <w:pPr>
            <w:pStyle w:val="TOC3"/>
            <w:tabs>
              <w:tab w:val="left" w:pos="1320"/>
              <w:tab w:val="right" w:leader="dot" w:pos="8493"/>
            </w:tabs>
            <w:rPr>
              <w:rFonts w:asciiTheme="minorHAnsi" w:hAnsiTheme="minorHAnsi" w:cstheme="minorBidi"/>
              <w:noProof/>
              <w:lang w:eastAsia="ja-JP"/>
            </w:rPr>
          </w:pPr>
          <w:hyperlink w:anchor="_Toc517434644" w:history="1">
            <w:r w:rsidRPr="00270FD6">
              <w:rPr>
                <w:rStyle w:val="Hyperlink"/>
                <w:noProof/>
              </w:rPr>
              <w:t>1.2.4</w:t>
            </w:r>
            <w:r>
              <w:rPr>
                <w:rFonts w:asciiTheme="minorHAnsi" w:hAnsiTheme="minorHAnsi" w:cstheme="minorBidi"/>
                <w:noProof/>
                <w:lang w:eastAsia="ja-JP"/>
              </w:rPr>
              <w:tab/>
            </w:r>
            <w:r w:rsidRPr="00270FD6">
              <w:rPr>
                <w:rStyle w:val="Hyperlink"/>
                <w:noProof/>
              </w:rPr>
              <w:t>Mapeo de objetivos, resultados y verificación</w:t>
            </w:r>
            <w:r>
              <w:rPr>
                <w:noProof/>
                <w:webHidden/>
              </w:rPr>
              <w:tab/>
            </w:r>
            <w:r>
              <w:rPr>
                <w:noProof/>
                <w:webHidden/>
              </w:rPr>
              <w:fldChar w:fldCharType="begin"/>
            </w:r>
            <w:r>
              <w:rPr>
                <w:noProof/>
                <w:webHidden/>
              </w:rPr>
              <w:instrText xml:space="preserve"> PAGEREF _Toc517434644 \h </w:instrText>
            </w:r>
            <w:r>
              <w:rPr>
                <w:noProof/>
                <w:webHidden/>
              </w:rPr>
            </w:r>
            <w:r>
              <w:rPr>
                <w:noProof/>
                <w:webHidden/>
              </w:rPr>
              <w:fldChar w:fldCharType="separate"/>
            </w:r>
            <w:r w:rsidR="006C02BC">
              <w:rPr>
                <w:noProof/>
                <w:webHidden/>
              </w:rPr>
              <w:t>16</w:t>
            </w:r>
            <w:r>
              <w:rPr>
                <w:noProof/>
                <w:webHidden/>
              </w:rPr>
              <w:fldChar w:fldCharType="end"/>
            </w:r>
          </w:hyperlink>
        </w:p>
        <w:p w14:paraId="35AD83E9" w14:textId="55888592" w:rsidR="001577E6" w:rsidRDefault="001577E6">
          <w:pPr>
            <w:pStyle w:val="TOC2"/>
            <w:tabs>
              <w:tab w:val="left" w:pos="880"/>
              <w:tab w:val="right" w:leader="dot" w:pos="8493"/>
            </w:tabs>
            <w:rPr>
              <w:rFonts w:asciiTheme="minorHAnsi" w:hAnsiTheme="minorHAnsi"/>
              <w:noProof/>
              <w:lang w:val="en-US" w:eastAsia="ja-JP"/>
            </w:rPr>
          </w:pPr>
          <w:hyperlink w:anchor="_Toc517434645" w:history="1">
            <w:r w:rsidRPr="00270FD6">
              <w:rPr>
                <w:rStyle w:val="Hyperlink"/>
                <w:noProof/>
              </w:rPr>
              <w:t>1.3</w:t>
            </w:r>
            <w:r>
              <w:rPr>
                <w:rFonts w:asciiTheme="minorHAnsi" w:hAnsiTheme="minorHAnsi"/>
                <w:noProof/>
                <w:lang w:val="en-US" w:eastAsia="ja-JP"/>
              </w:rPr>
              <w:tab/>
            </w:r>
            <w:r w:rsidRPr="00270FD6">
              <w:rPr>
                <w:rStyle w:val="Hyperlink"/>
                <w:noProof/>
              </w:rPr>
              <w:t>Herramientas y Métodos</w:t>
            </w:r>
            <w:r>
              <w:rPr>
                <w:noProof/>
                <w:webHidden/>
              </w:rPr>
              <w:tab/>
            </w:r>
            <w:r>
              <w:rPr>
                <w:noProof/>
                <w:webHidden/>
              </w:rPr>
              <w:fldChar w:fldCharType="begin"/>
            </w:r>
            <w:r>
              <w:rPr>
                <w:noProof/>
                <w:webHidden/>
              </w:rPr>
              <w:instrText xml:space="preserve"> PAGEREF _Toc517434645 \h </w:instrText>
            </w:r>
            <w:r>
              <w:rPr>
                <w:noProof/>
                <w:webHidden/>
              </w:rPr>
            </w:r>
            <w:r>
              <w:rPr>
                <w:noProof/>
                <w:webHidden/>
              </w:rPr>
              <w:fldChar w:fldCharType="separate"/>
            </w:r>
            <w:r w:rsidR="006C02BC">
              <w:rPr>
                <w:noProof/>
                <w:webHidden/>
              </w:rPr>
              <w:t>19</w:t>
            </w:r>
            <w:r>
              <w:rPr>
                <w:noProof/>
                <w:webHidden/>
              </w:rPr>
              <w:fldChar w:fldCharType="end"/>
            </w:r>
          </w:hyperlink>
        </w:p>
        <w:p w14:paraId="5CAA4CB9" w14:textId="4C818022" w:rsidR="001577E6" w:rsidRDefault="001577E6">
          <w:pPr>
            <w:pStyle w:val="TOC3"/>
            <w:tabs>
              <w:tab w:val="left" w:pos="1320"/>
              <w:tab w:val="right" w:leader="dot" w:pos="8493"/>
            </w:tabs>
            <w:rPr>
              <w:rFonts w:asciiTheme="minorHAnsi" w:hAnsiTheme="minorHAnsi" w:cstheme="minorBidi"/>
              <w:noProof/>
              <w:lang w:eastAsia="ja-JP"/>
            </w:rPr>
          </w:pPr>
          <w:hyperlink w:anchor="_Toc517434646" w:history="1">
            <w:r w:rsidRPr="00270FD6">
              <w:rPr>
                <w:rStyle w:val="Hyperlink"/>
                <w:noProof/>
              </w:rPr>
              <w:t>1.3.1</w:t>
            </w:r>
            <w:r>
              <w:rPr>
                <w:rFonts w:asciiTheme="minorHAnsi" w:hAnsiTheme="minorHAnsi" w:cstheme="minorBidi"/>
                <w:noProof/>
                <w:lang w:eastAsia="ja-JP"/>
              </w:rPr>
              <w:tab/>
            </w:r>
            <w:r w:rsidRPr="00270FD6">
              <w:rPr>
                <w:rStyle w:val="Hyperlink"/>
                <w:noProof/>
              </w:rPr>
              <w:t>Python</w:t>
            </w:r>
            <w:r>
              <w:rPr>
                <w:noProof/>
                <w:webHidden/>
              </w:rPr>
              <w:tab/>
            </w:r>
            <w:r>
              <w:rPr>
                <w:noProof/>
                <w:webHidden/>
              </w:rPr>
              <w:fldChar w:fldCharType="begin"/>
            </w:r>
            <w:r>
              <w:rPr>
                <w:noProof/>
                <w:webHidden/>
              </w:rPr>
              <w:instrText xml:space="preserve"> PAGEREF _Toc517434646 \h </w:instrText>
            </w:r>
            <w:r>
              <w:rPr>
                <w:noProof/>
                <w:webHidden/>
              </w:rPr>
            </w:r>
            <w:r>
              <w:rPr>
                <w:noProof/>
                <w:webHidden/>
              </w:rPr>
              <w:fldChar w:fldCharType="separate"/>
            </w:r>
            <w:r w:rsidR="006C02BC">
              <w:rPr>
                <w:noProof/>
                <w:webHidden/>
              </w:rPr>
              <w:t>19</w:t>
            </w:r>
            <w:r>
              <w:rPr>
                <w:noProof/>
                <w:webHidden/>
              </w:rPr>
              <w:fldChar w:fldCharType="end"/>
            </w:r>
          </w:hyperlink>
        </w:p>
        <w:p w14:paraId="0C4E2F33" w14:textId="485F0BB6" w:rsidR="001577E6" w:rsidRDefault="001577E6">
          <w:pPr>
            <w:pStyle w:val="TOC3"/>
            <w:tabs>
              <w:tab w:val="left" w:pos="1320"/>
              <w:tab w:val="right" w:leader="dot" w:pos="8493"/>
            </w:tabs>
            <w:rPr>
              <w:rFonts w:asciiTheme="minorHAnsi" w:hAnsiTheme="minorHAnsi" w:cstheme="minorBidi"/>
              <w:noProof/>
              <w:lang w:eastAsia="ja-JP"/>
            </w:rPr>
          </w:pPr>
          <w:hyperlink w:anchor="_Toc517434647" w:history="1">
            <w:r w:rsidRPr="00270FD6">
              <w:rPr>
                <w:rStyle w:val="Hyperlink"/>
                <w:noProof/>
              </w:rPr>
              <w:t>1.3.2</w:t>
            </w:r>
            <w:r>
              <w:rPr>
                <w:rFonts w:asciiTheme="minorHAnsi" w:hAnsiTheme="minorHAnsi" w:cstheme="minorBidi"/>
                <w:noProof/>
                <w:lang w:eastAsia="ja-JP"/>
              </w:rPr>
              <w:tab/>
            </w:r>
            <w:r w:rsidRPr="00270FD6">
              <w:rPr>
                <w:rStyle w:val="Hyperlink"/>
                <w:noProof/>
              </w:rPr>
              <w:t>Jupyter Lab</w:t>
            </w:r>
            <w:r>
              <w:rPr>
                <w:noProof/>
                <w:webHidden/>
              </w:rPr>
              <w:tab/>
            </w:r>
            <w:r>
              <w:rPr>
                <w:noProof/>
                <w:webHidden/>
              </w:rPr>
              <w:fldChar w:fldCharType="begin"/>
            </w:r>
            <w:r>
              <w:rPr>
                <w:noProof/>
                <w:webHidden/>
              </w:rPr>
              <w:instrText xml:space="preserve"> PAGEREF _Toc517434647 \h </w:instrText>
            </w:r>
            <w:r>
              <w:rPr>
                <w:noProof/>
                <w:webHidden/>
              </w:rPr>
            </w:r>
            <w:r>
              <w:rPr>
                <w:noProof/>
                <w:webHidden/>
              </w:rPr>
              <w:fldChar w:fldCharType="separate"/>
            </w:r>
            <w:r w:rsidR="006C02BC">
              <w:rPr>
                <w:noProof/>
                <w:webHidden/>
              </w:rPr>
              <w:t>19</w:t>
            </w:r>
            <w:r>
              <w:rPr>
                <w:noProof/>
                <w:webHidden/>
              </w:rPr>
              <w:fldChar w:fldCharType="end"/>
            </w:r>
          </w:hyperlink>
        </w:p>
        <w:p w14:paraId="2E7570C6" w14:textId="233C8ABA" w:rsidR="001577E6" w:rsidRDefault="001577E6">
          <w:pPr>
            <w:pStyle w:val="TOC3"/>
            <w:tabs>
              <w:tab w:val="left" w:pos="1320"/>
              <w:tab w:val="right" w:leader="dot" w:pos="8493"/>
            </w:tabs>
            <w:rPr>
              <w:rFonts w:asciiTheme="minorHAnsi" w:hAnsiTheme="minorHAnsi" w:cstheme="minorBidi"/>
              <w:noProof/>
              <w:lang w:eastAsia="ja-JP"/>
            </w:rPr>
          </w:pPr>
          <w:hyperlink w:anchor="_Toc517434648" w:history="1">
            <w:r w:rsidRPr="00270FD6">
              <w:rPr>
                <w:rStyle w:val="Hyperlink"/>
                <w:noProof/>
              </w:rPr>
              <w:t>1.3.3</w:t>
            </w:r>
            <w:r>
              <w:rPr>
                <w:rFonts w:asciiTheme="minorHAnsi" w:hAnsiTheme="minorHAnsi" w:cstheme="minorBidi"/>
                <w:noProof/>
                <w:lang w:eastAsia="ja-JP"/>
              </w:rPr>
              <w:tab/>
            </w:r>
            <w:r w:rsidRPr="00270FD6">
              <w:rPr>
                <w:rStyle w:val="Hyperlink"/>
                <w:noProof/>
              </w:rPr>
              <w:t>Visual Studio Code</w:t>
            </w:r>
            <w:r>
              <w:rPr>
                <w:noProof/>
                <w:webHidden/>
              </w:rPr>
              <w:tab/>
            </w:r>
            <w:r>
              <w:rPr>
                <w:noProof/>
                <w:webHidden/>
              </w:rPr>
              <w:fldChar w:fldCharType="begin"/>
            </w:r>
            <w:r>
              <w:rPr>
                <w:noProof/>
                <w:webHidden/>
              </w:rPr>
              <w:instrText xml:space="preserve"> PAGEREF _Toc517434648 \h </w:instrText>
            </w:r>
            <w:r>
              <w:rPr>
                <w:noProof/>
                <w:webHidden/>
              </w:rPr>
            </w:r>
            <w:r>
              <w:rPr>
                <w:noProof/>
                <w:webHidden/>
              </w:rPr>
              <w:fldChar w:fldCharType="separate"/>
            </w:r>
            <w:r w:rsidR="006C02BC">
              <w:rPr>
                <w:noProof/>
                <w:webHidden/>
              </w:rPr>
              <w:t>20</w:t>
            </w:r>
            <w:r>
              <w:rPr>
                <w:noProof/>
                <w:webHidden/>
              </w:rPr>
              <w:fldChar w:fldCharType="end"/>
            </w:r>
          </w:hyperlink>
        </w:p>
        <w:p w14:paraId="6A742D13" w14:textId="51C06241" w:rsidR="001577E6" w:rsidRDefault="001577E6">
          <w:pPr>
            <w:pStyle w:val="TOC3"/>
            <w:tabs>
              <w:tab w:val="left" w:pos="1320"/>
              <w:tab w:val="right" w:leader="dot" w:pos="8493"/>
            </w:tabs>
            <w:rPr>
              <w:rFonts w:asciiTheme="minorHAnsi" w:hAnsiTheme="minorHAnsi" w:cstheme="minorBidi"/>
              <w:noProof/>
              <w:lang w:eastAsia="ja-JP"/>
            </w:rPr>
          </w:pPr>
          <w:hyperlink w:anchor="_Toc517434649" w:history="1">
            <w:r w:rsidRPr="00270FD6">
              <w:rPr>
                <w:rStyle w:val="Hyperlink"/>
                <w:noProof/>
              </w:rPr>
              <w:t>1.3.4</w:t>
            </w:r>
            <w:r>
              <w:rPr>
                <w:rFonts w:asciiTheme="minorHAnsi" w:hAnsiTheme="minorHAnsi" w:cstheme="minorBidi"/>
                <w:noProof/>
                <w:lang w:eastAsia="ja-JP"/>
              </w:rPr>
              <w:tab/>
            </w:r>
            <w:r w:rsidRPr="00270FD6">
              <w:rPr>
                <w:rStyle w:val="Hyperlink"/>
                <w:noProof/>
              </w:rPr>
              <w:t>AMPL</w:t>
            </w:r>
            <w:r>
              <w:rPr>
                <w:noProof/>
                <w:webHidden/>
              </w:rPr>
              <w:tab/>
            </w:r>
            <w:r>
              <w:rPr>
                <w:noProof/>
                <w:webHidden/>
              </w:rPr>
              <w:fldChar w:fldCharType="begin"/>
            </w:r>
            <w:r>
              <w:rPr>
                <w:noProof/>
                <w:webHidden/>
              </w:rPr>
              <w:instrText xml:space="preserve"> PAGEREF _Toc517434649 \h </w:instrText>
            </w:r>
            <w:r>
              <w:rPr>
                <w:noProof/>
                <w:webHidden/>
              </w:rPr>
            </w:r>
            <w:r>
              <w:rPr>
                <w:noProof/>
                <w:webHidden/>
              </w:rPr>
              <w:fldChar w:fldCharType="separate"/>
            </w:r>
            <w:r w:rsidR="006C02BC">
              <w:rPr>
                <w:noProof/>
                <w:webHidden/>
              </w:rPr>
              <w:t>20</w:t>
            </w:r>
            <w:r>
              <w:rPr>
                <w:noProof/>
                <w:webHidden/>
              </w:rPr>
              <w:fldChar w:fldCharType="end"/>
            </w:r>
          </w:hyperlink>
        </w:p>
        <w:p w14:paraId="05F2273E" w14:textId="25FB4018" w:rsidR="001577E6" w:rsidRDefault="001577E6">
          <w:pPr>
            <w:pStyle w:val="TOC3"/>
            <w:tabs>
              <w:tab w:val="left" w:pos="1320"/>
              <w:tab w:val="right" w:leader="dot" w:pos="8493"/>
            </w:tabs>
            <w:rPr>
              <w:rFonts w:asciiTheme="minorHAnsi" w:hAnsiTheme="minorHAnsi" w:cstheme="minorBidi"/>
              <w:noProof/>
              <w:lang w:eastAsia="ja-JP"/>
            </w:rPr>
          </w:pPr>
          <w:hyperlink w:anchor="_Toc517434650" w:history="1">
            <w:r w:rsidRPr="00270FD6">
              <w:rPr>
                <w:rStyle w:val="Hyperlink"/>
                <w:noProof/>
              </w:rPr>
              <w:t>1.3.5</w:t>
            </w:r>
            <w:r>
              <w:rPr>
                <w:rFonts w:asciiTheme="minorHAnsi" w:hAnsiTheme="minorHAnsi" w:cstheme="minorBidi"/>
                <w:noProof/>
                <w:lang w:eastAsia="ja-JP"/>
              </w:rPr>
              <w:tab/>
            </w:r>
            <w:r w:rsidRPr="00270FD6">
              <w:rPr>
                <w:rStyle w:val="Hyperlink"/>
                <w:noProof/>
              </w:rPr>
              <w:t>AMPL IDE</w:t>
            </w:r>
            <w:r>
              <w:rPr>
                <w:noProof/>
                <w:webHidden/>
              </w:rPr>
              <w:tab/>
            </w:r>
            <w:r>
              <w:rPr>
                <w:noProof/>
                <w:webHidden/>
              </w:rPr>
              <w:fldChar w:fldCharType="begin"/>
            </w:r>
            <w:r>
              <w:rPr>
                <w:noProof/>
                <w:webHidden/>
              </w:rPr>
              <w:instrText xml:space="preserve"> PAGEREF _Toc517434650 \h </w:instrText>
            </w:r>
            <w:r>
              <w:rPr>
                <w:noProof/>
                <w:webHidden/>
              </w:rPr>
            </w:r>
            <w:r>
              <w:rPr>
                <w:noProof/>
                <w:webHidden/>
              </w:rPr>
              <w:fldChar w:fldCharType="separate"/>
            </w:r>
            <w:r w:rsidR="006C02BC">
              <w:rPr>
                <w:noProof/>
                <w:webHidden/>
              </w:rPr>
              <w:t>20</w:t>
            </w:r>
            <w:r>
              <w:rPr>
                <w:noProof/>
                <w:webHidden/>
              </w:rPr>
              <w:fldChar w:fldCharType="end"/>
            </w:r>
          </w:hyperlink>
        </w:p>
        <w:p w14:paraId="35D83A3C" w14:textId="7076162A" w:rsidR="001577E6" w:rsidRDefault="001577E6">
          <w:pPr>
            <w:pStyle w:val="TOC3"/>
            <w:tabs>
              <w:tab w:val="left" w:pos="1320"/>
              <w:tab w:val="right" w:leader="dot" w:pos="8493"/>
            </w:tabs>
            <w:rPr>
              <w:rFonts w:asciiTheme="minorHAnsi" w:hAnsiTheme="minorHAnsi" w:cstheme="minorBidi"/>
              <w:noProof/>
              <w:lang w:eastAsia="ja-JP"/>
            </w:rPr>
          </w:pPr>
          <w:hyperlink w:anchor="_Toc517434651" w:history="1">
            <w:r w:rsidRPr="00270FD6">
              <w:rPr>
                <w:rStyle w:val="Hyperlink"/>
                <w:noProof/>
              </w:rPr>
              <w:t>1.3.6</w:t>
            </w:r>
            <w:r>
              <w:rPr>
                <w:rFonts w:asciiTheme="minorHAnsi" w:hAnsiTheme="minorHAnsi" w:cstheme="minorBidi"/>
                <w:noProof/>
                <w:lang w:eastAsia="ja-JP"/>
              </w:rPr>
              <w:tab/>
            </w:r>
            <w:r w:rsidRPr="00270FD6">
              <w:rPr>
                <w:rStyle w:val="Hyperlink"/>
                <w:noProof/>
              </w:rPr>
              <w:t>Couenne</w:t>
            </w:r>
            <w:r>
              <w:rPr>
                <w:noProof/>
                <w:webHidden/>
              </w:rPr>
              <w:tab/>
            </w:r>
            <w:r>
              <w:rPr>
                <w:noProof/>
                <w:webHidden/>
              </w:rPr>
              <w:fldChar w:fldCharType="begin"/>
            </w:r>
            <w:r>
              <w:rPr>
                <w:noProof/>
                <w:webHidden/>
              </w:rPr>
              <w:instrText xml:space="preserve"> PAGEREF _Toc517434651 \h </w:instrText>
            </w:r>
            <w:r>
              <w:rPr>
                <w:noProof/>
                <w:webHidden/>
              </w:rPr>
            </w:r>
            <w:r>
              <w:rPr>
                <w:noProof/>
                <w:webHidden/>
              </w:rPr>
              <w:fldChar w:fldCharType="separate"/>
            </w:r>
            <w:r w:rsidR="006C02BC">
              <w:rPr>
                <w:noProof/>
                <w:webHidden/>
              </w:rPr>
              <w:t>20</w:t>
            </w:r>
            <w:r>
              <w:rPr>
                <w:noProof/>
                <w:webHidden/>
              </w:rPr>
              <w:fldChar w:fldCharType="end"/>
            </w:r>
          </w:hyperlink>
        </w:p>
        <w:p w14:paraId="433ED8ED" w14:textId="2FD10CBA" w:rsidR="001577E6" w:rsidRDefault="001577E6">
          <w:pPr>
            <w:pStyle w:val="TOC3"/>
            <w:tabs>
              <w:tab w:val="left" w:pos="1320"/>
              <w:tab w:val="right" w:leader="dot" w:pos="8493"/>
            </w:tabs>
            <w:rPr>
              <w:rFonts w:asciiTheme="minorHAnsi" w:hAnsiTheme="minorHAnsi" w:cstheme="minorBidi"/>
              <w:noProof/>
              <w:lang w:eastAsia="ja-JP"/>
            </w:rPr>
          </w:pPr>
          <w:hyperlink w:anchor="_Toc517434652" w:history="1">
            <w:r w:rsidRPr="00270FD6">
              <w:rPr>
                <w:rStyle w:val="Hyperlink"/>
                <w:noProof/>
              </w:rPr>
              <w:t>1.3.7</w:t>
            </w:r>
            <w:r>
              <w:rPr>
                <w:rFonts w:asciiTheme="minorHAnsi" w:hAnsiTheme="minorHAnsi" w:cstheme="minorBidi"/>
                <w:noProof/>
                <w:lang w:eastAsia="ja-JP"/>
              </w:rPr>
              <w:tab/>
            </w:r>
            <w:r w:rsidRPr="00270FD6">
              <w:rPr>
                <w:rStyle w:val="Hyperlink"/>
                <w:noProof/>
              </w:rPr>
              <w:t>Kanban</w:t>
            </w:r>
            <w:r>
              <w:rPr>
                <w:noProof/>
                <w:webHidden/>
              </w:rPr>
              <w:tab/>
            </w:r>
            <w:r>
              <w:rPr>
                <w:noProof/>
                <w:webHidden/>
              </w:rPr>
              <w:fldChar w:fldCharType="begin"/>
            </w:r>
            <w:r>
              <w:rPr>
                <w:noProof/>
                <w:webHidden/>
              </w:rPr>
              <w:instrText xml:space="preserve"> PAGEREF _Toc517434652 \h </w:instrText>
            </w:r>
            <w:r>
              <w:rPr>
                <w:noProof/>
                <w:webHidden/>
              </w:rPr>
            </w:r>
            <w:r>
              <w:rPr>
                <w:noProof/>
                <w:webHidden/>
              </w:rPr>
              <w:fldChar w:fldCharType="separate"/>
            </w:r>
            <w:r w:rsidR="006C02BC">
              <w:rPr>
                <w:noProof/>
                <w:webHidden/>
              </w:rPr>
              <w:t>21</w:t>
            </w:r>
            <w:r>
              <w:rPr>
                <w:noProof/>
                <w:webHidden/>
              </w:rPr>
              <w:fldChar w:fldCharType="end"/>
            </w:r>
          </w:hyperlink>
        </w:p>
        <w:p w14:paraId="5D14E0BA" w14:textId="56B5CD56" w:rsidR="001577E6" w:rsidRDefault="001577E6">
          <w:pPr>
            <w:pStyle w:val="TOC3"/>
            <w:tabs>
              <w:tab w:val="left" w:pos="1320"/>
              <w:tab w:val="right" w:leader="dot" w:pos="8493"/>
            </w:tabs>
            <w:rPr>
              <w:rFonts w:asciiTheme="minorHAnsi" w:hAnsiTheme="minorHAnsi" w:cstheme="minorBidi"/>
              <w:noProof/>
              <w:lang w:eastAsia="ja-JP"/>
            </w:rPr>
          </w:pPr>
          <w:hyperlink w:anchor="_Toc517434653" w:history="1">
            <w:r w:rsidRPr="00270FD6">
              <w:rPr>
                <w:rStyle w:val="Hyperlink"/>
                <w:noProof/>
              </w:rPr>
              <w:t>1.3.8</w:t>
            </w:r>
            <w:r>
              <w:rPr>
                <w:rFonts w:asciiTheme="minorHAnsi" w:hAnsiTheme="minorHAnsi" w:cstheme="minorBidi"/>
                <w:noProof/>
                <w:lang w:eastAsia="ja-JP"/>
              </w:rPr>
              <w:tab/>
            </w:r>
            <w:r w:rsidRPr="00270FD6">
              <w:rPr>
                <w:rStyle w:val="Hyperlink"/>
                <w:noProof/>
              </w:rPr>
              <w:t>Prueba de Shapiro-Wilk</w:t>
            </w:r>
            <w:r>
              <w:rPr>
                <w:noProof/>
                <w:webHidden/>
              </w:rPr>
              <w:tab/>
            </w:r>
            <w:r>
              <w:rPr>
                <w:noProof/>
                <w:webHidden/>
              </w:rPr>
              <w:fldChar w:fldCharType="begin"/>
            </w:r>
            <w:r>
              <w:rPr>
                <w:noProof/>
                <w:webHidden/>
              </w:rPr>
              <w:instrText xml:space="preserve"> PAGEREF _Toc517434653 \h </w:instrText>
            </w:r>
            <w:r>
              <w:rPr>
                <w:noProof/>
                <w:webHidden/>
              </w:rPr>
            </w:r>
            <w:r>
              <w:rPr>
                <w:noProof/>
                <w:webHidden/>
              </w:rPr>
              <w:fldChar w:fldCharType="separate"/>
            </w:r>
            <w:r w:rsidR="006C02BC">
              <w:rPr>
                <w:noProof/>
                <w:webHidden/>
              </w:rPr>
              <w:t>21</w:t>
            </w:r>
            <w:r>
              <w:rPr>
                <w:noProof/>
                <w:webHidden/>
              </w:rPr>
              <w:fldChar w:fldCharType="end"/>
            </w:r>
          </w:hyperlink>
        </w:p>
        <w:p w14:paraId="04FE173E" w14:textId="0782D5CE" w:rsidR="001577E6" w:rsidRDefault="001577E6">
          <w:pPr>
            <w:pStyle w:val="TOC2"/>
            <w:tabs>
              <w:tab w:val="left" w:pos="880"/>
              <w:tab w:val="right" w:leader="dot" w:pos="8493"/>
            </w:tabs>
            <w:rPr>
              <w:rFonts w:asciiTheme="minorHAnsi" w:hAnsiTheme="minorHAnsi"/>
              <w:noProof/>
              <w:lang w:val="en-US" w:eastAsia="ja-JP"/>
            </w:rPr>
          </w:pPr>
          <w:hyperlink w:anchor="_Toc517434654" w:history="1">
            <w:r w:rsidRPr="00270FD6">
              <w:rPr>
                <w:rStyle w:val="Hyperlink"/>
                <w:noProof/>
              </w:rPr>
              <w:t>1.4</w:t>
            </w:r>
            <w:r>
              <w:rPr>
                <w:rFonts w:asciiTheme="minorHAnsi" w:hAnsiTheme="minorHAnsi"/>
                <w:noProof/>
                <w:lang w:val="en-US" w:eastAsia="ja-JP"/>
              </w:rPr>
              <w:tab/>
            </w:r>
            <w:r w:rsidRPr="00270FD6">
              <w:rPr>
                <w:rStyle w:val="Hyperlink"/>
                <w:noProof/>
              </w:rPr>
              <w:t>Viabilidad</w:t>
            </w:r>
            <w:r>
              <w:rPr>
                <w:noProof/>
                <w:webHidden/>
              </w:rPr>
              <w:tab/>
            </w:r>
            <w:r>
              <w:rPr>
                <w:noProof/>
                <w:webHidden/>
              </w:rPr>
              <w:fldChar w:fldCharType="begin"/>
            </w:r>
            <w:r>
              <w:rPr>
                <w:noProof/>
                <w:webHidden/>
              </w:rPr>
              <w:instrText xml:space="preserve"> PAGEREF _Toc517434654 \h </w:instrText>
            </w:r>
            <w:r>
              <w:rPr>
                <w:noProof/>
                <w:webHidden/>
              </w:rPr>
            </w:r>
            <w:r>
              <w:rPr>
                <w:noProof/>
                <w:webHidden/>
              </w:rPr>
              <w:fldChar w:fldCharType="separate"/>
            </w:r>
            <w:r w:rsidR="006C02BC">
              <w:rPr>
                <w:noProof/>
                <w:webHidden/>
              </w:rPr>
              <w:t>21</w:t>
            </w:r>
            <w:r>
              <w:rPr>
                <w:noProof/>
                <w:webHidden/>
              </w:rPr>
              <w:fldChar w:fldCharType="end"/>
            </w:r>
          </w:hyperlink>
        </w:p>
        <w:p w14:paraId="22CE4692" w14:textId="59EC31B9" w:rsidR="001577E6" w:rsidRDefault="001577E6">
          <w:pPr>
            <w:pStyle w:val="TOC3"/>
            <w:tabs>
              <w:tab w:val="left" w:pos="1320"/>
              <w:tab w:val="right" w:leader="dot" w:pos="8493"/>
            </w:tabs>
            <w:rPr>
              <w:rFonts w:asciiTheme="minorHAnsi" w:hAnsiTheme="minorHAnsi" w:cstheme="minorBidi"/>
              <w:noProof/>
              <w:lang w:eastAsia="ja-JP"/>
            </w:rPr>
          </w:pPr>
          <w:hyperlink w:anchor="_Toc517434655" w:history="1">
            <w:r w:rsidRPr="00270FD6">
              <w:rPr>
                <w:rStyle w:val="Hyperlink"/>
                <w:noProof/>
              </w:rPr>
              <w:t>1.4.1</w:t>
            </w:r>
            <w:r>
              <w:rPr>
                <w:rFonts w:asciiTheme="minorHAnsi" w:hAnsiTheme="minorHAnsi" w:cstheme="minorBidi"/>
                <w:noProof/>
                <w:lang w:eastAsia="ja-JP"/>
              </w:rPr>
              <w:tab/>
            </w:r>
            <w:r w:rsidRPr="00270FD6">
              <w:rPr>
                <w:rStyle w:val="Hyperlink"/>
                <w:noProof/>
              </w:rPr>
              <w:t>Viabilidad Técnica</w:t>
            </w:r>
            <w:r>
              <w:rPr>
                <w:noProof/>
                <w:webHidden/>
              </w:rPr>
              <w:tab/>
            </w:r>
            <w:r>
              <w:rPr>
                <w:noProof/>
                <w:webHidden/>
              </w:rPr>
              <w:fldChar w:fldCharType="begin"/>
            </w:r>
            <w:r>
              <w:rPr>
                <w:noProof/>
                <w:webHidden/>
              </w:rPr>
              <w:instrText xml:space="preserve"> PAGEREF _Toc517434655 \h </w:instrText>
            </w:r>
            <w:r>
              <w:rPr>
                <w:noProof/>
                <w:webHidden/>
              </w:rPr>
            </w:r>
            <w:r>
              <w:rPr>
                <w:noProof/>
                <w:webHidden/>
              </w:rPr>
              <w:fldChar w:fldCharType="separate"/>
            </w:r>
            <w:r w:rsidR="006C02BC">
              <w:rPr>
                <w:noProof/>
                <w:webHidden/>
              </w:rPr>
              <w:t>21</w:t>
            </w:r>
            <w:r>
              <w:rPr>
                <w:noProof/>
                <w:webHidden/>
              </w:rPr>
              <w:fldChar w:fldCharType="end"/>
            </w:r>
          </w:hyperlink>
        </w:p>
        <w:p w14:paraId="5E76067C" w14:textId="0C063274" w:rsidR="001577E6" w:rsidRDefault="001577E6">
          <w:pPr>
            <w:pStyle w:val="TOC3"/>
            <w:tabs>
              <w:tab w:val="left" w:pos="1320"/>
              <w:tab w:val="right" w:leader="dot" w:pos="8493"/>
            </w:tabs>
            <w:rPr>
              <w:rFonts w:asciiTheme="minorHAnsi" w:hAnsiTheme="minorHAnsi" w:cstheme="minorBidi"/>
              <w:noProof/>
              <w:lang w:eastAsia="ja-JP"/>
            </w:rPr>
          </w:pPr>
          <w:hyperlink w:anchor="_Toc517434656" w:history="1">
            <w:r w:rsidRPr="00270FD6">
              <w:rPr>
                <w:rStyle w:val="Hyperlink"/>
                <w:noProof/>
              </w:rPr>
              <w:t>1.4.2</w:t>
            </w:r>
            <w:r>
              <w:rPr>
                <w:rFonts w:asciiTheme="minorHAnsi" w:hAnsiTheme="minorHAnsi" w:cstheme="minorBidi"/>
                <w:noProof/>
                <w:lang w:eastAsia="ja-JP"/>
              </w:rPr>
              <w:tab/>
            </w:r>
            <w:r w:rsidRPr="00270FD6">
              <w:rPr>
                <w:rStyle w:val="Hyperlink"/>
                <w:noProof/>
              </w:rPr>
              <w:t>Viabilidad Temporal</w:t>
            </w:r>
            <w:r>
              <w:rPr>
                <w:noProof/>
                <w:webHidden/>
              </w:rPr>
              <w:tab/>
            </w:r>
            <w:r>
              <w:rPr>
                <w:noProof/>
                <w:webHidden/>
              </w:rPr>
              <w:fldChar w:fldCharType="begin"/>
            </w:r>
            <w:r>
              <w:rPr>
                <w:noProof/>
                <w:webHidden/>
              </w:rPr>
              <w:instrText xml:space="preserve"> PAGEREF _Toc517434656 \h </w:instrText>
            </w:r>
            <w:r>
              <w:rPr>
                <w:noProof/>
                <w:webHidden/>
              </w:rPr>
            </w:r>
            <w:r>
              <w:rPr>
                <w:noProof/>
                <w:webHidden/>
              </w:rPr>
              <w:fldChar w:fldCharType="separate"/>
            </w:r>
            <w:r w:rsidR="006C02BC">
              <w:rPr>
                <w:noProof/>
                <w:webHidden/>
              </w:rPr>
              <w:t>22</w:t>
            </w:r>
            <w:r>
              <w:rPr>
                <w:noProof/>
                <w:webHidden/>
              </w:rPr>
              <w:fldChar w:fldCharType="end"/>
            </w:r>
          </w:hyperlink>
        </w:p>
        <w:p w14:paraId="70E3ACC5" w14:textId="3CBE102B" w:rsidR="001577E6" w:rsidRDefault="001577E6">
          <w:pPr>
            <w:pStyle w:val="TOC3"/>
            <w:tabs>
              <w:tab w:val="left" w:pos="1320"/>
              <w:tab w:val="right" w:leader="dot" w:pos="8493"/>
            </w:tabs>
            <w:rPr>
              <w:rFonts w:asciiTheme="minorHAnsi" w:hAnsiTheme="minorHAnsi" w:cstheme="minorBidi"/>
              <w:noProof/>
              <w:lang w:eastAsia="ja-JP"/>
            </w:rPr>
          </w:pPr>
          <w:hyperlink w:anchor="_Toc517434657" w:history="1">
            <w:r w:rsidRPr="00270FD6">
              <w:rPr>
                <w:rStyle w:val="Hyperlink"/>
                <w:noProof/>
              </w:rPr>
              <w:t>1.4.3</w:t>
            </w:r>
            <w:r>
              <w:rPr>
                <w:rFonts w:asciiTheme="minorHAnsi" w:hAnsiTheme="minorHAnsi" w:cstheme="minorBidi"/>
                <w:noProof/>
                <w:lang w:eastAsia="ja-JP"/>
              </w:rPr>
              <w:tab/>
            </w:r>
            <w:r w:rsidRPr="00270FD6">
              <w:rPr>
                <w:rStyle w:val="Hyperlink"/>
                <w:noProof/>
              </w:rPr>
              <w:t>Viabilidad Económica</w:t>
            </w:r>
            <w:r>
              <w:rPr>
                <w:noProof/>
                <w:webHidden/>
              </w:rPr>
              <w:tab/>
            </w:r>
            <w:r>
              <w:rPr>
                <w:noProof/>
                <w:webHidden/>
              </w:rPr>
              <w:fldChar w:fldCharType="begin"/>
            </w:r>
            <w:r>
              <w:rPr>
                <w:noProof/>
                <w:webHidden/>
              </w:rPr>
              <w:instrText xml:space="preserve"> PAGEREF _Toc517434657 \h </w:instrText>
            </w:r>
            <w:r>
              <w:rPr>
                <w:noProof/>
                <w:webHidden/>
              </w:rPr>
            </w:r>
            <w:r>
              <w:rPr>
                <w:noProof/>
                <w:webHidden/>
              </w:rPr>
              <w:fldChar w:fldCharType="separate"/>
            </w:r>
            <w:r w:rsidR="006C02BC">
              <w:rPr>
                <w:noProof/>
                <w:webHidden/>
              </w:rPr>
              <w:t>22</w:t>
            </w:r>
            <w:r>
              <w:rPr>
                <w:noProof/>
                <w:webHidden/>
              </w:rPr>
              <w:fldChar w:fldCharType="end"/>
            </w:r>
          </w:hyperlink>
        </w:p>
        <w:p w14:paraId="6967E6B8" w14:textId="3F8FC396" w:rsidR="001577E6" w:rsidRDefault="001577E6">
          <w:pPr>
            <w:pStyle w:val="TOC3"/>
            <w:tabs>
              <w:tab w:val="left" w:pos="1320"/>
              <w:tab w:val="right" w:leader="dot" w:pos="8493"/>
            </w:tabs>
            <w:rPr>
              <w:rFonts w:asciiTheme="minorHAnsi" w:hAnsiTheme="minorHAnsi" w:cstheme="minorBidi"/>
              <w:noProof/>
              <w:lang w:eastAsia="ja-JP"/>
            </w:rPr>
          </w:pPr>
          <w:hyperlink w:anchor="_Toc517434658" w:history="1">
            <w:r w:rsidRPr="00270FD6">
              <w:rPr>
                <w:rStyle w:val="Hyperlink"/>
                <w:noProof/>
              </w:rPr>
              <w:t>1.4.4</w:t>
            </w:r>
            <w:r>
              <w:rPr>
                <w:rFonts w:asciiTheme="minorHAnsi" w:hAnsiTheme="minorHAnsi" w:cstheme="minorBidi"/>
                <w:noProof/>
                <w:lang w:eastAsia="ja-JP"/>
              </w:rPr>
              <w:tab/>
            </w:r>
            <w:r w:rsidRPr="00270FD6">
              <w:rPr>
                <w:rStyle w:val="Hyperlink"/>
                <w:noProof/>
              </w:rPr>
              <w:t>Conclusión</w:t>
            </w:r>
            <w:r>
              <w:rPr>
                <w:noProof/>
                <w:webHidden/>
              </w:rPr>
              <w:tab/>
            </w:r>
            <w:r>
              <w:rPr>
                <w:noProof/>
                <w:webHidden/>
              </w:rPr>
              <w:fldChar w:fldCharType="begin"/>
            </w:r>
            <w:r>
              <w:rPr>
                <w:noProof/>
                <w:webHidden/>
              </w:rPr>
              <w:instrText xml:space="preserve"> PAGEREF _Toc517434658 \h </w:instrText>
            </w:r>
            <w:r>
              <w:rPr>
                <w:noProof/>
                <w:webHidden/>
              </w:rPr>
            </w:r>
            <w:r>
              <w:rPr>
                <w:noProof/>
                <w:webHidden/>
              </w:rPr>
              <w:fldChar w:fldCharType="separate"/>
            </w:r>
            <w:r w:rsidR="006C02BC">
              <w:rPr>
                <w:noProof/>
                <w:webHidden/>
              </w:rPr>
              <w:t>22</w:t>
            </w:r>
            <w:r>
              <w:rPr>
                <w:noProof/>
                <w:webHidden/>
              </w:rPr>
              <w:fldChar w:fldCharType="end"/>
            </w:r>
          </w:hyperlink>
        </w:p>
        <w:p w14:paraId="520B0313" w14:textId="3B2A657A" w:rsidR="001577E6" w:rsidRDefault="001577E6">
          <w:pPr>
            <w:pStyle w:val="TOC2"/>
            <w:tabs>
              <w:tab w:val="left" w:pos="880"/>
              <w:tab w:val="right" w:leader="dot" w:pos="8493"/>
            </w:tabs>
            <w:rPr>
              <w:rFonts w:asciiTheme="minorHAnsi" w:hAnsiTheme="minorHAnsi"/>
              <w:noProof/>
              <w:lang w:val="en-US" w:eastAsia="ja-JP"/>
            </w:rPr>
          </w:pPr>
          <w:hyperlink w:anchor="_Toc517434659" w:history="1">
            <w:r w:rsidRPr="00270FD6">
              <w:rPr>
                <w:rStyle w:val="Hyperlink"/>
                <w:noProof/>
              </w:rPr>
              <w:t>1.5</w:t>
            </w:r>
            <w:r>
              <w:rPr>
                <w:rFonts w:asciiTheme="minorHAnsi" w:hAnsiTheme="minorHAnsi"/>
                <w:noProof/>
                <w:lang w:val="en-US" w:eastAsia="ja-JP"/>
              </w:rPr>
              <w:tab/>
            </w:r>
            <w:r w:rsidRPr="00270FD6">
              <w:rPr>
                <w:rStyle w:val="Hyperlink"/>
                <w:noProof/>
              </w:rPr>
              <w:t>Alcance, Limitaciones y Riesgos</w:t>
            </w:r>
            <w:r>
              <w:rPr>
                <w:noProof/>
                <w:webHidden/>
              </w:rPr>
              <w:tab/>
            </w:r>
            <w:r>
              <w:rPr>
                <w:noProof/>
                <w:webHidden/>
              </w:rPr>
              <w:fldChar w:fldCharType="begin"/>
            </w:r>
            <w:r>
              <w:rPr>
                <w:noProof/>
                <w:webHidden/>
              </w:rPr>
              <w:instrText xml:space="preserve"> PAGEREF _Toc517434659 \h </w:instrText>
            </w:r>
            <w:r>
              <w:rPr>
                <w:noProof/>
                <w:webHidden/>
              </w:rPr>
            </w:r>
            <w:r>
              <w:rPr>
                <w:noProof/>
                <w:webHidden/>
              </w:rPr>
              <w:fldChar w:fldCharType="separate"/>
            </w:r>
            <w:r w:rsidR="006C02BC">
              <w:rPr>
                <w:noProof/>
                <w:webHidden/>
              </w:rPr>
              <w:t>23</w:t>
            </w:r>
            <w:r>
              <w:rPr>
                <w:noProof/>
                <w:webHidden/>
              </w:rPr>
              <w:fldChar w:fldCharType="end"/>
            </w:r>
          </w:hyperlink>
        </w:p>
        <w:p w14:paraId="0B81CEC4" w14:textId="2F7C86C0" w:rsidR="001577E6" w:rsidRDefault="001577E6">
          <w:pPr>
            <w:pStyle w:val="TOC3"/>
            <w:tabs>
              <w:tab w:val="left" w:pos="1320"/>
              <w:tab w:val="right" w:leader="dot" w:pos="8493"/>
            </w:tabs>
            <w:rPr>
              <w:rFonts w:asciiTheme="minorHAnsi" w:hAnsiTheme="minorHAnsi" w:cstheme="minorBidi"/>
              <w:noProof/>
              <w:lang w:eastAsia="ja-JP"/>
            </w:rPr>
          </w:pPr>
          <w:hyperlink w:anchor="_Toc517434660" w:history="1">
            <w:r w:rsidRPr="00270FD6">
              <w:rPr>
                <w:rStyle w:val="Hyperlink"/>
                <w:noProof/>
              </w:rPr>
              <w:t>1.5.1</w:t>
            </w:r>
            <w:r>
              <w:rPr>
                <w:rFonts w:asciiTheme="minorHAnsi" w:hAnsiTheme="minorHAnsi" w:cstheme="minorBidi"/>
                <w:noProof/>
                <w:lang w:eastAsia="ja-JP"/>
              </w:rPr>
              <w:tab/>
            </w:r>
            <w:r w:rsidRPr="00270FD6">
              <w:rPr>
                <w:rStyle w:val="Hyperlink"/>
                <w:noProof/>
              </w:rPr>
              <w:t>Alcance</w:t>
            </w:r>
            <w:r>
              <w:rPr>
                <w:noProof/>
                <w:webHidden/>
              </w:rPr>
              <w:tab/>
            </w:r>
            <w:r>
              <w:rPr>
                <w:noProof/>
                <w:webHidden/>
              </w:rPr>
              <w:fldChar w:fldCharType="begin"/>
            </w:r>
            <w:r>
              <w:rPr>
                <w:noProof/>
                <w:webHidden/>
              </w:rPr>
              <w:instrText xml:space="preserve"> PAGEREF _Toc517434660 \h </w:instrText>
            </w:r>
            <w:r>
              <w:rPr>
                <w:noProof/>
                <w:webHidden/>
              </w:rPr>
            </w:r>
            <w:r>
              <w:rPr>
                <w:noProof/>
                <w:webHidden/>
              </w:rPr>
              <w:fldChar w:fldCharType="separate"/>
            </w:r>
            <w:r w:rsidR="006C02BC">
              <w:rPr>
                <w:noProof/>
                <w:webHidden/>
              </w:rPr>
              <w:t>23</w:t>
            </w:r>
            <w:r>
              <w:rPr>
                <w:noProof/>
                <w:webHidden/>
              </w:rPr>
              <w:fldChar w:fldCharType="end"/>
            </w:r>
          </w:hyperlink>
        </w:p>
        <w:p w14:paraId="0DE5E709" w14:textId="56592501" w:rsidR="001577E6" w:rsidRDefault="001577E6">
          <w:pPr>
            <w:pStyle w:val="TOC3"/>
            <w:tabs>
              <w:tab w:val="left" w:pos="1320"/>
              <w:tab w:val="right" w:leader="dot" w:pos="8493"/>
            </w:tabs>
            <w:rPr>
              <w:rFonts w:asciiTheme="minorHAnsi" w:hAnsiTheme="minorHAnsi" w:cstheme="minorBidi"/>
              <w:noProof/>
              <w:lang w:eastAsia="ja-JP"/>
            </w:rPr>
          </w:pPr>
          <w:hyperlink w:anchor="_Toc517434661" w:history="1">
            <w:r w:rsidRPr="00270FD6">
              <w:rPr>
                <w:rStyle w:val="Hyperlink"/>
                <w:noProof/>
              </w:rPr>
              <w:t>1.5.2</w:t>
            </w:r>
            <w:r>
              <w:rPr>
                <w:rFonts w:asciiTheme="minorHAnsi" w:hAnsiTheme="minorHAnsi" w:cstheme="minorBidi"/>
                <w:noProof/>
                <w:lang w:eastAsia="ja-JP"/>
              </w:rPr>
              <w:tab/>
            </w:r>
            <w:r w:rsidRPr="00270FD6">
              <w:rPr>
                <w:rStyle w:val="Hyperlink"/>
                <w:noProof/>
              </w:rPr>
              <w:t>Limitaciones</w:t>
            </w:r>
            <w:r>
              <w:rPr>
                <w:noProof/>
                <w:webHidden/>
              </w:rPr>
              <w:tab/>
            </w:r>
            <w:r>
              <w:rPr>
                <w:noProof/>
                <w:webHidden/>
              </w:rPr>
              <w:fldChar w:fldCharType="begin"/>
            </w:r>
            <w:r>
              <w:rPr>
                <w:noProof/>
                <w:webHidden/>
              </w:rPr>
              <w:instrText xml:space="preserve"> PAGEREF _Toc517434661 \h </w:instrText>
            </w:r>
            <w:r>
              <w:rPr>
                <w:noProof/>
                <w:webHidden/>
              </w:rPr>
            </w:r>
            <w:r>
              <w:rPr>
                <w:noProof/>
                <w:webHidden/>
              </w:rPr>
              <w:fldChar w:fldCharType="separate"/>
            </w:r>
            <w:r w:rsidR="006C02BC">
              <w:rPr>
                <w:noProof/>
                <w:webHidden/>
              </w:rPr>
              <w:t>23</w:t>
            </w:r>
            <w:r>
              <w:rPr>
                <w:noProof/>
                <w:webHidden/>
              </w:rPr>
              <w:fldChar w:fldCharType="end"/>
            </w:r>
          </w:hyperlink>
        </w:p>
        <w:p w14:paraId="47DCEFBA" w14:textId="14F9FF9B" w:rsidR="001577E6" w:rsidRDefault="001577E6">
          <w:pPr>
            <w:pStyle w:val="TOC3"/>
            <w:tabs>
              <w:tab w:val="left" w:pos="1320"/>
              <w:tab w:val="right" w:leader="dot" w:pos="8493"/>
            </w:tabs>
            <w:rPr>
              <w:rFonts w:asciiTheme="minorHAnsi" w:hAnsiTheme="minorHAnsi" w:cstheme="minorBidi"/>
              <w:noProof/>
              <w:lang w:eastAsia="ja-JP"/>
            </w:rPr>
          </w:pPr>
          <w:hyperlink w:anchor="_Toc517434662" w:history="1">
            <w:r w:rsidRPr="00270FD6">
              <w:rPr>
                <w:rStyle w:val="Hyperlink"/>
                <w:noProof/>
              </w:rPr>
              <w:t>1.5.3</w:t>
            </w:r>
            <w:r>
              <w:rPr>
                <w:rFonts w:asciiTheme="minorHAnsi" w:hAnsiTheme="minorHAnsi" w:cstheme="minorBidi"/>
                <w:noProof/>
                <w:lang w:eastAsia="ja-JP"/>
              </w:rPr>
              <w:tab/>
            </w:r>
            <w:r w:rsidRPr="00270FD6">
              <w:rPr>
                <w:rStyle w:val="Hyperlink"/>
                <w:noProof/>
              </w:rPr>
              <w:t>Riesgos</w:t>
            </w:r>
            <w:r>
              <w:rPr>
                <w:noProof/>
                <w:webHidden/>
              </w:rPr>
              <w:tab/>
            </w:r>
            <w:r>
              <w:rPr>
                <w:noProof/>
                <w:webHidden/>
              </w:rPr>
              <w:fldChar w:fldCharType="begin"/>
            </w:r>
            <w:r>
              <w:rPr>
                <w:noProof/>
                <w:webHidden/>
              </w:rPr>
              <w:instrText xml:space="preserve"> PAGEREF _Toc517434662 \h </w:instrText>
            </w:r>
            <w:r>
              <w:rPr>
                <w:noProof/>
                <w:webHidden/>
              </w:rPr>
            </w:r>
            <w:r>
              <w:rPr>
                <w:noProof/>
                <w:webHidden/>
              </w:rPr>
              <w:fldChar w:fldCharType="separate"/>
            </w:r>
            <w:r w:rsidR="006C02BC">
              <w:rPr>
                <w:noProof/>
                <w:webHidden/>
              </w:rPr>
              <w:t>24</w:t>
            </w:r>
            <w:r>
              <w:rPr>
                <w:noProof/>
                <w:webHidden/>
              </w:rPr>
              <w:fldChar w:fldCharType="end"/>
            </w:r>
          </w:hyperlink>
        </w:p>
        <w:p w14:paraId="01E599E7" w14:textId="1B11313B" w:rsidR="001577E6" w:rsidRDefault="001577E6">
          <w:pPr>
            <w:pStyle w:val="TOC1"/>
            <w:tabs>
              <w:tab w:val="left" w:pos="1320"/>
            </w:tabs>
            <w:rPr>
              <w:rFonts w:asciiTheme="minorHAnsi" w:hAnsiTheme="minorHAnsi"/>
              <w:noProof/>
              <w:lang w:val="en-US" w:eastAsia="ja-JP"/>
            </w:rPr>
          </w:pPr>
          <w:hyperlink w:anchor="_Toc517434663" w:history="1">
            <w:r w:rsidRPr="00270FD6">
              <w:rPr>
                <w:rStyle w:val="Hyperlink"/>
                <w:noProof/>
              </w:rPr>
              <w:t>Capítulo 2.</w:t>
            </w:r>
            <w:r>
              <w:rPr>
                <w:rFonts w:asciiTheme="minorHAnsi" w:hAnsiTheme="minorHAnsi"/>
                <w:noProof/>
                <w:lang w:val="en-US" w:eastAsia="ja-JP"/>
              </w:rPr>
              <w:tab/>
            </w:r>
            <w:r w:rsidRPr="00270FD6">
              <w:rPr>
                <w:rStyle w:val="Hyperlink"/>
                <w:noProof/>
              </w:rPr>
              <w:t>Marco Conceptual</w:t>
            </w:r>
            <w:r>
              <w:rPr>
                <w:noProof/>
                <w:webHidden/>
              </w:rPr>
              <w:tab/>
            </w:r>
            <w:r>
              <w:rPr>
                <w:noProof/>
                <w:webHidden/>
              </w:rPr>
              <w:fldChar w:fldCharType="begin"/>
            </w:r>
            <w:r>
              <w:rPr>
                <w:noProof/>
                <w:webHidden/>
              </w:rPr>
              <w:instrText xml:space="preserve"> PAGEREF _Toc517434663 \h </w:instrText>
            </w:r>
            <w:r>
              <w:rPr>
                <w:noProof/>
                <w:webHidden/>
              </w:rPr>
            </w:r>
            <w:r>
              <w:rPr>
                <w:noProof/>
                <w:webHidden/>
              </w:rPr>
              <w:fldChar w:fldCharType="separate"/>
            </w:r>
            <w:r w:rsidR="006C02BC">
              <w:rPr>
                <w:noProof/>
                <w:webHidden/>
              </w:rPr>
              <w:t>25</w:t>
            </w:r>
            <w:r>
              <w:rPr>
                <w:noProof/>
                <w:webHidden/>
              </w:rPr>
              <w:fldChar w:fldCharType="end"/>
            </w:r>
          </w:hyperlink>
        </w:p>
        <w:p w14:paraId="604DD289" w14:textId="286A11F1" w:rsidR="001577E6" w:rsidRDefault="001577E6">
          <w:pPr>
            <w:pStyle w:val="TOC2"/>
            <w:tabs>
              <w:tab w:val="left" w:pos="880"/>
              <w:tab w:val="right" w:leader="dot" w:pos="8493"/>
            </w:tabs>
            <w:rPr>
              <w:rFonts w:asciiTheme="minorHAnsi" w:hAnsiTheme="minorHAnsi"/>
              <w:noProof/>
              <w:lang w:val="en-US" w:eastAsia="ja-JP"/>
            </w:rPr>
          </w:pPr>
          <w:hyperlink w:anchor="_Toc517434664" w:history="1">
            <w:r w:rsidRPr="00270FD6">
              <w:rPr>
                <w:rStyle w:val="Hyperlink"/>
                <w:noProof/>
              </w:rPr>
              <w:t>2.1</w:t>
            </w:r>
            <w:r>
              <w:rPr>
                <w:rFonts w:asciiTheme="minorHAnsi" w:hAnsiTheme="minorHAnsi"/>
                <w:noProof/>
                <w:lang w:val="en-US" w:eastAsia="ja-JP"/>
              </w:rPr>
              <w:tab/>
            </w:r>
            <w:r w:rsidRPr="00270FD6">
              <w:rPr>
                <w:rStyle w:val="Hyperlink"/>
                <w:noProof/>
              </w:rPr>
              <w:t>Introducción</w:t>
            </w:r>
            <w:r>
              <w:rPr>
                <w:noProof/>
                <w:webHidden/>
              </w:rPr>
              <w:tab/>
            </w:r>
            <w:r>
              <w:rPr>
                <w:noProof/>
                <w:webHidden/>
              </w:rPr>
              <w:fldChar w:fldCharType="begin"/>
            </w:r>
            <w:r>
              <w:rPr>
                <w:noProof/>
                <w:webHidden/>
              </w:rPr>
              <w:instrText xml:space="preserve"> PAGEREF _Toc517434664 \h </w:instrText>
            </w:r>
            <w:r>
              <w:rPr>
                <w:noProof/>
                <w:webHidden/>
              </w:rPr>
            </w:r>
            <w:r>
              <w:rPr>
                <w:noProof/>
                <w:webHidden/>
              </w:rPr>
              <w:fldChar w:fldCharType="separate"/>
            </w:r>
            <w:r w:rsidR="006C02BC">
              <w:rPr>
                <w:noProof/>
                <w:webHidden/>
              </w:rPr>
              <w:t>25</w:t>
            </w:r>
            <w:r>
              <w:rPr>
                <w:noProof/>
                <w:webHidden/>
              </w:rPr>
              <w:fldChar w:fldCharType="end"/>
            </w:r>
          </w:hyperlink>
        </w:p>
        <w:p w14:paraId="2492C4A4" w14:textId="7913659E" w:rsidR="001577E6" w:rsidRDefault="001577E6">
          <w:pPr>
            <w:pStyle w:val="TOC2"/>
            <w:tabs>
              <w:tab w:val="left" w:pos="880"/>
              <w:tab w:val="right" w:leader="dot" w:pos="8493"/>
            </w:tabs>
            <w:rPr>
              <w:rFonts w:asciiTheme="minorHAnsi" w:hAnsiTheme="minorHAnsi"/>
              <w:noProof/>
              <w:lang w:val="en-US" w:eastAsia="ja-JP"/>
            </w:rPr>
          </w:pPr>
          <w:hyperlink w:anchor="_Toc517434665" w:history="1">
            <w:r w:rsidRPr="00270FD6">
              <w:rPr>
                <w:rStyle w:val="Hyperlink"/>
                <w:noProof/>
              </w:rPr>
              <w:t>2.2</w:t>
            </w:r>
            <w:r>
              <w:rPr>
                <w:rFonts w:asciiTheme="minorHAnsi" w:hAnsiTheme="minorHAnsi"/>
                <w:noProof/>
                <w:lang w:val="en-US" w:eastAsia="ja-JP"/>
              </w:rPr>
              <w:tab/>
            </w:r>
            <w:r w:rsidRPr="00270FD6">
              <w:rPr>
                <w:rStyle w:val="Hyperlink"/>
                <w:noProof/>
              </w:rPr>
              <w:t>Peligros y desastres</w:t>
            </w:r>
            <w:r>
              <w:rPr>
                <w:noProof/>
                <w:webHidden/>
              </w:rPr>
              <w:tab/>
            </w:r>
            <w:r>
              <w:rPr>
                <w:noProof/>
                <w:webHidden/>
              </w:rPr>
              <w:fldChar w:fldCharType="begin"/>
            </w:r>
            <w:r>
              <w:rPr>
                <w:noProof/>
                <w:webHidden/>
              </w:rPr>
              <w:instrText xml:space="preserve"> PAGEREF _Toc517434665 \h </w:instrText>
            </w:r>
            <w:r>
              <w:rPr>
                <w:noProof/>
                <w:webHidden/>
              </w:rPr>
            </w:r>
            <w:r>
              <w:rPr>
                <w:noProof/>
                <w:webHidden/>
              </w:rPr>
              <w:fldChar w:fldCharType="separate"/>
            </w:r>
            <w:r w:rsidR="006C02BC">
              <w:rPr>
                <w:noProof/>
                <w:webHidden/>
              </w:rPr>
              <w:t>25</w:t>
            </w:r>
            <w:r>
              <w:rPr>
                <w:noProof/>
                <w:webHidden/>
              </w:rPr>
              <w:fldChar w:fldCharType="end"/>
            </w:r>
          </w:hyperlink>
        </w:p>
        <w:p w14:paraId="2D8E7D27" w14:textId="25EA4BF4" w:rsidR="001577E6" w:rsidRDefault="001577E6">
          <w:pPr>
            <w:pStyle w:val="TOC2"/>
            <w:tabs>
              <w:tab w:val="left" w:pos="880"/>
              <w:tab w:val="right" w:leader="dot" w:pos="8493"/>
            </w:tabs>
            <w:rPr>
              <w:rFonts w:asciiTheme="minorHAnsi" w:hAnsiTheme="minorHAnsi"/>
              <w:noProof/>
              <w:lang w:val="en-US" w:eastAsia="ja-JP"/>
            </w:rPr>
          </w:pPr>
          <w:hyperlink w:anchor="_Toc517434666" w:history="1">
            <w:r w:rsidRPr="00270FD6">
              <w:rPr>
                <w:rStyle w:val="Hyperlink"/>
                <w:noProof/>
              </w:rPr>
              <w:t>2.3</w:t>
            </w:r>
            <w:r>
              <w:rPr>
                <w:rFonts w:asciiTheme="minorHAnsi" w:hAnsiTheme="minorHAnsi"/>
                <w:noProof/>
                <w:lang w:val="en-US" w:eastAsia="ja-JP"/>
              </w:rPr>
              <w:tab/>
            </w:r>
            <w:r w:rsidRPr="00270FD6">
              <w:rPr>
                <w:rStyle w:val="Hyperlink"/>
                <w:noProof/>
              </w:rPr>
              <w:t>Gestión del desastre y logística humanitaria</w:t>
            </w:r>
            <w:r>
              <w:rPr>
                <w:noProof/>
                <w:webHidden/>
              </w:rPr>
              <w:tab/>
            </w:r>
            <w:r>
              <w:rPr>
                <w:noProof/>
                <w:webHidden/>
              </w:rPr>
              <w:fldChar w:fldCharType="begin"/>
            </w:r>
            <w:r>
              <w:rPr>
                <w:noProof/>
                <w:webHidden/>
              </w:rPr>
              <w:instrText xml:space="preserve"> PAGEREF _Toc517434666 \h </w:instrText>
            </w:r>
            <w:r>
              <w:rPr>
                <w:noProof/>
                <w:webHidden/>
              </w:rPr>
            </w:r>
            <w:r>
              <w:rPr>
                <w:noProof/>
                <w:webHidden/>
              </w:rPr>
              <w:fldChar w:fldCharType="separate"/>
            </w:r>
            <w:r w:rsidR="006C02BC">
              <w:rPr>
                <w:noProof/>
                <w:webHidden/>
              </w:rPr>
              <w:t>25</w:t>
            </w:r>
            <w:r>
              <w:rPr>
                <w:noProof/>
                <w:webHidden/>
              </w:rPr>
              <w:fldChar w:fldCharType="end"/>
            </w:r>
          </w:hyperlink>
        </w:p>
        <w:p w14:paraId="4E641623" w14:textId="019C0DF8" w:rsidR="001577E6" w:rsidRDefault="001577E6">
          <w:pPr>
            <w:pStyle w:val="TOC2"/>
            <w:tabs>
              <w:tab w:val="left" w:pos="880"/>
              <w:tab w:val="right" w:leader="dot" w:pos="8493"/>
            </w:tabs>
            <w:rPr>
              <w:rFonts w:asciiTheme="minorHAnsi" w:hAnsiTheme="minorHAnsi"/>
              <w:noProof/>
              <w:lang w:val="en-US" w:eastAsia="ja-JP"/>
            </w:rPr>
          </w:pPr>
          <w:hyperlink w:anchor="_Toc517434667" w:history="1">
            <w:r w:rsidRPr="00270FD6">
              <w:rPr>
                <w:rStyle w:val="Hyperlink"/>
                <w:noProof/>
              </w:rPr>
              <w:t>2.4</w:t>
            </w:r>
            <w:r>
              <w:rPr>
                <w:rFonts w:asciiTheme="minorHAnsi" w:hAnsiTheme="minorHAnsi"/>
                <w:noProof/>
                <w:lang w:val="en-US" w:eastAsia="ja-JP"/>
              </w:rPr>
              <w:tab/>
            </w:r>
            <w:r w:rsidRPr="00270FD6">
              <w:rPr>
                <w:rStyle w:val="Hyperlink"/>
                <w:noProof/>
              </w:rPr>
              <w:t>Logística humanitaria en el Perú</w:t>
            </w:r>
            <w:r>
              <w:rPr>
                <w:noProof/>
                <w:webHidden/>
              </w:rPr>
              <w:tab/>
            </w:r>
            <w:r>
              <w:rPr>
                <w:noProof/>
                <w:webHidden/>
              </w:rPr>
              <w:fldChar w:fldCharType="begin"/>
            </w:r>
            <w:r>
              <w:rPr>
                <w:noProof/>
                <w:webHidden/>
              </w:rPr>
              <w:instrText xml:space="preserve"> PAGEREF _Toc517434667 \h </w:instrText>
            </w:r>
            <w:r>
              <w:rPr>
                <w:noProof/>
                <w:webHidden/>
              </w:rPr>
            </w:r>
            <w:r>
              <w:rPr>
                <w:noProof/>
                <w:webHidden/>
              </w:rPr>
              <w:fldChar w:fldCharType="separate"/>
            </w:r>
            <w:r w:rsidR="006C02BC">
              <w:rPr>
                <w:noProof/>
                <w:webHidden/>
              </w:rPr>
              <w:t>27</w:t>
            </w:r>
            <w:r>
              <w:rPr>
                <w:noProof/>
                <w:webHidden/>
              </w:rPr>
              <w:fldChar w:fldCharType="end"/>
            </w:r>
          </w:hyperlink>
        </w:p>
        <w:p w14:paraId="70B215CD" w14:textId="0D8F4357" w:rsidR="001577E6" w:rsidRDefault="001577E6">
          <w:pPr>
            <w:pStyle w:val="TOC2"/>
            <w:tabs>
              <w:tab w:val="left" w:pos="880"/>
              <w:tab w:val="right" w:leader="dot" w:pos="8493"/>
            </w:tabs>
            <w:rPr>
              <w:rFonts w:asciiTheme="minorHAnsi" w:hAnsiTheme="minorHAnsi"/>
              <w:noProof/>
              <w:lang w:val="en-US" w:eastAsia="ja-JP"/>
            </w:rPr>
          </w:pPr>
          <w:hyperlink w:anchor="_Toc517434668" w:history="1">
            <w:r w:rsidRPr="00270FD6">
              <w:rPr>
                <w:rStyle w:val="Hyperlink"/>
                <w:noProof/>
              </w:rPr>
              <w:t>2.5</w:t>
            </w:r>
            <w:r>
              <w:rPr>
                <w:rFonts w:asciiTheme="minorHAnsi" w:hAnsiTheme="minorHAnsi"/>
                <w:noProof/>
                <w:lang w:val="en-US" w:eastAsia="ja-JP"/>
              </w:rPr>
              <w:tab/>
            </w:r>
            <w:r w:rsidRPr="00270FD6">
              <w:rPr>
                <w:rStyle w:val="Hyperlink"/>
                <w:noProof/>
              </w:rPr>
              <w:t>Optimización Combinatoria</w:t>
            </w:r>
            <w:r>
              <w:rPr>
                <w:noProof/>
                <w:webHidden/>
              </w:rPr>
              <w:tab/>
            </w:r>
            <w:r>
              <w:rPr>
                <w:noProof/>
                <w:webHidden/>
              </w:rPr>
              <w:fldChar w:fldCharType="begin"/>
            </w:r>
            <w:r>
              <w:rPr>
                <w:noProof/>
                <w:webHidden/>
              </w:rPr>
              <w:instrText xml:space="preserve"> PAGEREF _Toc517434668 \h </w:instrText>
            </w:r>
            <w:r>
              <w:rPr>
                <w:noProof/>
                <w:webHidden/>
              </w:rPr>
            </w:r>
            <w:r>
              <w:rPr>
                <w:noProof/>
                <w:webHidden/>
              </w:rPr>
              <w:fldChar w:fldCharType="separate"/>
            </w:r>
            <w:r w:rsidR="006C02BC">
              <w:rPr>
                <w:noProof/>
                <w:webHidden/>
              </w:rPr>
              <w:t>27</w:t>
            </w:r>
            <w:r>
              <w:rPr>
                <w:noProof/>
                <w:webHidden/>
              </w:rPr>
              <w:fldChar w:fldCharType="end"/>
            </w:r>
          </w:hyperlink>
        </w:p>
        <w:p w14:paraId="7AFB588C" w14:textId="2B02EB78" w:rsidR="001577E6" w:rsidRDefault="001577E6">
          <w:pPr>
            <w:pStyle w:val="TOC2"/>
            <w:tabs>
              <w:tab w:val="left" w:pos="880"/>
              <w:tab w:val="right" w:leader="dot" w:pos="8493"/>
            </w:tabs>
            <w:rPr>
              <w:rFonts w:asciiTheme="minorHAnsi" w:hAnsiTheme="minorHAnsi"/>
              <w:noProof/>
              <w:lang w:val="en-US" w:eastAsia="ja-JP"/>
            </w:rPr>
          </w:pPr>
          <w:hyperlink w:anchor="_Toc517434669" w:history="1">
            <w:r w:rsidRPr="00270FD6">
              <w:rPr>
                <w:rStyle w:val="Hyperlink"/>
                <w:noProof/>
              </w:rPr>
              <w:t>2.6</w:t>
            </w:r>
            <w:r>
              <w:rPr>
                <w:rFonts w:asciiTheme="minorHAnsi" w:hAnsiTheme="minorHAnsi"/>
                <w:noProof/>
                <w:lang w:val="en-US" w:eastAsia="ja-JP"/>
              </w:rPr>
              <w:tab/>
            </w:r>
            <w:r w:rsidRPr="00270FD6">
              <w:rPr>
                <w:rStyle w:val="Hyperlink"/>
                <w:noProof/>
              </w:rPr>
              <w:t>Optimización de múltiples objetivos</w:t>
            </w:r>
            <w:r>
              <w:rPr>
                <w:noProof/>
                <w:webHidden/>
              </w:rPr>
              <w:tab/>
            </w:r>
            <w:r>
              <w:rPr>
                <w:noProof/>
                <w:webHidden/>
              </w:rPr>
              <w:fldChar w:fldCharType="begin"/>
            </w:r>
            <w:r>
              <w:rPr>
                <w:noProof/>
                <w:webHidden/>
              </w:rPr>
              <w:instrText xml:space="preserve"> PAGEREF _Toc517434669 \h </w:instrText>
            </w:r>
            <w:r>
              <w:rPr>
                <w:noProof/>
                <w:webHidden/>
              </w:rPr>
            </w:r>
            <w:r>
              <w:rPr>
                <w:noProof/>
                <w:webHidden/>
              </w:rPr>
              <w:fldChar w:fldCharType="separate"/>
            </w:r>
            <w:r w:rsidR="006C02BC">
              <w:rPr>
                <w:noProof/>
                <w:webHidden/>
              </w:rPr>
              <w:t>28</w:t>
            </w:r>
            <w:r>
              <w:rPr>
                <w:noProof/>
                <w:webHidden/>
              </w:rPr>
              <w:fldChar w:fldCharType="end"/>
            </w:r>
          </w:hyperlink>
        </w:p>
        <w:p w14:paraId="1780F576" w14:textId="475CDEAA" w:rsidR="001577E6" w:rsidRDefault="001577E6">
          <w:pPr>
            <w:pStyle w:val="TOC2"/>
            <w:tabs>
              <w:tab w:val="left" w:pos="880"/>
              <w:tab w:val="right" w:leader="dot" w:pos="8493"/>
            </w:tabs>
            <w:rPr>
              <w:rFonts w:asciiTheme="minorHAnsi" w:hAnsiTheme="minorHAnsi"/>
              <w:noProof/>
              <w:lang w:val="en-US" w:eastAsia="ja-JP"/>
            </w:rPr>
          </w:pPr>
          <w:hyperlink w:anchor="_Toc517434670" w:history="1">
            <w:r w:rsidRPr="00270FD6">
              <w:rPr>
                <w:rStyle w:val="Hyperlink"/>
                <w:noProof/>
              </w:rPr>
              <w:t>2.7</w:t>
            </w:r>
            <w:r>
              <w:rPr>
                <w:rFonts w:asciiTheme="minorHAnsi" w:hAnsiTheme="minorHAnsi"/>
                <w:noProof/>
                <w:lang w:val="en-US" w:eastAsia="ja-JP"/>
              </w:rPr>
              <w:tab/>
            </w:r>
            <w:r w:rsidRPr="00270FD6">
              <w:rPr>
                <w:rStyle w:val="Hyperlink"/>
                <w:noProof/>
              </w:rPr>
              <w:t>Problema de transporte</w:t>
            </w:r>
            <w:r>
              <w:rPr>
                <w:noProof/>
                <w:webHidden/>
              </w:rPr>
              <w:tab/>
            </w:r>
            <w:r>
              <w:rPr>
                <w:noProof/>
                <w:webHidden/>
              </w:rPr>
              <w:fldChar w:fldCharType="begin"/>
            </w:r>
            <w:r>
              <w:rPr>
                <w:noProof/>
                <w:webHidden/>
              </w:rPr>
              <w:instrText xml:space="preserve"> PAGEREF _Toc517434670 \h </w:instrText>
            </w:r>
            <w:r>
              <w:rPr>
                <w:noProof/>
                <w:webHidden/>
              </w:rPr>
            </w:r>
            <w:r>
              <w:rPr>
                <w:noProof/>
                <w:webHidden/>
              </w:rPr>
              <w:fldChar w:fldCharType="separate"/>
            </w:r>
            <w:r w:rsidR="006C02BC">
              <w:rPr>
                <w:noProof/>
                <w:webHidden/>
              </w:rPr>
              <w:t>28</w:t>
            </w:r>
            <w:r>
              <w:rPr>
                <w:noProof/>
                <w:webHidden/>
              </w:rPr>
              <w:fldChar w:fldCharType="end"/>
            </w:r>
          </w:hyperlink>
        </w:p>
        <w:p w14:paraId="49557A6C" w14:textId="62D04D24" w:rsidR="001577E6" w:rsidRDefault="001577E6">
          <w:pPr>
            <w:pStyle w:val="TOC2"/>
            <w:tabs>
              <w:tab w:val="left" w:pos="880"/>
              <w:tab w:val="right" w:leader="dot" w:pos="8493"/>
            </w:tabs>
            <w:rPr>
              <w:rFonts w:asciiTheme="minorHAnsi" w:hAnsiTheme="minorHAnsi"/>
              <w:noProof/>
              <w:lang w:val="en-US" w:eastAsia="ja-JP"/>
            </w:rPr>
          </w:pPr>
          <w:hyperlink w:anchor="_Toc517434671" w:history="1">
            <w:r w:rsidRPr="00270FD6">
              <w:rPr>
                <w:rStyle w:val="Hyperlink"/>
                <w:noProof/>
              </w:rPr>
              <w:t>2.8</w:t>
            </w:r>
            <w:r>
              <w:rPr>
                <w:rFonts w:asciiTheme="minorHAnsi" w:hAnsiTheme="minorHAnsi"/>
                <w:noProof/>
                <w:lang w:val="en-US" w:eastAsia="ja-JP"/>
              </w:rPr>
              <w:tab/>
            </w:r>
            <w:r w:rsidRPr="00270FD6">
              <w:rPr>
                <w:rStyle w:val="Hyperlink"/>
                <w:noProof/>
              </w:rPr>
              <w:t>Problema de transbordo</w:t>
            </w:r>
            <w:r>
              <w:rPr>
                <w:noProof/>
                <w:webHidden/>
              </w:rPr>
              <w:tab/>
            </w:r>
            <w:r>
              <w:rPr>
                <w:noProof/>
                <w:webHidden/>
              </w:rPr>
              <w:fldChar w:fldCharType="begin"/>
            </w:r>
            <w:r>
              <w:rPr>
                <w:noProof/>
                <w:webHidden/>
              </w:rPr>
              <w:instrText xml:space="preserve"> PAGEREF _Toc517434671 \h </w:instrText>
            </w:r>
            <w:r>
              <w:rPr>
                <w:noProof/>
                <w:webHidden/>
              </w:rPr>
            </w:r>
            <w:r>
              <w:rPr>
                <w:noProof/>
                <w:webHidden/>
              </w:rPr>
              <w:fldChar w:fldCharType="separate"/>
            </w:r>
            <w:r w:rsidR="006C02BC">
              <w:rPr>
                <w:noProof/>
                <w:webHidden/>
              </w:rPr>
              <w:t>29</w:t>
            </w:r>
            <w:r>
              <w:rPr>
                <w:noProof/>
                <w:webHidden/>
              </w:rPr>
              <w:fldChar w:fldCharType="end"/>
            </w:r>
          </w:hyperlink>
        </w:p>
        <w:p w14:paraId="6F4650CE" w14:textId="77DFDEBD" w:rsidR="001577E6" w:rsidRDefault="001577E6">
          <w:pPr>
            <w:pStyle w:val="TOC2"/>
            <w:tabs>
              <w:tab w:val="left" w:pos="880"/>
              <w:tab w:val="right" w:leader="dot" w:pos="8493"/>
            </w:tabs>
            <w:rPr>
              <w:rFonts w:asciiTheme="minorHAnsi" w:hAnsiTheme="minorHAnsi"/>
              <w:noProof/>
              <w:lang w:val="en-US" w:eastAsia="ja-JP"/>
            </w:rPr>
          </w:pPr>
          <w:hyperlink w:anchor="_Toc517434672" w:history="1">
            <w:r w:rsidRPr="00270FD6">
              <w:rPr>
                <w:rStyle w:val="Hyperlink"/>
                <w:noProof/>
              </w:rPr>
              <w:t>2.9</w:t>
            </w:r>
            <w:r>
              <w:rPr>
                <w:rFonts w:asciiTheme="minorHAnsi" w:hAnsiTheme="minorHAnsi"/>
                <w:noProof/>
                <w:lang w:val="en-US" w:eastAsia="ja-JP"/>
              </w:rPr>
              <w:tab/>
            </w:r>
            <w:r w:rsidRPr="00270FD6">
              <w:rPr>
                <w:rStyle w:val="Hyperlink"/>
                <w:noProof/>
              </w:rPr>
              <w:t>Métodos para la solución de problemas de optimización</w:t>
            </w:r>
            <w:r>
              <w:rPr>
                <w:noProof/>
                <w:webHidden/>
              </w:rPr>
              <w:tab/>
            </w:r>
            <w:r>
              <w:rPr>
                <w:noProof/>
                <w:webHidden/>
              </w:rPr>
              <w:fldChar w:fldCharType="begin"/>
            </w:r>
            <w:r>
              <w:rPr>
                <w:noProof/>
                <w:webHidden/>
              </w:rPr>
              <w:instrText xml:space="preserve"> PAGEREF _Toc517434672 \h </w:instrText>
            </w:r>
            <w:r>
              <w:rPr>
                <w:noProof/>
                <w:webHidden/>
              </w:rPr>
            </w:r>
            <w:r>
              <w:rPr>
                <w:noProof/>
                <w:webHidden/>
              </w:rPr>
              <w:fldChar w:fldCharType="separate"/>
            </w:r>
            <w:r w:rsidR="006C02BC">
              <w:rPr>
                <w:noProof/>
                <w:webHidden/>
              </w:rPr>
              <w:t>30</w:t>
            </w:r>
            <w:r>
              <w:rPr>
                <w:noProof/>
                <w:webHidden/>
              </w:rPr>
              <w:fldChar w:fldCharType="end"/>
            </w:r>
          </w:hyperlink>
        </w:p>
        <w:p w14:paraId="7796EB4A" w14:textId="20A6A374" w:rsidR="001577E6" w:rsidRDefault="001577E6">
          <w:pPr>
            <w:pStyle w:val="TOC3"/>
            <w:tabs>
              <w:tab w:val="left" w:pos="1320"/>
              <w:tab w:val="right" w:leader="dot" w:pos="8493"/>
            </w:tabs>
            <w:rPr>
              <w:rFonts w:asciiTheme="minorHAnsi" w:hAnsiTheme="minorHAnsi" w:cstheme="minorBidi"/>
              <w:noProof/>
              <w:lang w:eastAsia="ja-JP"/>
            </w:rPr>
          </w:pPr>
          <w:hyperlink w:anchor="_Toc517434673" w:history="1">
            <w:r w:rsidRPr="00270FD6">
              <w:rPr>
                <w:rStyle w:val="Hyperlink"/>
                <w:noProof/>
              </w:rPr>
              <w:t>2.9.1</w:t>
            </w:r>
            <w:r>
              <w:rPr>
                <w:rFonts w:asciiTheme="minorHAnsi" w:hAnsiTheme="minorHAnsi" w:cstheme="minorBidi"/>
                <w:noProof/>
                <w:lang w:eastAsia="ja-JP"/>
              </w:rPr>
              <w:tab/>
            </w:r>
            <w:r w:rsidRPr="00270FD6">
              <w:rPr>
                <w:rStyle w:val="Hyperlink"/>
                <w:noProof/>
              </w:rPr>
              <w:t>Métodos exactos</w:t>
            </w:r>
            <w:r>
              <w:rPr>
                <w:noProof/>
                <w:webHidden/>
              </w:rPr>
              <w:tab/>
            </w:r>
            <w:r>
              <w:rPr>
                <w:noProof/>
                <w:webHidden/>
              </w:rPr>
              <w:fldChar w:fldCharType="begin"/>
            </w:r>
            <w:r>
              <w:rPr>
                <w:noProof/>
                <w:webHidden/>
              </w:rPr>
              <w:instrText xml:space="preserve"> PAGEREF _Toc517434673 \h </w:instrText>
            </w:r>
            <w:r>
              <w:rPr>
                <w:noProof/>
                <w:webHidden/>
              </w:rPr>
            </w:r>
            <w:r>
              <w:rPr>
                <w:noProof/>
                <w:webHidden/>
              </w:rPr>
              <w:fldChar w:fldCharType="separate"/>
            </w:r>
            <w:r w:rsidR="006C02BC">
              <w:rPr>
                <w:noProof/>
                <w:webHidden/>
              </w:rPr>
              <w:t>30</w:t>
            </w:r>
            <w:r>
              <w:rPr>
                <w:noProof/>
                <w:webHidden/>
              </w:rPr>
              <w:fldChar w:fldCharType="end"/>
            </w:r>
          </w:hyperlink>
        </w:p>
        <w:p w14:paraId="73CD6AD8" w14:textId="3209BED2" w:rsidR="001577E6" w:rsidRDefault="001577E6">
          <w:pPr>
            <w:pStyle w:val="TOC3"/>
            <w:tabs>
              <w:tab w:val="left" w:pos="1320"/>
              <w:tab w:val="right" w:leader="dot" w:pos="8493"/>
            </w:tabs>
            <w:rPr>
              <w:rFonts w:asciiTheme="minorHAnsi" w:hAnsiTheme="minorHAnsi" w:cstheme="minorBidi"/>
              <w:noProof/>
              <w:lang w:eastAsia="ja-JP"/>
            </w:rPr>
          </w:pPr>
          <w:hyperlink w:anchor="_Toc517434674" w:history="1">
            <w:r w:rsidRPr="00270FD6">
              <w:rPr>
                <w:rStyle w:val="Hyperlink"/>
                <w:noProof/>
              </w:rPr>
              <w:t>2.9.2</w:t>
            </w:r>
            <w:r>
              <w:rPr>
                <w:rFonts w:asciiTheme="minorHAnsi" w:hAnsiTheme="minorHAnsi" w:cstheme="minorBidi"/>
                <w:noProof/>
                <w:lang w:eastAsia="ja-JP"/>
              </w:rPr>
              <w:tab/>
            </w:r>
            <w:r w:rsidRPr="00270FD6">
              <w:rPr>
                <w:rStyle w:val="Hyperlink"/>
                <w:noProof/>
              </w:rPr>
              <w:t>Métodos heurísticos</w:t>
            </w:r>
            <w:r>
              <w:rPr>
                <w:noProof/>
                <w:webHidden/>
              </w:rPr>
              <w:tab/>
            </w:r>
            <w:r>
              <w:rPr>
                <w:noProof/>
                <w:webHidden/>
              </w:rPr>
              <w:fldChar w:fldCharType="begin"/>
            </w:r>
            <w:r>
              <w:rPr>
                <w:noProof/>
                <w:webHidden/>
              </w:rPr>
              <w:instrText xml:space="preserve"> PAGEREF _Toc517434674 \h </w:instrText>
            </w:r>
            <w:r>
              <w:rPr>
                <w:noProof/>
                <w:webHidden/>
              </w:rPr>
            </w:r>
            <w:r>
              <w:rPr>
                <w:noProof/>
                <w:webHidden/>
              </w:rPr>
              <w:fldChar w:fldCharType="separate"/>
            </w:r>
            <w:r w:rsidR="006C02BC">
              <w:rPr>
                <w:noProof/>
                <w:webHidden/>
              </w:rPr>
              <w:t>30</w:t>
            </w:r>
            <w:r>
              <w:rPr>
                <w:noProof/>
                <w:webHidden/>
              </w:rPr>
              <w:fldChar w:fldCharType="end"/>
            </w:r>
          </w:hyperlink>
        </w:p>
        <w:p w14:paraId="2A88CF24" w14:textId="4BDC14CE" w:rsidR="001577E6" w:rsidRDefault="001577E6">
          <w:pPr>
            <w:pStyle w:val="TOC3"/>
            <w:tabs>
              <w:tab w:val="left" w:pos="1320"/>
              <w:tab w:val="right" w:leader="dot" w:pos="8493"/>
            </w:tabs>
            <w:rPr>
              <w:rFonts w:asciiTheme="minorHAnsi" w:hAnsiTheme="minorHAnsi" w:cstheme="minorBidi"/>
              <w:noProof/>
              <w:lang w:eastAsia="ja-JP"/>
            </w:rPr>
          </w:pPr>
          <w:hyperlink w:anchor="_Toc517434675" w:history="1">
            <w:r w:rsidRPr="00270FD6">
              <w:rPr>
                <w:rStyle w:val="Hyperlink"/>
                <w:noProof/>
              </w:rPr>
              <w:t>2.9.3</w:t>
            </w:r>
            <w:r>
              <w:rPr>
                <w:rFonts w:asciiTheme="minorHAnsi" w:hAnsiTheme="minorHAnsi" w:cstheme="minorBidi"/>
                <w:noProof/>
                <w:lang w:eastAsia="ja-JP"/>
              </w:rPr>
              <w:tab/>
            </w:r>
            <w:r w:rsidRPr="00270FD6">
              <w:rPr>
                <w:rStyle w:val="Hyperlink"/>
                <w:noProof/>
              </w:rPr>
              <w:t>Métodos metaheurísticos</w:t>
            </w:r>
            <w:r>
              <w:rPr>
                <w:noProof/>
                <w:webHidden/>
              </w:rPr>
              <w:tab/>
            </w:r>
            <w:r>
              <w:rPr>
                <w:noProof/>
                <w:webHidden/>
              </w:rPr>
              <w:fldChar w:fldCharType="begin"/>
            </w:r>
            <w:r>
              <w:rPr>
                <w:noProof/>
                <w:webHidden/>
              </w:rPr>
              <w:instrText xml:space="preserve"> PAGEREF _Toc517434675 \h </w:instrText>
            </w:r>
            <w:r>
              <w:rPr>
                <w:noProof/>
                <w:webHidden/>
              </w:rPr>
            </w:r>
            <w:r>
              <w:rPr>
                <w:noProof/>
                <w:webHidden/>
              </w:rPr>
              <w:fldChar w:fldCharType="separate"/>
            </w:r>
            <w:r w:rsidR="006C02BC">
              <w:rPr>
                <w:noProof/>
                <w:webHidden/>
              </w:rPr>
              <w:t>31</w:t>
            </w:r>
            <w:r>
              <w:rPr>
                <w:noProof/>
                <w:webHidden/>
              </w:rPr>
              <w:fldChar w:fldCharType="end"/>
            </w:r>
          </w:hyperlink>
        </w:p>
        <w:p w14:paraId="5D7F567E" w14:textId="6F9A56FD" w:rsidR="001577E6" w:rsidRDefault="001577E6">
          <w:pPr>
            <w:pStyle w:val="TOC3"/>
            <w:tabs>
              <w:tab w:val="left" w:pos="1540"/>
              <w:tab w:val="right" w:leader="dot" w:pos="8493"/>
            </w:tabs>
            <w:rPr>
              <w:rFonts w:asciiTheme="minorHAnsi" w:hAnsiTheme="minorHAnsi" w:cstheme="minorBidi"/>
              <w:noProof/>
              <w:lang w:eastAsia="ja-JP"/>
            </w:rPr>
          </w:pPr>
          <w:hyperlink w:anchor="_Toc517434676" w:history="1">
            <w:r w:rsidRPr="00270FD6">
              <w:rPr>
                <w:rStyle w:val="Hyperlink"/>
                <w:noProof/>
              </w:rPr>
              <w:t>2.9.3.1</w:t>
            </w:r>
            <w:r>
              <w:rPr>
                <w:rFonts w:asciiTheme="minorHAnsi" w:hAnsiTheme="minorHAnsi" w:cstheme="minorBidi"/>
                <w:noProof/>
                <w:lang w:eastAsia="ja-JP"/>
              </w:rPr>
              <w:tab/>
            </w:r>
            <w:r w:rsidRPr="00270FD6">
              <w:rPr>
                <w:rStyle w:val="Hyperlink"/>
                <w:noProof/>
              </w:rPr>
              <w:t>Algoritmos Genéticos</w:t>
            </w:r>
            <w:r>
              <w:rPr>
                <w:noProof/>
                <w:webHidden/>
              </w:rPr>
              <w:tab/>
            </w:r>
            <w:r>
              <w:rPr>
                <w:noProof/>
                <w:webHidden/>
              </w:rPr>
              <w:fldChar w:fldCharType="begin"/>
            </w:r>
            <w:r>
              <w:rPr>
                <w:noProof/>
                <w:webHidden/>
              </w:rPr>
              <w:instrText xml:space="preserve"> PAGEREF _Toc517434676 \h </w:instrText>
            </w:r>
            <w:r>
              <w:rPr>
                <w:noProof/>
                <w:webHidden/>
              </w:rPr>
            </w:r>
            <w:r>
              <w:rPr>
                <w:noProof/>
                <w:webHidden/>
              </w:rPr>
              <w:fldChar w:fldCharType="separate"/>
            </w:r>
            <w:r w:rsidR="006C02BC">
              <w:rPr>
                <w:noProof/>
                <w:webHidden/>
              </w:rPr>
              <w:t>32</w:t>
            </w:r>
            <w:r>
              <w:rPr>
                <w:noProof/>
                <w:webHidden/>
              </w:rPr>
              <w:fldChar w:fldCharType="end"/>
            </w:r>
          </w:hyperlink>
        </w:p>
        <w:p w14:paraId="7926055F" w14:textId="45A1A199" w:rsidR="001577E6" w:rsidRDefault="001577E6">
          <w:pPr>
            <w:pStyle w:val="TOC1"/>
            <w:tabs>
              <w:tab w:val="left" w:pos="1320"/>
            </w:tabs>
            <w:rPr>
              <w:rFonts w:asciiTheme="minorHAnsi" w:hAnsiTheme="minorHAnsi"/>
              <w:noProof/>
              <w:lang w:val="en-US" w:eastAsia="ja-JP"/>
            </w:rPr>
          </w:pPr>
          <w:hyperlink w:anchor="_Toc517434677" w:history="1">
            <w:r w:rsidRPr="00270FD6">
              <w:rPr>
                <w:rStyle w:val="Hyperlink"/>
                <w:noProof/>
              </w:rPr>
              <w:t>Capítulo 3.</w:t>
            </w:r>
            <w:r>
              <w:rPr>
                <w:rFonts w:asciiTheme="minorHAnsi" w:hAnsiTheme="minorHAnsi"/>
                <w:noProof/>
                <w:lang w:val="en-US" w:eastAsia="ja-JP"/>
              </w:rPr>
              <w:tab/>
            </w:r>
            <w:r w:rsidRPr="00270FD6">
              <w:rPr>
                <w:rStyle w:val="Hyperlink"/>
                <w:noProof/>
              </w:rPr>
              <w:t>Estado del Arte</w:t>
            </w:r>
            <w:r>
              <w:rPr>
                <w:noProof/>
                <w:webHidden/>
              </w:rPr>
              <w:tab/>
            </w:r>
            <w:r>
              <w:rPr>
                <w:noProof/>
                <w:webHidden/>
              </w:rPr>
              <w:fldChar w:fldCharType="begin"/>
            </w:r>
            <w:r>
              <w:rPr>
                <w:noProof/>
                <w:webHidden/>
              </w:rPr>
              <w:instrText xml:space="preserve"> PAGEREF _Toc517434677 \h </w:instrText>
            </w:r>
            <w:r>
              <w:rPr>
                <w:noProof/>
                <w:webHidden/>
              </w:rPr>
            </w:r>
            <w:r>
              <w:rPr>
                <w:noProof/>
                <w:webHidden/>
              </w:rPr>
              <w:fldChar w:fldCharType="separate"/>
            </w:r>
            <w:r w:rsidR="006C02BC">
              <w:rPr>
                <w:noProof/>
                <w:webHidden/>
              </w:rPr>
              <w:t>33</w:t>
            </w:r>
            <w:r>
              <w:rPr>
                <w:noProof/>
                <w:webHidden/>
              </w:rPr>
              <w:fldChar w:fldCharType="end"/>
            </w:r>
          </w:hyperlink>
        </w:p>
        <w:p w14:paraId="42A91967" w14:textId="641A6409" w:rsidR="001577E6" w:rsidRDefault="001577E6">
          <w:pPr>
            <w:pStyle w:val="TOC2"/>
            <w:tabs>
              <w:tab w:val="left" w:pos="880"/>
              <w:tab w:val="right" w:leader="dot" w:pos="8493"/>
            </w:tabs>
            <w:rPr>
              <w:rFonts w:asciiTheme="minorHAnsi" w:hAnsiTheme="minorHAnsi"/>
              <w:noProof/>
              <w:lang w:val="en-US" w:eastAsia="ja-JP"/>
            </w:rPr>
          </w:pPr>
          <w:hyperlink w:anchor="_Toc517434678" w:history="1">
            <w:r w:rsidRPr="00270FD6">
              <w:rPr>
                <w:rStyle w:val="Hyperlink"/>
                <w:noProof/>
              </w:rPr>
              <w:t>3.1</w:t>
            </w:r>
            <w:r>
              <w:rPr>
                <w:rFonts w:asciiTheme="minorHAnsi" w:hAnsiTheme="minorHAnsi"/>
                <w:noProof/>
                <w:lang w:val="en-US" w:eastAsia="ja-JP"/>
              </w:rPr>
              <w:tab/>
            </w:r>
            <w:r w:rsidRPr="00270FD6">
              <w:rPr>
                <w:rStyle w:val="Hyperlink"/>
                <w:noProof/>
              </w:rPr>
              <w:t>Introducción</w:t>
            </w:r>
            <w:r>
              <w:rPr>
                <w:noProof/>
                <w:webHidden/>
              </w:rPr>
              <w:tab/>
            </w:r>
            <w:r>
              <w:rPr>
                <w:noProof/>
                <w:webHidden/>
              </w:rPr>
              <w:fldChar w:fldCharType="begin"/>
            </w:r>
            <w:r>
              <w:rPr>
                <w:noProof/>
                <w:webHidden/>
              </w:rPr>
              <w:instrText xml:space="preserve"> PAGEREF _Toc517434678 \h </w:instrText>
            </w:r>
            <w:r>
              <w:rPr>
                <w:noProof/>
                <w:webHidden/>
              </w:rPr>
            </w:r>
            <w:r>
              <w:rPr>
                <w:noProof/>
                <w:webHidden/>
              </w:rPr>
              <w:fldChar w:fldCharType="separate"/>
            </w:r>
            <w:r w:rsidR="006C02BC">
              <w:rPr>
                <w:noProof/>
                <w:webHidden/>
              </w:rPr>
              <w:t>33</w:t>
            </w:r>
            <w:r>
              <w:rPr>
                <w:noProof/>
                <w:webHidden/>
              </w:rPr>
              <w:fldChar w:fldCharType="end"/>
            </w:r>
          </w:hyperlink>
        </w:p>
        <w:p w14:paraId="6C40630D" w14:textId="3E8B49FC" w:rsidR="001577E6" w:rsidRDefault="001577E6">
          <w:pPr>
            <w:pStyle w:val="TOC2"/>
            <w:tabs>
              <w:tab w:val="left" w:pos="880"/>
              <w:tab w:val="right" w:leader="dot" w:pos="8493"/>
            </w:tabs>
            <w:rPr>
              <w:rFonts w:asciiTheme="minorHAnsi" w:hAnsiTheme="minorHAnsi"/>
              <w:noProof/>
              <w:lang w:val="en-US" w:eastAsia="ja-JP"/>
            </w:rPr>
          </w:pPr>
          <w:hyperlink w:anchor="_Toc517434679" w:history="1">
            <w:r w:rsidRPr="00270FD6">
              <w:rPr>
                <w:rStyle w:val="Hyperlink"/>
                <w:noProof/>
              </w:rPr>
              <w:t>3.2</w:t>
            </w:r>
            <w:r>
              <w:rPr>
                <w:rFonts w:asciiTheme="minorHAnsi" w:hAnsiTheme="minorHAnsi"/>
                <w:noProof/>
                <w:lang w:val="en-US" w:eastAsia="ja-JP"/>
              </w:rPr>
              <w:tab/>
            </w:r>
            <w:r w:rsidRPr="00270FD6">
              <w:rPr>
                <w:rStyle w:val="Hyperlink"/>
                <w:noProof/>
              </w:rPr>
              <w:t>Investigaciones Académicas</w:t>
            </w:r>
            <w:r>
              <w:rPr>
                <w:noProof/>
                <w:webHidden/>
              </w:rPr>
              <w:tab/>
            </w:r>
            <w:r>
              <w:rPr>
                <w:noProof/>
                <w:webHidden/>
              </w:rPr>
              <w:fldChar w:fldCharType="begin"/>
            </w:r>
            <w:r>
              <w:rPr>
                <w:noProof/>
                <w:webHidden/>
              </w:rPr>
              <w:instrText xml:space="preserve"> PAGEREF _Toc517434679 \h </w:instrText>
            </w:r>
            <w:r>
              <w:rPr>
                <w:noProof/>
                <w:webHidden/>
              </w:rPr>
            </w:r>
            <w:r>
              <w:rPr>
                <w:noProof/>
                <w:webHidden/>
              </w:rPr>
              <w:fldChar w:fldCharType="separate"/>
            </w:r>
            <w:r w:rsidR="006C02BC">
              <w:rPr>
                <w:noProof/>
                <w:webHidden/>
              </w:rPr>
              <w:t>33</w:t>
            </w:r>
            <w:r>
              <w:rPr>
                <w:noProof/>
                <w:webHidden/>
              </w:rPr>
              <w:fldChar w:fldCharType="end"/>
            </w:r>
          </w:hyperlink>
        </w:p>
        <w:p w14:paraId="7D24D35E" w14:textId="693308EF" w:rsidR="001577E6" w:rsidRDefault="001577E6">
          <w:pPr>
            <w:pStyle w:val="TOC3"/>
            <w:tabs>
              <w:tab w:val="left" w:pos="1320"/>
              <w:tab w:val="right" w:leader="dot" w:pos="8493"/>
            </w:tabs>
            <w:rPr>
              <w:rFonts w:asciiTheme="minorHAnsi" w:hAnsiTheme="minorHAnsi" w:cstheme="minorBidi"/>
              <w:noProof/>
              <w:lang w:eastAsia="ja-JP"/>
            </w:rPr>
          </w:pPr>
          <w:hyperlink w:anchor="_Toc517434680" w:history="1">
            <w:r w:rsidRPr="00270FD6">
              <w:rPr>
                <w:rStyle w:val="Hyperlink"/>
                <w:noProof/>
              </w:rPr>
              <w:t>3.2.1</w:t>
            </w:r>
            <w:r>
              <w:rPr>
                <w:rFonts w:asciiTheme="minorHAnsi" w:hAnsiTheme="minorHAnsi" w:cstheme="minorBidi"/>
                <w:noProof/>
                <w:lang w:eastAsia="ja-JP"/>
              </w:rPr>
              <w:tab/>
            </w:r>
            <w:r w:rsidRPr="00270FD6">
              <w:rPr>
                <w:rStyle w:val="Hyperlink"/>
                <w:noProof/>
              </w:rPr>
              <w:t>Transporte en operaciones de respuesta a desastres (</w:t>
            </w:r>
            <w:r w:rsidRPr="00270FD6">
              <w:rPr>
                <w:rStyle w:val="Hyperlink"/>
                <w:i/>
                <w:noProof/>
              </w:rPr>
              <w:t>Transportation in disaster response operations</w:t>
            </w:r>
            <w:r w:rsidRPr="00270FD6">
              <w:rPr>
                <w:rStyle w:val="Hyperlink"/>
                <w:noProof/>
              </w:rPr>
              <w:t>)</w:t>
            </w:r>
            <w:r>
              <w:rPr>
                <w:noProof/>
                <w:webHidden/>
              </w:rPr>
              <w:tab/>
            </w:r>
            <w:r>
              <w:rPr>
                <w:noProof/>
                <w:webHidden/>
              </w:rPr>
              <w:fldChar w:fldCharType="begin"/>
            </w:r>
            <w:r>
              <w:rPr>
                <w:noProof/>
                <w:webHidden/>
              </w:rPr>
              <w:instrText xml:space="preserve"> PAGEREF _Toc517434680 \h </w:instrText>
            </w:r>
            <w:r>
              <w:rPr>
                <w:noProof/>
                <w:webHidden/>
              </w:rPr>
            </w:r>
            <w:r>
              <w:rPr>
                <w:noProof/>
                <w:webHidden/>
              </w:rPr>
              <w:fldChar w:fldCharType="separate"/>
            </w:r>
            <w:r w:rsidR="006C02BC">
              <w:rPr>
                <w:noProof/>
                <w:webHidden/>
              </w:rPr>
              <w:t>33</w:t>
            </w:r>
            <w:r>
              <w:rPr>
                <w:noProof/>
                <w:webHidden/>
              </w:rPr>
              <w:fldChar w:fldCharType="end"/>
            </w:r>
          </w:hyperlink>
        </w:p>
        <w:p w14:paraId="08CDC1DA" w14:textId="75BE21B9" w:rsidR="001577E6" w:rsidRDefault="001577E6">
          <w:pPr>
            <w:pStyle w:val="TOC3"/>
            <w:tabs>
              <w:tab w:val="left" w:pos="1320"/>
              <w:tab w:val="right" w:leader="dot" w:pos="8493"/>
            </w:tabs>
            <w:rPr>
              <w:rFonts w:asciiTheme="minorHAnsi" w:hAnsiTheme="minorHAnsi" w:cstheme="minorBidi"/>
              <w:noProof/>
              <w:lang w:eastAsia="ja-JP"/>
            </w:rPr>
          </w:pPr>
          <w:hyperlink w:anchor="_Toc517434681" w:history="1">
            <w:r w:rsidRPr="00270FD6">
              <w:rPr>
                <w:rStyle w:val="Hyperlink"/>
                <w:noProof/>
              </w:rPr>
              <w:t>3.2.2</w:t>
            </w:r>
            <w:r>
              <w:rPr>
                <w:rFonts w:asciiTheme="minorHAnsi" w:hAnsiTheme="minorHAnsi" w:cstheme="minorBidi"/>
                <w:noProof/>
                <w:lang w:eastAsia="ja-JP"/>
              </w:rPr>
              <w:tab/>
            </w:r>
            <w:r w:rsidRPr="00270FD6">
              <w:rPr>
                <w:rStyle w:val="Hyperlink"/>
                <w:noProof/>
              </w:rPr>
              <w:t>Enrutamiento para esfuerzos de ayuda humanitaria (</w:t>
            </w:r>
            <w:r w:rsidRPr="00270FD6">
              <w:rPr>
                <w:rStyle w:val="Hyperlink"/>
                <w:i/>
                <w:noProof/>
              </w:rPr>
              <w:t>Routing for relief efforts</w:t>
            </w:r>
            <w:r w:rsidRPr="00270FD6">
              <w:rPr>
                <w:rStyle w:val="Hyperlink"/>
                <w:noProof/>
              </w:rPr>
              <w:t>)</w:t>
            </w:r>
            <w:r>
              <w:rPr>
                <w:noProof/>
                <w:webHidden/>
              </w:rPr>
              <w:tab/>
            </w:r>
            <w:r>
              <w:rPr>
                <w:noProof/>
                <w:webHidden/>
              </w:rPr>
              <w:fldChar w:fldCharType="begin"/>
            </w:r>
            <w:r>
              <w:rPr>
                <w:noProof/>
                <w:webHidden/>
              </w:rPr>
              <w:instrText xml:space="preserve"> PAGEREF _Toc517434681 \h </w:instrText>
            </w:r>
            <w:r>
              <w:rPr>
                <w:noProof/>
                <w:webHidden/>
              </w:rPr>
            </w:r>
            <w:r>
              <w:rPr>
                <w:noProof/>
                <w:webHidden/>
              </w:rPr>
              <w:fldChar w:fldCharType="separate"/>
            </w:r>
            <w:r w:rsidR="006C02BC">
              <w:rPr>
                <w:noProof/>
                <w:webHidden/>
              </w:rPr>
              <w:t>33</w:t>
            </w:r>
            <w:r>
              <w:rPr>
                <w:noProof/>
                <w:webHidden/>
              </w:rPr>
              <w:fldChar w:fldCharType="end"/>
            </w:r>
          </w:hyperlink>
        </w:p>
        <w:p w14:paraId="58926FAE" w14:textId="7361B321" w:rsidR="001577E6" w:rsidRDefault="001577E6">
          <w:pPr>
            <w:pStyle w:val="TOC3"/>
            <w:tabs>
              <w:tab w:val="left" w:pos="1320"/>
              <w:tab w:val="right" w:leader="dot" w:pos="8493"/>
            </w:tabs>
            <w:rPr>
              <w:rFonts w:asciiTheme="minorHAnsi" w:hAnsiTheme="minorHAnsi" w:cstheme="minorBidi"/>
              <w:noProof/>
              <w:lang w:eastAsia="ja-JP"/>
            </w:rPr>
          </w:pPr>
          <w:hyperlink w:anchor="_Toc517434682" w:history="1">
            <w:r w:rsidRPr="00270FD6">
              <w:rPr>
                <w:rStyle w:val="Hyperlink"/>
                <w:noProof/>
              </w:rPr>
              <w:t>3.2.3</w:t>
            </w:r>
            <w:r>
              <w:rPr>
                <w:rFonts w:asciiTheme="minorHAnsi" w:hAnsiTheme="minorHAnsi" w:cstheme="minorBidi"/>
                <w:noProof/>
                <w:lang w:eastAsia="ja-JP"/>
              </w:rPr>
              <w:tab/>
            </w:r>
            <w:r w:rsidRPr="00270FD6">
              <w:rPr>
                <w:rStyle w:val="Hyperlink"/>
                <w:noProof/>
              </w:rPr>
              <w:t>Modelos para enrutamiento de ayuda humanitaria: Equidad, eficiencia y eficacia (</w:t>
            </w:r>
            <w:r w:rsidRPr="00270FD6">
              <w:rPr>
                <w:rStyle w:val="Hyperlink"/>
                <w:i/>
                <w:noProof/>
              </w:rPr>
              <w:t>Models for relief routing: Equity, efficiency and efficacy</w:t>
            </w:r>
            <w:r w:rsidRPr="00270FD6">
              <w:rPr>
                <w:rStyle w:val="Hyperlink"/>
                <w:noProof/>
              </w:rPr>
              <w:t>)</w:t>
            </w:r>
            <w:r>
              <w:rPr>
                <w:noProof/>
                <w:webHidden/>
              </w:rPr>
              <w:tab/>
            </w:r>
            <w:r>
              <w:rPr>
                <w:noProof/>
                <w:webHidden/>
              </w:rPr>
              <w:fldChar w:fldCharType="begin"/>
            </w:r>
            <w:r>
              <w:rPr>
                <w:noProof/>
                <w:webHidden/>
              </w:rPr>
              <w:instrText xml:space="preserve"> PAGEREF _Toc517434682 \h </w:instrText>
            </w:r>
            <w:r>
              <w:rPr>
                <w:noProof/>
                <w:webHidden/>
              </w:rPr>
            </w:r>
            <w:r>
              <w:rPr>
                <w:noProof/>
                <w:webHidden/>
              </w:rPr>
              <w:fldChar w:fldCharType="separate"/>
            </w:r>
            <w:r w:rsidR="006C02BC">
              <w:rPr>
                <w:noProof/>
                <w:webHidden/>
              </w:rPr>
              <w:t>34</w:t>
            </w:r>
            <w:r>
              <w:rPr>
                <w:noProof/>
                <w:webHidden/>
              </w:rPr>
              <w:fldChar w:fldCharType="end"/>
            </w:r>
          </w:hyperlink>
        </w:p>
        <w:p w14:paraId="04D35BDA" w14:textId="6172B256" w:rsidR="001577E6" w:rsidRDefault="001577E6">
          <w:pPr>
            <w:pStyle w:val="TOC3"/>
            <w:tabs>
              <w:tab w:val="left" w:pos="1320"/>
              <w:tab w:val="right" w:leader="dot" w:pos="8493"/>
            </w:tabs>
            <w:rPr>
              <w:rFonts w:asciiTheme="minorHAnsi" w:hAnsiTheme="minorHAnsi" w:cstheme="minorBidi"/>
              <w:noProof/>
              <w:lang w:eastAsia="ja-JP"/>
            </w:rPr>
          </w:pPr>
          <w:hyperlink w:anchor="_Toc517434683" w:history="1">
            <w:r w:rsidRPr="00270FD6">
              <w:rPr>
                <w:rStyle w:val="Hyperlink"/>
                <w:noProof/>
              </w:rPr>
              <w:t>3.2.4</w:t>
            </w:r>
            <w:r>
              <w:rPr>
                <w:rFonts w:asciiTheme="minorHAnsi" w:hAnsiTheme="minorHAnsi" w:cstheme="minorBidi"/>
                <w:noProof/>
                <w:lang w:eastAsia="ja-JP"/>
              </w:rPr>
              <w:tab/>
            </w:r>
            <w:r w:rsidRPr="00270FD6">
              <w:rPr>
                <w:rStyle w:val="Hyperlink"/>
                <w:noProof/>
              </w:rPr>
              <w:t>Óptima reubicación de stock bajo incertidumbre en operaciones humanitarias post-desastre (</w:t>
            </w:r>
            <w:r w:rsidRPr="00270FD6">
              <w:rPr>
                <w:rStyle w:val="Hyperlink"/>
                <w:i/>
                <w:noProof/>
              </w:rPr>
              <w:t>Optimal stock relocation under uncertainty in post-disaster humanitarian operations</w:t>
            </w:r>
            <w:r w:rsidRPr="00270FD6">
              <w:rPr>
                <w:rStyle w:val="Hyperlink"/>
                <w:noProof/>
              </w:rPr>
              <w:t>)</w:t>
            </w:r>
            <w:r>
              <w:rPr>
                <w:noProof/>
                <w:webHidden/>
              </w:rPr>
              <w:tab/>
            </w:r>
            <w:r>
              <w:rPr>
                <w:noProof/>
                <w:webHidden/>
              </w:rPr>
              <w:fldChar w:fldCharType="begin"/>
            </w:r>
            <w:r>
              <w:rPr>
                <w:noProof/>
                <w:webHidden/>
              </w:rPr>
              <w:instrText xml:space="preserve"> PAGEREF _Toc517434683 \h </w:instrText>
            </w:r>
            <w:r>
              <w:rPr>
                <w:noProof/>
                <w:webHidden/>
              </w:rPr>
            </w:r>
            <w:r>
              <w:rPr>
                <w:noProof/>
                <w:webHidden/>
              </w:rPr>
              <w:fldChar w:fldCharType="separate"/>
            </w:r>
            <w:r w:rsidR="006C02BC">
              <w:rPr>
                <w:noProof/>
                <w:webHidden/>
              </w:rPr>
              <w:t>35</w:t>
            </w:r>
            <w:r>
              <w:rPr>
                <w:noProof/>
                <w:webHidden/>
              </w:rPr>
              <w:fldChar w:fldCharType="end"/>
            </w:r>
          </w:hyperlink>
        </w:p>
        <w:p w14:paraId="3B77746A" w14:textId="44C6F89A" w:rsidR="001577E6" w:rsidRDefault="001577E6">
          <w:pPr>
            <w:pStyle w:val="TOC3"/>
            <w:tabs>
              <w:tab w:val="left" w:pos="1320"/>
              <w:tab w:val="right" w:leader="dot" w:pos="8493"/>
            </w:tabs>
            <w:rPr>
              <w:rFonts w:asciiTheme="minorHAnsi" w:hAnsiTheme="minorHAnsi" w:cstheme="minorBidi"/>
              <w:noProof/>
              <w:lang w:eastAsia="ja-JP"/>
            </w:rPr>
          </w:pPr>
          <w:hyperlink w:anchor="_Toc517434684" w:history="1">
            <w:r w:rsidRPr="00270FD6">
              <w:rPr>
                <w:rStyle w:val="Hyperlink"/>
                <w:noProof/>
              </w:rPr>
              <w:t>3.2.5</w:t>
            </w:r>
            <w:r>
              <w:rPr>
                <w:rFonts w:asciiTheme="minorHAnsi" w:hAnsiTheme="minorHAnsi" w:cstheme="minorBidi"/>
                <w:noProof/>
                <w:lang w:eastAsia="ja-JP"/>
              </w:rPr>
              <w:tab/>
            </w:r>
            <w:r w:rsidRPr="00270FD6">
              <w:rPr>
                <w:rStyle w:val="Hyperlink"/>
                <w:noProof/>
              </w:rPr>
              <w:t>Planificación óptima multi-objetivo para el diseño de sistemas de distribución de ayuda humanitaria (</w:t>
            </w:r>
            <w:r w:rsidRPr="00270FD6">
              <w:rPr>
                <w:rStyle w:val="Hyperlink"/>
                <w:i/>
                <w:noProof/>
              </w:rPr>
              <w:t>Multi-objective optimal planning for designing relief delivery systems</w:t>
            </w:r>
            <w:r w:rsidRPr="00270FD6">
              <w:rPr>
                <w:rStyle w:val="Hyperlink"/>
                <w:noProof/>
              </w:rPr>
              <w:t>)</w:t>
            </w:r>
            <w:r>
              <w:rPr>
                <w:noProof/>
                <w:webHidden/>
              </w:rPr>
              <w:tab/>
            </w:r>
            <w:r>
              <w:rPr>
                <w:noProof/>
                <w:webHidden/>
              </w:rPr>
              <w:fldChar w:fldCharType="begin"/>
            </w:r>
            <w:r>
              <w:rPr>
                <w:noProof/>
                <w:webHidden/>
              </w:rPr>
              <w:instrText xml:space="preserve"> PAGEREF _Toc517434684 \h </w:instrText>
            </w:r>
            <w:r>
              <w:rPr>
                <w:noProof/>
                <w:webHidden/>
              </w:rPr>
            </w:r>
            <w:r>
              <w:rPr>
                <w:noProof/>
                <w:webHidden/>
              </w:rPr>
              <w:fldChar w:fldCharType="separate"/>
            </w:r>
            <w:r w:rsidR="006C02BC">
              <w:rPr>
                <w:noProof/>
                <w:webHidden/>
              </w:rPr>
              <w:t>35</w:t>
            </w:r>
            <w:r>
              <w:rPr>
                <w:noProof/>
                <w:webHidden/>
              </w:rPr>
              <w:fldChar w:fldCharType="end"/>
            </w:r>
          </w:hyperlink>
        </w:p>
        <w:p w14:paraId="70B9E584" w14:textId="39522638" w:rsidR="001577E6" w:rsidRDefault="001577E6">
          <w:pPr>
            <w:pStyle w:val="TOC3"/>
            <w:tabs>
              <w:tab w:val="left" w:pos="1320"/>
              <w:tab w:val="right" w:leader="dot" w:pos="8493"/>
            </w:tabs>
            <w:rPr>
              <w:rFonts w:asciiTheme="minorHAnsi" w:hAnsiTheme="minorHAnsi" w:cstheme="minorBidi"/>
              <w:noProof/>
              <w:lang w:eastAsia="ja-JP"/>
            </w:rPr>
          </w:pPr>
          <w:hyperlink w:anchor="_Toc517434685" w:history="1">
            <w:r w:rsidRPr="00270FD6">
              <w:rPr>
                <w:rStyle w:val="Hyperlink"/>
                <w:noProof/>
              </w:rPr>
              <w:t>3.2.6</w:t>
            </w:r>
            <w:r>
              <w:rPr>
                <w:rFonts w:asciiTheme="minorHAnsi" w:hAnsiTheme="minorHAnsi" w:cstheme="minorBidi"/>
                <w:noProof/>
                <w:lang w:eastAsia="ja-JP"/>
              </w:rPr>
              <w:tab/>
            </w:r>
            <w:r w:rsidRPr="00270FD6">
              <w:rPr>
                <w:rStyle w:val="Hyperlink"/>
                <w:noProof/>
              </w:rPr>
              <w:t>Metaheurística bi-objetivo para la planificación de operaciones de ayuda humanitaria en desastres (</w:t>
            </w:r>
            <w:r w:rsidRPr="00270FD6">
              <w:rPr>
                <w:rStyle w:val="Hyperlink"/>
                <w:i/>
                <w:noProof/>
              </w:rPr>
              <w:t>Bi-objective metaheuristic for disaster relief operation planning</w:t>
            </w:r>
            <w:r w:rsidRPr="00270FD6">
              <w:rPr>
                <w:rStyle w:val="Hyperlink"/>
                <w:noProof/>
              </w:rPr>
              <w:t>)</w:t>
            </w:r>
            <w:r>
              <w:rPr>
                <w:noProof/>
                <w:webHidden/>
              </w:rPr>
              <w:tab/>
            </w:r>
            <w:r>
              <w:rPr>
                <w:noProof/>
                <w:webHidden/>
              </w:rPr>
              <w:fldChar w:fldCharType="begin"/>
            </w:r>
            <w:r>
              <w:rPr>
                <w:noProof/>
                <w:webHidden/>
              </w:rPr>
              <w:instrText xml:space="preserve"> PAGEREF _Toc517434685 \h </w:instrText>
            </w:r>
            <w:r>
              <w:rPr>
                <w:noProof/>
                <w:webHidden/>
              </w:rPr>
            </w:r>
            <w:r>
              <w:rPr>
                <w:noProof/>
                <w:webHidden/>
              </w:rPr>
              <w:fldChar w:fldCharType="separate"/>
            </w:r>
            <w:r w:rsidR="006C02BC">
              <w:rPr>
                <w:noProof/>
                <w:webHidden/>
              </w:rPr>
              <w:t>36</w:t>
            </w:r>
            <w:r>
              <w:rPr>
                <w:noProof/>
                <w:webHidden/>
              </w:rPr>
              <w:fldChar w:fldCharType="end"/>
            </w:r>
          </w:hyperlink>
        </w:p>
        <w:p w14:paraId="26A6DF15" w14:textId="191A696F" w:rsidR="001577E6" w:rsidRDefault="001577E6">
          <w:pPr>
            <w:pStyle w:val="TOC3"/>
            <w:tabs>
              <w:tab w:val="left" w:pos="1320"/>
              <w:tab w:val="right" w:leader="dot" w:pos="8493"/>
            </w:tabs>
            <w:rPr>
              <w:rFonts w:asciiTheme="minorHAnsi" w:hAnsiTheme="minorHAnsi" w:cstheme="minorBidi"/>
              <w:noProof/>
              <w:lang w:eastAsia="ja-JP"/>
            </w:rPr>
          </w:pPr>
          <w:hyperlink w:anchor="_Toc517434686" w:history="1">
            <w:r w:rsidRPr="00270FD6">
              <w:rPr>
                <w:rStyle w:val="Hyperlink"/>
                <w:noProof/>
              </w:rPr>
              <w:t>3.2.7</w:t>
            </w:r>
            <w:r>
              <w:rPr>
                <w:rFonts w:asciiTheme="minorHAnsi" w:hAnsiTheme="minorHAnsi" w:cstheme="minorBidi"/>
                <w:noProof/>
                <w:lang w:eastAsia="ja-JP"/>
              </w:rPr>
              <w:tab/>
            </w:r>
            <w:r w:rsidRPr="00270FD6">
              <w:rPr>
                <w:rStyle w:val="Hyperlink"/>
                <w:noProof/>
              </w:rPr>
              <w:t>Modelo de optimización multi-criterio para la distribución de ayuda humanitaria (</w:t>
            </w:r>
            <w:r w:rsidRPr="00270FD6">
              <w:rPr>
                <w:rStyle w:val="Hyperlink"/>
                <w:i/>
                <w:noProof/>
              </w:rPr>
              <w:t>A multi-criteria optimization model for humanitarian aid distribution</w:t>
            </w:r>
            <w:r w:rsidRPr="00270FD6">
              <w:rPr>
                <w:rStyle w:val="Hyperlink"/>
                <w:noProof/>
              </w:rPr>
              <w:t>)</w:t>
            </w:r>
            <w:r>
              <w:rPr>
                <w:noProof/>
                <w:webHidden/>
              </w:rPr>
              <w:tab/>
            </w:r>
            <w:r>
              <w:rPr>
                <w:noProof/>
                <w:webHidden/>
              </w:rPr>
              <w:fldChar w:fldCharType="begin"/>
            </w:r>
            <w:r>
              <w:rPr>
                <w:noProof/>
                <w:webHidden/>
              </w:rPr>
              <w:instrText xml:space="preserve"> PAGEREF _Toc517434686 \h </w:instrText>
            </w:r>
            <w:r>
              <w:rPr>
                <w:noProof/>
                <w:webHidden/>
              </w:rPr>
            </w:r>
            <w:r>
              <w:rPr>
                <w:noProof/>
                <w:webHidden/>
              </w:rPr>
              <w:fldChar w:fldCharType="separate"/>
            </w:r>
            <w:r w:rsidR="006C02BC">
              <w:rPr>
                <w:noProof/>
                <w:webHidden/>
              </w:rPr>
              <w:t>36</w:t>
            </w:r>
            <w:r>
              <w:rPr>
                <w:noProof/>
                <w:webHidden/>
              </w:rPr>
              <w:fldChar w:fldCharType="end"/>
            </w:r>
          </w:hyperlink>
        </w:p>
        <w:p w14:paraId="6AC8F248" w14:textId="5ACFC65C" w:rsidR="001577E6" w:rsidRDefault="001577E6">
          <w:pPr>
            <w:pStyle w:val="TOC2"/>
            <w:tabs>
              <w:tab w:val="left" w:pos="880"/>
              <w:tab w:val="right" w:leader="dot" w:pos="8493"/>
            </w:tabs>
            <w:rPr>
              <w:rFonts w:asciiTheme="minorHAnsi" w:hAnsiTheme="minorHAnsi"/>
              <w:noProof/>
              <w:lang w:val="en-US" w:eastAsia="ja-JP"/>
            </w:rPr>
          </w:pPr>
          <w:hyperlink w:anchor="_Toc517434687" w:history="1">
            <w:r w:rsidRPr="00270FD6">
              <w:rPr>
                <w:rStyle w:val="Hyperlink"/>
                <w:noProof/>
              </w:rPr>
              <w:t>3.3</w:t>
            </w:r>
            <w:r>
              <w:rPr>
                <w:rFonts w:asciiTheme="minorHAnsi" w:hAnsiTheme="minorHAnsi"/>
                <w:noProof/>
                <w:lang w:val="en-US" w:eastAsia="ja-JP"/>
              </w:rPr>
              <w:tab/>
            </w:r>
            <w:r w:rsidRPr="00270FD6">
              <w:rPr>
                <w:rStyle w:val="Hyperlink"/>
                <w:noProof/>
              </w:rPr>
              <w:t>Productos comerciales</w:t>
            </w:r>
            <w:r>
              <w:rPr>
                <w:noProof/>
                <w:webHidden/>
              </w:rPr>
              <w:tab/>
            </w:r>
            <w:r>
              <w:rPr>
                <w:noProof/>
                <w:webHidden/>
              </w:rPr>
              <w:fldChar w:fldCharType="begin"/>
            </w:r>
            <w:r>
              <w:rPr>
                <w:noProof/>
                <w:webHidden/>
              </w:rPr>
              <w:instrText xml:space="preserve"> PAGEREF _Toc517434687 \h </w:instrText>
            </w:r>
            <w:r>
              <w:rPr>
                <w:noProof/>
                <w:webHidden/>
              </w:rPr>
            </w:r>
            <w:r>
              <w:rPr>
                <w:noProof/>
                <w:webHidden/>
              </w:rPr>
              <w:fldChar w:fldCharType="separate"/>
            </w:r>
            <w:r w:rsidR="006C02BC">
              <w:rPr>
                <w:noProof/>
                <w:webHidden/>
              </w:rPr>
              <w:t>37</w:t>
            </w:r>
            <w:r>
              <w:rPr>
                <w:noProof/>
                <w:webHidden/>
              </w:rPr>
              <w:fldChar w:fldCharType="end"/>
            </w:r>
          </w:hyperlink>
        </w:p>
        <w:p w14:paraId="3A03A333" w14:textId="57010996" w:rsidR="001577E6" w:rsidRDefault="001577E6">
          <w:pPr>
            <w:pStyle w:val="TOC3"/>
            <w:tabs>
              <w:tab w:val="left" w:pos="1320"/>
              <w:tab w:val="right" w:leader="dot" w:pos="8493"/>
            </w:tabs>
            <w:rPr>
              <w:rFonts w:asciiTheme="minorHAnsi" w:hAnsiTheme="minorHAnsi" w:cstheme="minorBidi"/>
              <w:noProof/>
              <w:lang w:eastAsia="ja-JP"/>
            </w:rPr>
          </w:pPr>
          <w:hyperlink w:anchor="_Toc517434688" w:history="1">
            <w:r w:rsidRPr="00270FD6">
              <w:rPr>
                <w:rStyle w:val="Hyperlink"/>
                <w:noProof/>
              </w:rPr>
              <w:t>3.3.1</w:t>
            </w:r>
            <w:r>
              <w:rPr>
                <w:rFonts w:asciiTheme="minorHAnsi" w:hAnsiTheme="minorHAnsi" w:cstheme="minorBidi"/>
                <w:noProof/>
                <w:lang w:eastAsia="ja-JP"/>
              </w:rPr>
              <w:tab/>
            </w:r>
            <w:r w:rsidRPr="00270FD6">
              <w:rPr>
                <w:rStyle w:val="Hyperlink"/>
                <w:noProof/>
              </w:rPr>
              <w:t>SimpliRoute</w:t>
            </w:r>
            <w:r>
              <w:rPr>
                <w:noProof/>
                <w:webHidden/>
              </w:rPr>
              <w:tab/>
            </w:r>
            <w:r>
              <w:rPr>
                <w:noProof/>
                <w:webHidden/>
              </w:rPr>
              <w:fldChar w:fldCharType="begin"/>
            </w:r>
            <w:r>
              <w:rPr>
                <w:noProof/>
                <w:webHidden/>
              </w:rPr>
              <w:instrText xml:space="preserve"> PAGEREF _Toc517434688 \h </w:instrText>
            </w:r>
            <w:r>
              <w:rPr>
                <w:noProof/>
                <w:webHidden/>
              </w:rPr>
            </w:r>
            <w:r>
              <w:rPr>
                <w:noProof/>
                <w:webHidden/>
              </w:rPr>
              <w:fldChar w:fldCharType="separate"/>
            </w:r>
            <w:r w:rsidR="006C02BC">
              <w:rPr>
                <w:noProof/>
                <w:webHidden/>
              </w:rPr>
              <w:t>37</w:t>
            </w:r>
            <w:r>
              <w:rPr>
                <w:noProof/>
                <w:webHidden/>
              </w:rPr>
              <w:fldChar w:fldCharType="end"/>
            </w:r>
          </w:hyperlink>
        </w:p>
        <w:p w14:paraId="3898BCDC" w14:textId="7F356B0C" w:rsidR="001577E6" w:rsidRDefault="001577E6">
          <w:pPr>
            <w:pStyle w:val="TOC3"/>
            <w:tabs>
              <w:tab w:val="left" w:pos="1320"/>
              <w:tab w:val="right" w:leader="dot" w:pos="8493"/>
            </w:tabs>
            <w:rPr>
              <w:rFonts w:asciiTheme="minorHAnsi" w:hAnsiTheme="minorHAnsi" w:cstheme="minorBidi"/>
              <w:noProof/>
              <w:lang w:eastAsia="ja-JP"/>
            </w:rPr>
          </w:pPr>
          <w:hyperlink w:anchor="_Toc517434689" w:history="1">
            <w:r w:rsidRPr="00270FD6">
              <w:rPr>
                <w:rStyle w:val="Hyperlink"/>
                <w:noProof/>
              </w:rPr>
              <w:t>3.3.2</w:t>
            </w:r>
            <w:r>
              <w:rPr>
                <w:rFonts w:asciiTheme="minorHAnsi" w:hAnsiTheme="minorHAnsi" w:cstheme="minorBidi"/>
                <w:noProof/>
                <w:lang w:eastAsia="ja-JP"/>
              </w:rPr>
              <w:tab/>
            </w:r>
            <w:r w:rsidRPr="00270FD6">
              <w:rPr>
                <w:rStyle w:val="Hyperlink"/>
                <w:noProof/>
              </w:rPr>
              <w:t>SAP Transportation Management VSR Optimization</w:t>
            </w:r>
            <w:r>
              <w:rPr>
                <w:noProof/>
                <w:webHidden/>
              </w:rPr>
              <w:tab/>
            </w:r>
            <w:r>
              <w:rPr>
                <w:noProof/>
                <w:webHidden/>
              </w:rPr>
              <w:fldChar w:fldCharType="begin"/>
            </w:r>
            <w:r>
              <w:rPr>
                <w:noProof/>
                <w:webHidden/>
              </w:rPr>
              <w:instrText xml:space="preserve"> PAGEREF _Toc517434689 \h </w:instrText>
            </w:r>
            <w:r>
              <w:rPr>
                <w:noProof/>
                <w:webHidden/>
              </w:rPr>
            </w:r>
            <w:r>
              <w:rPr>
                <w:noProof/>
                <w:webHidden/>
              </w:rPr>
              <w:fldChar w:fldCharType="separate"/>
            </w:r>
            <w:r w:rsidR="006C02BC">
              <w:rPr>
                <w:noProof/>
                <w:webHidden/>
              </w:rPr>
              <w:t>38</w:t>
            </w:r>
            <w:r>
              <w:rPr>
                <w:noProof/>
                <w:webHidden/>
              </w:rPr>
              <w:fldChar w:fldCharType="end"/>
            </w:r>
          </w:hyperlink>
        </w:p>
        <w:p w14:paraId="56921BE3" w14:textId="48FC7693" w:rsidR="001577E6" w:rsidRDefault="001577E6">
          <w:pPr>
            <w:pStyle w:val="TOC3"/>
            <w:tabs>
              <w:tab w:val="left" w:pos="1320"/>
              <w:tab w:val="right" w:leader="dot" w:pos="8493"/>
            </w:tabs>
            <w:rPr>
              <w:rFonts w:asciiTheme="minorHAnsi" w:hAnsiTheme="minorHAnsi" w:cstheme="minorBidi"/>
              <w:noProof/>
              <w:lang w:eastAsia="ja-JP"/>
            </w:rPr>
          </w:pPr>
          <w:hyperlink w:anchor="_Toc517434690" w:history="1">
            <w:r w:rsidRPr="00270FD6">
              <w:rPr>
                <w:rStyle w:val="Hyperlink"/>
                <w:noProof/>
              </w:rPr>
              <w:t>3.3.3</w:t>
            </w:r>
            <w:r>
              <w:rPr>
                <w:rFonts w:asciiTheme="minorHAnsi" w:hAnsiTheme="minorHAnsi" w:cstheme="minorBidi"/>
                <w:noProof/>
                <w:lang w:eastAsia="ja-JP"/>
              </w:rPr>
              <w:tab/>
            </w:r>
            <w:r w:rsidRPr="00270FD6">
              <w:rPr>
                <w:rStyle w:val="Hyperlink"/>
                <w:noProof/>
              </w:rPr>
              <w:t>Google Optimization Tools</w:t>
            </w:r>
            <w:r>
              <w:rPr>
                <w:noProof/>
                <w:webHidden/>
              </w:rPr>
              <w:tab/>
            </w:r>
            <w:r>
              <w:rPr>
                <w:noProof/>
                <w:webHidden/>
              </w:rPr>
              <w:fldChar w:fldCharType="begin"/>
            </w:r>
            <w:r>
              <w:rPr>
                <w:noProof/>
                <w:webHidden/>
              </w:rPr>
              <w:instrText xml:space="preserve"> PAGEREF _Toc517434690 \h </w:instrText>
            </w:r>
            <w:r>
              <w:rPr>
                <w:noProof/>
                <w:webHidden/>
              </w:rPr>
            </w:r>
            <w:r>
              <w:rPr>
                <w:noProof/>
                <w:webHidden/>
              </w:rPr>
              <w:fldChar w:fldCharType="separate"/>
            </w:r>
            <w:r w:rsidR="006C02BC">
              <w:rPr>
                <w:noProof/>
                <w:webHidden/>
              </w:rPr>
              <w:t>39</w:t>
            </w:r>
            <w:r>
              <w:rPr>
                <w:noProof/>
                <w:webHidden/>
              </w:rPr>
              <w:fldChar w:fldCharType="end"/>
            </w:r>
          </w:hyperlink>
        </w:p>
        <w:p w14:paraId="3E44B6BF" w14:textId="604A9603" w:rsidR="001577E6" w:rsidRDefault="001577E6">
          <w:pPr>
            <w:pStyle w:val="TOC2"/>
            <w:tabs>
              <w:tab w:val="left" w:pos="880"/>
              <w:tab w:val="right" w:leader="dot" w:pos="8493"/>
            </w:tabs>
            <w:rPr>
              <w:rFonts w:asciiTheme="minorHAnsi" w:hAnsiTheme="minorHAnsi"/>
              <w:noProof/>
              <w:lang w:val="en-US" w:eastAsia="ja-JP"/>
            </w:rPr>
          </w:pPr>
          <w:hyperlink w:anchor="_Toc517434691" w:history="1">
            <w:r w:rsidRPr="00270FD6">
              <w:rPr>
                <w:rStyle w:val="Hyperlink"/>
                <w:noProof/>
              </w:rPr>
              <w:t>3.4</w:t>
            </w:r>
            <w:r>
              <w:rPr>
                <w:rFonts w:asciiTheme="minorHAnsi" w:hAnsiTheme="minorHAnsi"/>
                <w:noProof/>
                <w:lang w:val="en-US" w:eastAsia="ja-JP"/>
              </w:rPr>
              <w:tab/>
            </w:r>
            <w:r w:rsidRPr="00270FD6">
              <w:rPr>
                <w:rStyle w:val="Hyperlink"/>
                <w:noProof/>
              </w:rPr>
              <w:t>Revisión y discusión</w:t>
            </w:r>
            <w:r>
              <w:rPr>
                <w:noProof/>
                <w:webHidden/>
              </w:rPr>
              <w:tab/>
            </w:r>
            <w:r>
              <w:rPr>
                <w:noProof/>
                <w:webHidden/>
              </w:rPr>
              <w:fldChar w:fldCharType="begin"/>
            </w:r>
            <w:r>
              <w:rPr>
                <w:noProof/>
                <w:webHidden/>
              </w:rPr>
              <w:instrText xml:space="preserve"> PAGEREF _Toc517434691 \h </w:instrText>
            </w:r>
            <w:r>
              <w:rPr>
                <w:noProof/>
                <w:webHidden/>
              </w:rPr>
            </w:r>
            <w:r>
              <w:rPr>
                <w:noProof/>
                <w:webHidden/>
              </w:rPr>
              <w:fldChar w:fldCharType="separate"/>
            </w:r>
            <w:r w:rsidR="006C02BC">
              <w:rPr>
                <w:noProof/>
                <w:webHidden/>
              </w:rPr>
              <w:t>39</w:t>
            </w:r>
            <w:r>
              <w:rPr>
                <w:noProof/>
                <w:webHidden/>
              </w:rPr>
              <w:fldChar w:fldCharType="end"/>
            </w:r>
          </w:hyperlink>
        </w:p>
        <w:p w14:paraId="6D238AB6" w14:textId="7FAEA634" w:rsidR="001577E6" w:rsidRDefault="001577E6">
          <w:pPr>
            <w:pStyle w:val="TOC2"/>
            <w:tabs>
              <w:tab w:val="left" w:pos="880"/>
              <w:tab w:val="right" w:leader="dot" w:pos="8493"/>
            </w:tabs>
            <w:rPr>
              <w:rFonts w:asciiTheme="minorHAnsi" w:hAnsiTheme="minorHAnsi"/>
              <w:noProof/>
              <w:lang w:val="en-US" w:eastAsia="ja-JP"/>
            </w:rPr>
          </w:pPr>
          <w:hyperlink w:anchor="_Toc517434692" w:history="1">
            <w:r w:rsidRPr="00270FD6">
              <w:rPr>
                <w:rStyle w:val="Hyperlink"/>
                <w:noProof/>
              </w:rPr>
              <w:t>3.5</w:t>
            </w:r>
            <w:r>
              <w:rPr>
                <w:rFonts w:asciiTheme="minorHAnsi" w:hAnsiTheme="minorHAnsi"/>
                <w:noProof/>
                <w:lang w:val="en-US" w:eastAsia="ja-JP"/>
              </w:rPr>
              <w:tab/>
            </w:r>
            <w:r w:rsidRPr="00270FD6">
              <w:rPr>
                <w:rStyle w:val="Hyperlink"/>
                <w:noProof/>
              </w:rPr>
              <w:t>Conclusiones</w:t>
            </w:r>
            <w:r>
              <w:rPr>
                <w:noProof/>
                <w:webHidden/>
              </w:rPr>
              <w:tab/>
            </w:r>
            <w:r>
              <w:rPr>
                <w:noProof/>
                <w:webHidden/>
              </w:rPr>
              <w:fldChar w:fldCharType="begin"/>
            </w:r>
            <w:r>
              <w:rPr>
                <w:noProof/>
                <w:webHidden/>
              </w:rPr>
              <w:instrText xml:space="preserve"> PAGEREF _Toc517434692 \h </w:instrText>
            </w:r>
            <w:r>
              <w:rPr>
                <w:noProof/>
                <w:webHidden/>
              </w:rPr>
            </w:r>
            <w:r>
              <w:rPr>
                <w:noProof/>
                <w:webHidden/>
              </w:rPr>
              <w:fldChar w:fldCharType="separate"/>
            </w:r>
            <w:r w:rsidR="006C02BC">
              <w:rPr>
                <w:noProof/>
                <w:webHidden/>
              </w:rPr>
              <w:t>40</w:t>
            </w:r>
            <w:r>
              <w:rPr>
                <w:noProof/>
                <w:webHidden/>
              </w:rPr>
              <w:fldChar w:fldCharType="end"/>
            </w:r>
          </w:hyperlink>
        </w:p>
        <w:p w14:paraId="078D5358" w14:textId="131817EA" w:rsidR="001577E6" w:rsidRDefault="001577E6">
          <w:pPr>
            <w:pStyle w:val="TOC1"/>
            <w:tabs>
              <w:tab w:val="left" w:pos="1320"/>
            </w:tabs>
            <w:rPr>
              <w:rFonts w:asciiTheme="minorHAnsi" w:hAnsiTheme="minorHAnsi"/>
              <w:noProof/>
              <w:lang w:val="en-US" w:eastAsia="ja-JP"/>
            </w:rPr>
          </w:pPr>
          <w:hyperlink w:anchor="_Toc517434693" w:history="1">
            <w:r w:rsidRPr="00270FD6">
              <w:rPr>
                <w:rStyle w:val="Hyperlink"/>
                <w:noProof/>
              </w:rPr>
              <w:t>Capítulo 4.</w:t>
            </w:r>
            <w:r>
              <w:rPr>
                <w:rFonts w:asciiTheme="minorHAnsi" w:hAnsiTheme="minorHAnsi"/>
                <w:noProof/>
                <w:lang w:val="en-US" w:eastAsia="ja-JP"/>
              </w:rPr>
              <w:tab/>
            </w:r>
            <w:r w:rsidRPr="00270FD6">
              <w:rPr>
                <w:rStyle w:val="Hyperlink"/>
                <w:noProof/>
              </w:rPr>
              <w:t>Definición de la formulación de la función objetivo, restricciones, variables de decisión y parámetros del problema de distribución de ayuda humanitaria</w:t>
            </w:r>
            <w:r>
              <w:rPr>
                <w:noProof/>
                <w:webHidden/>
              </w:rPr>
              <w:tab/>
            </w:r>
            <w:r>
              <w:rPr>
                <w:noProof/>
                <w:webHidden/>
              </w:rPr>
              <w:fldChar w:fldCharType="begin"/>
            </w:r>
            <w:r>
              <w:rPr>
                <w:noProof/>
                <w:webHidden/>
              </w:rPr>
              <w:instrText xml:space="preserve"> PAGEREF _Toc517434693 \h </w:instrText>
            </w:r>
            <w:r>
              <w:rPr>
                <w:noProof/>
                <w:webHidden/>
              </w:rPr>
            </w:r>
            <w:r>
              <w:rPr>
                <w:noProof/>
                <w:webHidden/>
              </w:rPr>
              <w:fldChar w:fldCharType="separate"/>
            </w:r>
            <w:r w:rsidR="006C02BC">
              <w:rPr>
                <w:noProof/>
                <w:webHidden/>
              </w:rPr>
              <w:t>41</w:t>
            </w:r>
            <w:r>
              <w:rPr>
                <w:noProof/>
                <w:webHidden/>
              </w:rPr>
              <w:fldChar w:fldCharType="end"/>
            </w:r>
          </w:hyperlink>
        </w:p>
        <w:p w14:paraId="53C307BF" w14:textId="028AC8D1" w:rsidR="001577E6" w:rsidRDefault="001577E6">
          <w:pPr>
            <w:pStyle w:val="TOC2"/>
            <w:tabs>
              <w:tab w:val="left" w:pos="880"/>
              <w:tab w:val="right" w:leader="dot" w:pos="8493"/>
            </w:tabs>
            <w:rPr>
              <w:rFonts w:asciiTheme="minorHAnsi" w:hAnsiTheme="minorHAnsi"/>
              <w:noProof/>
              <w:lang w:val="en-US" w:eastAsia="ja-JP"/>
            </w:rPr>
          </w:pPr>
          <w:hyperlink w:anchor="_Toc517434694" w:history="1">
            <w:r w:rsidRPr="00270FD6">
              <w:rPr>
                <w:rStyle w:val="Hyperlink"/>
                <w:noProof/>
              </w:rPr>
              <w:t>4.1</w:t>
            </w:r>
            <w:r>
              <w:rPr>
                <w:rFonts w:asciiTheme="minorHAnsi" w:hAnsiTheme="minorHAnsi"/>
                <w:noProof/>
                <w:lang w:val="en-US" w:eastAsia="ja-JP"/>
              </w:rPr>
              <w:tab/>
            </w:r>
            <w:r w:rsidRPr="00270FD6">
              <w:rPr>
                <w:rStyle w:val="Hyperlink"/>
                <w:noProof/>
              </w:rPr>
              <w:t>Introducción</w:t>
            </w:r>
            <w:r>
              <w:rPr>
                <w:noProof/>
                <w:webHidden/>
              </w:rPr>
              <w:tab/>
            </w:r>
            <w:r>
              <w:rPr>
                <w:noProof/>
                <w:webHidden/>
              </w:rPr>
              <w:fldChar w:fldCharType="begin"/>
            </w:r>
            <w:r>
              <w:rPr>
                <w:noProof/>
                <w:webHidden/>
              </w:rPr>
              <w:instrText xml:space="preserve"> PAGEREF _Toc517434694 \h </w:instrText>
            </w:r>
            <w:r>
              <w:rPr>
                <w:noProof/>
                <w:webHidden/>
              </w:rPr>
            </w:r>
            <w:r>
              <w:rPr>
                <w:noProof/>
                <w:webHidden/>
              </w:rPr>
              <w:fldChar w:fldCharType="separate"/>
            </w:r>
            <w:r w:rsidR="006C02BC">
              <w:rPr>
                <w:noProof/>
                <w:webHidden/>
              </w:rPr>
              <w:t>41</w:t>
            </w:r>
            <w:r>
              <w:rPr>
                <w:noProof/>
                <w:webHidden/>
              </w:rPr>
              <w:fldChar w:fldCharType="end"/>
            </w:r>
          </w:hyperlink>
        </w:p>
        <w:p w14:paraId="7C0D0DBD" w14:textId="30D2EA72" w:rsidR="001577E6" w:rsidRDefault="001577E6">
          <w:pPr>
            <w:pStyle w:val="TOC2"/>
            <w:tabs>
              <w:tab w:val="left" w:pos="880"/>
              <w:tab w:val="right" w:leader="dot" w:pos="8493"/>
            </w:tabs>
            <w:rPr>
              <w:rFonts w:asciiTheme="minorHAnsi" w:hAnsiTheme="minorHAnsi"/>
              <w:noProof/>
              <w:lang w:val="en-US" w:eastAsia="ja-JP"/>
            </w:rPr>
          </w:pPr>
          <w:hyperlink w:anchor="_Toc517434695" w:history="1">
            <w:r w:rsidRPr="00270FD6">
              <w:rPr>
                <w:rStyle w:val="Hyperlink"/>
                <w:noProof/>
              </w:rPr>
              <w:t>4.2</w:t>
            </w:r>
            <w:r>
              <w:rPr>
                <w:rFonts w:asciiTheme="minorHAnsi" w:hAnsiTheme="minorHAnsi"/>
                <w:noProof/>
                <w:lang w:val="en-US" w:eastAsia="ja-JP"/>
              </w:rPr>
              <w:tab/>
            </w:r>
            <w:r w:rsidRPr="00270FD6">
              <w:rPr>
                <w:rStyle w:val="Hyperlink"/>
                <w:noProof/>
              </w:rPr>
              <w:t>Resultado</w:t>
            </w:r>
            <w:r>
              <w:rPr>
                <w:noProof/>
                <w:webHidden/>
              </w:rPr>
              <w:tab/>
            </w:r>
            <w:r>
              <w:rPr>
                <w:noProof/>
                <w:webHidden/>
              </w:rPr>
              <w:fldChar w:fldCharType="begin"/>
            </w:r>
            <w:r>
              <w:rPr>
                <w:noProof/>
                <w:webHidden/>
              </w:rPr>
              <w:instrText xml:space="preserve"> PAGEREF _Toc517434695 \h </w:instrText>
            </w:r>
            <w:r>
              <w:rPr>
                <w:noProof/>
                <w:webHidden/>
              </w:rPr>
            </w:r>
            <w:r>
              <w:rPr>
                <w:noProof/>
                <w:webHidden/>
              </w:rPr>
              <w:fldChar w:fldCharType="separate"/>
            </w:r>
            <w:r w:rsidR="006C02BC">
              <w:rPr>
                <w:noProof/>
                <w:webHidden/>
              </w:rPr>
              <w:t>41</w:t>
            </w:r>
            <w:r>
              <w:rPr>
                <w:noProof/>
                <w:webHidden/>
              </w:rPr>
              <w:fldChar w:fldCharType="end"/>
            </w:r>
          </w:hyperlink>
        </w:p>
        <w:p w14:paraId="1BD50652" w14:textId="06707773" w:rsidR="001577E6" w:rsidRDefault="001577E6">
          <w:pPr>
            <w:pStyle w:val="TOC3"/>
            <w:tabs>
              <w:tab w:val="left" w:pos="1320"/>
              <w:tab w:val="right" w:leader="dot" w:pos="8493"/>
            </w:tabs>
            <w:rPr>
              <w:rFonts w:asciiTheme="minorHAnsi" w:hAnsiTheme="minorHAnsi" w:cstheme="minorBidi"/>
              <w:noProof/>
              <w:lang w:eastAsia="ja-JP"/>
            </w:rPr>
          </w:pPr>
          <w:hyperlink w:anchor="_Toc517434696" w:history="1">
            <w:r w:rsidRPr="00270FD6">
              <w:rPr>
                <w:rStyle w:val="Hyperlink"/>
                <w:noProof/>
              </w:rPr>
              <w:t>4.2.1</w:t>
            </w:r>
            <w:r>
              <w:rPr>
                <w:rFonts w:asciiTheme="minorHAnsi" w:hAnsiTheme="minorHAnsi" w:cstheme="minorBidi"/>
                <w:noProof/>
                <w:lang w:eastAsia="ja-JP"/>
              </w:rPr>
              <w:tab/>
            </w:r>
            <w:r w:rsidRPr="00270FD6">
              <w:rPr>
                <w:rStyle w:val="Hyperlink"/>
                <w:noProof/>
              </w:rPr>
              <w:t>Parámetros del problema de optimización</w:t>
            </w:r>
            <w:r>
              <w:rPr>
                <w:noProof/>
                <w:webHidden/>
              </w:rPr>
              <w:tab/>
            </w:r>
            <w:r>
              <w:rPr>
                <w:noProof/>
                <w:webHidden/>
              </w:rPr>
              <w:fldChar w:fldCharType="begin"/>
            </w:r>
            <w:r>
              <w:rPr>
                <w:noProof/>
                <w:webHidden/>
              </w:rPr>
              <w:instrText xml:space="preserve"> PAGEREF _Toc517434696 \h </w:instrText>
            </w:r>
            <w:r>
              <w:rPr>
                <w:noProof/>
                <w:webHidden/>
              </w:rPr>
            </w:r>
            <w:r>
              <w:rPr>
                <w:noProof/>
                <w:webHidden/>
              </w:rPr>
              <w:fldChar w:fldCharType="separate"/>
            </w:r>
            <w:r w:rsidR="006C02BC">
              <w:rPr>
                <w:noProof/>
                <w:webHidden/>
              </w:rPr>
              <w:t>41</w:t>
            </w:r>
            <w:r>
              <w:rPr>
                <w:noProof/>
                <w:webHidden/>
              </w:rPr>
              <w:fldChar w:fldCharType="end"/>
            </w:r>
          </w:hyperlink>
        </w:p>
        <w:p w14:paraId="5660389A" w14:textId="42FDEF4A" w:rsidR="001577E6" w:rsidRDefault="001577E6">
          <w:pPr>
            <w:pStyle w:val="TOC3"/>
            <w:tabs>
              <w:tab w:val="left" w:pos="1540"/>
              <w:tab w:val="right" w:leader="dot" w:pos="8493"/>
            </w:tabs>
            <w:rPr>
              <w:rFonts w:asciiTheme="minorHAnsi" w:hAnsiTheme="minorHAnsi" w:cstheme="minorBidi"/>
              <w:noProof/>
              <w:lang w:eastAsia="ja-JP"/>
            </w:rPr>
          </w:pPr>
          <w:hyperlink w:anchor="_Toc517434697" w:history="1">
            <w:r w:rsidRPr="00270FD6">
              <w:rPr>
                <w:rStyle w:val="Hyperlink"/>
                <w:noProof/>
              </w:rPr>
              <w:t>4.2.1.1</w:t>
            </w:r>
            <w:r>
              <w:rPr>
                <w:rFonts w:asciiTheme="minorHAnsi" w:hAnsiTheme="minorHAnsi" w:cstheme="minorBidi"/>
                <w:noProof/>
                <w:lang w:eastAsia="ja-JP"/>
              </w:rPr>
              <w:tab/>
            </w:r>
            <w:r w:rsidRPr="00270FD6">
              <w:rPr>
                <w:rStyle w:val="Hyperlink"/>
                <w:noProof/>
              </w:rPr>
              <w:t>Red de distribución</w:t>
            </w:r>
            <w:r>
              <w:rPr>
                <w:noProof/>
                <w:webHidden/>
              </w:rPr>
              <w:tab/>
            </w:r>
            <w:r>
              <w:rPr>
                <w:noProof/>
                <w:webHidden/>
              </w:rPr>
              <w:fldChar w:fldCharType="begin"/>
            </w:r>
            <w:r>
              <w:rPr>
                <w:noProof/>
                <w:webHidden/>
              </w:rPr>
              <w:instrText xml:space="preserve"> PAGEREF _Toc517434697 \h </w:instrText>
            </w:r>
            <w:r>
              <w:rPr>
                <w:noProof/>
                <w:webHidden/>
              </w:rPr>
            </w:r>
            <w:r>
              <w:rPr>
                <w:noProof/>
                <w:webHidden/>
              </w:rPr>
              <w:fldChar w:fldCharType="separate"/>
            </w:r>
            <w:r w:rsidR="006C02BC">
              <w:rPr>
                <w:noProof/>
                <w:webHidden/>
              </w:rPr>
              <w:t>41</w:t>
            </w:r>
            <w:r>
              <w:rPr>
                <w:noProof/>
                <w:webHidden/>
              </w:rPr>
              <w:fldChar w:fldCharType="end"/>
            </w:r>
          </w:hyperlink>
        </w:p>
        <w:p w14:paraId="44684A5B" w14:textId="63CA27D3" w:rsidR="001577E6" w:rsidRDefault="001577E6">
          <w:pPr>
            <w:pStyle w:val="TOC3"/>
            <w:tabs>
              <w:tab w:val="left" w:pos="1540"/>
              <w:tab w:val="right" w:leader="dot" w:pos="8493"/>
            </w:tabs>
            <w:rPr>
              <w:rFonts w:asciiTheme="minorHAnsi" w:hAnsiTheme="minorHAnsi" w:cstheme="minorBidi"/>
              <w:noProof/>
              <w:lang w:eastAsia="ja-JP"/>
            </w:rPr>
          </w:pPr>
          <w:hyperlink w:anchor="_Toc517434698" w:history="1">
            <w:r w:rsidRPr="00270FD6">
              <w:rPr>
                <w:rStyle w:val="Hyperlink"/>
                <w:noProof/>
              </w:rPr>
              <w:t>4.2.1.2</w:t>
            </w:r>
            <w:r>
              <w:rPr>
                <w:rFonts w:asciiTheme="minorHAnsi" w:hAnsiTheme="minorHAnsi" w:cstheme="minorBidi"/>
                <w:noProof/>
                <w:lang w:eastAsia="ja-JP"/>
              </w:rPr>
              <w:tab/>
            </w:r>
            <w:r w:rsidRPr="00270FD6">
              <w:rPr>
                <w:rStyle w:val="Hyperlink"/>
                <w:noProof/>
              </w:rPr>
              <w:t>Costo de transporte</w:t>
            </w:r>
            <w:r>
              <w:rPr>
                <w:noProof/>
                <w:webHidden/>
              </w:rPr>
              <w:tab/>
            </w:r>
            <w:r>
              <w:rPr>
                <w:noProof/>
                <w:webHidden/>
              </w:rPr>
              <w:fldChar w:fldCharType="begin"/>
            </w:r>
            <w:r>
              <w:rPr>
                <w:noProof/>
                <w:webHidden/>
              </w:rPr>
              <w:instrText xml:space="preserve"> PAGEREF _Toc517434698 \h </w:instrText>
            </w:r>
            <w:r>
              <w:rPr>
                <w:noProof/>
                <w:webHidden/>
              </w:rPr>
            </w:r>
            <w:r>
              <w:rPr>
                <w:noProof/>
                <w:webHidden/>
              </w:rPr>
              <w:fldChar w:fldCharType="separate"/>
            </w:r>
            <w:r w:rsidR="006C02BC">
              <w:rPr>
                <w:noProof/>
                <w:webHidden/>
              </w:rPr>
              <w:t>41</w:t>
            </w:r>
            <w:r>
              <w:rPr>
                <w:noProof/>
                <w:webHidden/>
              </w:rPr>
              <w:fldChar w:fldCharType="end"/>
            </w:r>
          </w:hyperlink>
        </w:p>
        <w:p w14:paraId="6FF959CD" w14:textId="4AF32CE3" w:rsidR="001577E6" w:rsidRDefault="001577E6">
          <w:pPr>
            <w:pStyle w:val="TOC3"/>
            <w:tabs>
              <w:tab w:val="left" w:pos="1540"/>
              <w:tab w:val="right" w:leader="dot" w:pos="8493"/>
            </w:tabs>
            <w:rPr>
              <w:rFonts w:asciiTheme="minorHAnsi" w:hAnsiTheme="minorHAnsi" w:cstheme="minorBidi"/>
              <w:noProof/>
              <w:lang w:eastAsia="ja-JP"/>
            </w:rPr>
          </w:pPr>
          <w:hyperlink w:anchor="_Toc517434699" w:history="1">
            <w:r w:rsidRPr="00270FD6">
              <w:rPr>
                <w:rStyle w:val="Hyperlink"/>
                <w:noProof/>
              </w:rPr>
              <w:t>4.2.1.3</w:t>
            </w:r>
            <w:r>
              <w:rPr>
                <w:rFonts w:asciiTheme="minorHAnsi" w:hAnsiTheme="minorHAnsi" w:cstheme="minorBidi"/>
                <w:noProof/>
                <w:lang w:eastAsia="ja-JP"/>
              </w:rPr>
              <w:tab/>
            </w:r>
            <w:r w:rsidRPr="00270FD6">
              <w:rPr>
                <w:rStyle w:val="Hyperlink"/>
                <w:noProof/>
              </w:rPr>
              <w:t>Oferta y demanda en los nodos de la red de distribución</w:t>
            </w:r>
            <w:r>
              <w:rPr>
                <w:noProof/>
                <w:webHidden/>
              </w:rPr>
              <w:tab/>
            </w:r>
            <w:r>
              <w:rPr>
                <w:noProof/>
                <w:webHidden/>
              </w:rPr>
              <w:fldChar w:fldCharType="begin"/>
            </w:r>
            <w:r>
              <w:rPr>
                <w:noProof/>
                <w:webHidden/>
              </w:rPr>
              <w:instrText xml:space="preserve"> PAGEREF _Toc517434699 \h </w:instrText>
            </w:r>
            <w:r>
              <w:rPr>
                <w:noProof/>
                <w:webHidden/>
              </w:rPr>
            </w:r>
            <w:r>
              <w:rPr>
                <w:noProof/>
                <w:webHidden/>
              </w:rPr>
              <w:fldChar w:fldCharType="separate"/>
            </w:r>
            <w:r w:rsidR="006C02BC">
              <w:rPr>
                <w:noProof/>
                <w:webHidden/>
              </w:rPr>
              <w:t>41</w:t>
            </w:r>
            <w:r>
              <w:rPr>
                <w:noProof/>
                <w:webHidden/>
              </w:rPr>
              <w:fldChar w:fldCharType="end"/>
            </w:r>
          </w:hyperlink>
        </w:p>
        <w:p w14:paraId="4BF6F805" w14:textId="23A7FD94" w:rsidR="001577E6" w:rsidRDefault="001577E6">
          <w:pPr>
            <w:pStyle w:val="TOC3"/>
            <w:tabs>
              <w:tab w:val="left" w:pos="1540"/>
              <w:tab w:val="right" w:leader="dot" w:pos="8493"/>
            </w:tabs>
            <w:rPr>
              <w:rFonts w:asciiTheme="minorHAnsi" w:hAnsiTheme="minorHAnsi" w:cstheme="minorBidi"/>
              <w:noProof/>
              <w:lang w:eastAsia="ja-JP"/>
            </w:rPr>
          </w:pPr>
          <w:hyperlink w:anchor="_Toc517434700" w:history="1">
            <w:r w:rsidRPr="00270FD6">
              <w:rPr>
                <w:rStyle w:val="Hyperlink"/>
                <w:noProof/>
              </w:rPr>
              <w:t>4.2.1.4</w:t>
            </w:r>
            <w:r>
              <w:rPr>
                <w:rFonts w:asciiTheme="minorHAnsi" w:hAnsiTheme="minorHAnsi" w:cstheme="minorBidi"/>
                <w:noProof/>
                <w:lang w:eastAsia="ja-JP"/>
              </w:rPr>
              <w:tab/>
            </w:r>
            <w:r w:rsidRPr="00270FD6">
              <w:rPr>
                <w:rStyle w:val="Hyperlink"/>
                <w:noProof/>
              </w:rPr>
              <w:t>Capacidad de almacenes</w:t>
            </w:r>
            <w:r>
              <w:rPr>
                <w:noProof/>
                <w:webHidden/>
              </w:rPr>
              <w:tab/>
            </w:r>
            <w:r>
              <w:rPr>
                <w:noProof/>
                <w:webHidden/>
              </w:rPr>
              <w:fldChar w:fldCharType="begin"/>
            </w:r>
            <w:r>
              <w:rPr>
                <w:noProof/>
                <w:webHidden/>
              </w:rPr>
              <w:instrText xml:space="preserve"> PAGEREF _Toc517434700 \h </w:instrText>
            </w:r>
            <w:r>
              <w:rPr>
                <w:noProof/>
                <w:webHidden/>
              </w:rPr>
            </w:r>
            <w:r>
              <w:rPr>
                <w:noProof/>
                <w:webHidden/>
              </w:rPr>
              <w:fldChar w:fldCharType="separate"/>
            </w:r>
            <w:r w:rsidR="006C02BC">
              <w:rPr>
                <w:noProof/>
                <w:webHidden/>
              </w:rPr>
              <w:t>42</w:t>
            </w:r>
            <w:r>
              <w:rPr>
                <w:noProof/>
                <w:webHidden/>
              </w:rPr>
              <w:fldChar w:fldCharType="end"/>
            </w:r>
          </w:hyperlink>
        </w:p>
        <w:p w14:paraId="5C95BD0B" w14:textId="713A401E" w:rsidR="001577E6" w:rsidRDefault="001577E6">
          <w:pPr>
            <w:pStyle w:val="TOC3"/>
            <w:tabs>
              <w:tab w:val="left" w:pos="1320"/>
              <w:tab w:val="right" w:leader="dot" w:pos="8493"/>
            </w:tabs>
            <w:rPr>
              <w:rFonts w:asciiTheme="minorHAnsi" w:hAnsiTheme="minorHAnsi" w:cstheme="minorBidi"/>
              <w:noProof/>
              <w:lang w:eastAsia="ja-JP"/>
            </w:rPr>
          </w:pPr>
          <w:hyperlink w:anchor="_Toc517434701" w:history="1">
            <w:r w:rsidRPr="00270FD6">
              <w:rPr>
                <w:rStyle w:val="Hyperlink"/>
                <w:noProof/>
              </w:rPr>
              <w:t>4.2.2</w:t>
            </w:r>
            <w:r>
              <w:rPr>
                <w:rFonts w:asciiTheme="minorHAnsi" w:hAnsiTheme="minorHAnsi" w:cstheme="minorBidi"/>
                <w:noProof/>
                <w:lang w:eastAsia="ja-JP"/>
              </w:rPr>
              <w:tab/>
            </w:r>
            <w:r w:rsidRPr="00270FD6">
              <w:rPr>
                <w:rStyle w:val="Hyperlink"/>
                <w:noProof/>
              </w:rPr>
              <w:t>Variables de decisión</w:t>
            </w:r>
            <w:r>
              <w:rPr>
                <w:noProof/>
                <w:webHidden/>
              </w:rPr>
              <w:tab/>
            </w:r>
            <w:r>
              <w:rPr>
                <w:noProof/>
                <w:webHidden/>
              </w:rPr>
              <w:fldChar w:fldCharType="begin"/>
            </w:r>
            <w:r>
              <w:rPr>
                <w:noProof/>
                <w:webHidden/>
              </w:rPr>
              <w:instrText xml:space="preserve"> PAGEREF _Toc517434701 \h </w:instrText>
            </w:r>
            <w:r>
              <w:rPr>
                <w:noProof/>
                <w:webHidden/>
              </w:rPr>
            </w:r>
            <w:r>
              <w:rPr>
                <w:noProof/>
                <w:webHidden/>
              </w:rPr>
              <w:fldChar w:fldCharType="separate"/>
            </w:r>
            <w:r w:rsidR="006C02BC">
              <w:rPr>
                <w:noProof/>
                <w:webHidden/>
              </w:rPr>
              <w:t>42</w:t>
            </w:r>
            <w:r>
              <w:rPr>
                <w:noProof/>
                <w:webHidden/>
              </w:rPr>
              <w:fldChar w:fldCharType="end"/>
            </w:r>
          </w:hyperlink>
        </w:p>
        <w:p w14:paraId="7782380B" w14:textId="2DFABFF5" w:rsidR="001577E6" w:rsidRDefault="001577E6">
          <w:pPr>
            <w:pStyle w:val="TOC3"/>
            <w:tabs>
              <w:tab w:val="left" w:pos="1540"/>
              <w:tab w:val="right" w:leader="dot" w:pos="8493"/>
            </w:tabs>
            <w:rPr>
              <w:rFonts w:asciiTheme="minorHAnsi" w:hAnsiTheme="minorHAnsi" w:cstheme="minorBidi"/>
              <w:noProof/>
              <w:lang w:eastAsia="ja-JP"/>
            </w:rPr>
          </w:pPr>
          <w:hyperlink w:anchor="_Toc517434702" w:history="1">
            <w:r w:rsidRPr="00270FD6">
              <w:rPr>
                <w:rStyle w:val="Hyperlink"/>
                <w:noProof/>
              </w:rPr>
              <w:t>4.2.2.1</w:t>
            </w:r>
            <w:r>
              <w:rPr>
                <w:rFonts w:asciiTheme="minorHAnsi" w:hAnsiTheme="minorHAnsi" w:cstheme="minorBidi"/>
                <w:noProof/>
                <w:lang w:eastAsia="ja-JP"/>
              </w:rPr>
              <w:tab/>
            </w:r>
            <w:r w:rsidRPr="00270FD6">
              <w:rPr>
                <w:rStyle w:val="Hyperlink"/>
                <w:noProof/>
              </w:rPr>
              <w:t>Cantidad de bienes que se transportan</w:t>
            </w:r>
            <w:r>
              <w:rPr>
                <w:noProof/>
                <w:webHidden/>
              </w:rPr>
              <w:tab/>
            </w:r>
            <w:r>
              <w:rPr>
                <w:noProof/>
                <w:webHidden/>
              </w:rPr>
              <w:fldChar w:fldCharType="begin"/>
            </w:r>
            <w:r>
              <w:rPr>
                <w:noProof/>
                <w:webHidden/>
              </w:rPr>
              <w:instrText xml:space="preserve"> PAGEREF _Toc517434702 \h </w:instrText>
            </w:r>
            <w:r>
              <w:rPr>
                <w:noProof/>
                <w:webHidden/>
              </w:rPr>
            </w:r>
            <w:r>
              <w:rPr>
                <w:noProof/>
                <w:webHidden/>
              </w:rPr>
              <w:fldChar w:fldCharType="separate"/>
            </w:r>
            <w:r w:rsidR="006C02BC">
              <w:rPr>
                <w:noProof/>
                <w:webHidden/>
              </w:rPr>
              <w:t>42</w:t>
            </w:r>
            <w:r>
              <w:rPr>
                <w:noProof/>
                <w:webHidden/>
              </w:rPr>
              <w:fldChar w:fldCharType="end"/>
            </w:r>
          </w:hyperlink>
        </w:p>
        <w:p w14:paraId="59ACF129" w14:textId="0EC835CB" w:rsidR="001577E6" w:rsidRDefault="001577E6">
          <w:pPr>
            <w:pStyle w:val="TOC3"/>
            <w:tabs>
              <w:tab w:val="left" w:pos="1320"/>
              <w:tab w:val="right" w:leader="dot" w:pos="8493"/>
            </w:tabs>
            <w:rPr>
              <w:rFonts w:asciiTheme="minorHAnsi" w:hAnsiTheme="minorHAnsi" w:cstheme="minorBidi"/>
              <w:noProof/>
              <w:lang w:eastAsia="ja-JP"/>
            </w:rPr>
          </w:pPr>
          <w:hyperlink w:anchor="_Toc517434703" w:history="1">
            <w:r w:rsidRPr="00270FD6">
              <w:rPr>
                <w:rStyle w:val="Hyperlink"/>
                <w:noProof/>
              </w:rPr>
              <w:t>4.2.3</w:t>
            </w:r>
            <w:r>
              <w:rPr>
                <w:rFonts w:asciiTheme="minorHAnsi" w:hAnsiTheme="minorHAnsi" w:cstheme="minorBidi"/>
                <w:noProof/>
                <w:lang w:eastAsia="ja-JP"/>
              </w:rPr>
              <w:tab/>
            </w:r>
            <w:r w:rsidRPr="00270FD6">
              <w:rPr>
                <w:rStyle w:val="Hyperlink"/>
                <w:noProof/>
              </w:rPr>
              <w:t>Función objetivo</w:t>
            </w:r>
            <w:r>
              <w:rPr>
                <w:noProof/>
                <w:webHidden/>
              </w:rPr>
              <w:tab/>
            </w:r>
            <w:r>
              <w:rPr>
                <w:noProof/>
                <w:webHidden/>
              </w:rPr>
              <w:fldChar w:fldCharType="begin"/>
            </w:r>
            <w:r>
              <w:rPr>
                <w:noProof/>
                <w:webHidden/>
              </w:rPr>
              <w:instrText xml:space="preserve"> PAGEREF _Toc517434703 \h </w:instrText>
            </w:r>
            <w:r>
              <w:rPr>
                <w:noProof/>
                <w:webHidden/>
              </w:rPr>
            </w:r>
            <w:r>
              <w:rPr>
                <w:noProof/>
                <w:webHidden/>
              </w:rPr>
              <w:fldChar w:fldCharType="separate"/>
            </w:r>
            <w:r w:rsidR="006C02BC">
              <w:rPr>
                <w:noProof/>
                <w:webHidden/>
              </w:rPr>
              <w:t>42</w:t>
            </w:r>
            <w:r>
              <w:rPr>
                <w:noProof/>
                <w:webHidden/>
              </w:rPr>
              <w:fldChar w:fldCharType="end"/>
            </w:r>
          </w:hyperlink>
        </w:p>
        <w:p w14:paraId="5AAC92C7" w14:textId="583E7EC3" w:rsidR="001577E6" w:rsidRDefault="001577E6">
          <w:pPr>
            <w:pStyle w:val="TOC3"/>
            <w:tabs>
              <w:tab w:val="left" w:pos="1540"/>
              <w:tab w:val="right" w:leader="dot" w:pos="8493"/>
            </w:tabs>
            <w:rPr>
              <w:rFonts w:asciiTheme="minorHAnsi" w:hAnsiTheme="minorHAnsi" w:cstheme="minorBidi"/>
              <w:noProof/>
              <w:lang w:eastAsia="ja-JP"/>
            </w:rPr>
          </w:pPr>
          <w:hyperlink w:anchor="_Toc517434704" w:history="1">
            <w:r w:rsidRPr="00270FD6">
              <w:rPr>
                <w:rStyle w:val="Hyperlink"/>
                <w:noProof/>
              </w:rPr>
              <w:t>4.2.3.1</w:t>
            </w:r>
            <w:r>
              <w:rPr>
                <w:rFonts w:asciiTheme="minorHAnsi" w:hAnsiTheme="minorHAnsi" w:cstheme="minorBidi"/>
                <w:noProof/>
                <w:lang w:eastAsia="ja-JP"/>
              </w:rPr>
              <w:tab/>
            </w:r>
            <w:r w:rsidRPr="00270FD6">
              <w:rPr>
                <w:rStyle w:val="Hyperlink"/>
                <w:noProof/>
              </w:rPr>
              <w:t>Minimizar costo de transporte</w:t>
            </w:r>
            <w:r>
              <w:rPr>
                <w:noProof/>
                <w:webHidden/>
              </w:rPr>
              <w:tab/>
            </w:r>
            <w:r>
              <w:rPr>
                <w:noProof/>
                <w:webHidden/>
              </w:rPr>
              <w:fldChar w:fldCharType="begin"/>
            </w:r>
            <w:r>
              <w:rPr>
                <w:noProof/>
                <w:webHidden/>
              </w:rPr>
              <w:instrText xml:space="preserve"> PAGEREF _Toc517434704 \h </w:instrText>
            </w:r>
            <w:r>
              <w:rPr>
                <w:noProof/>
                <w:webHidden/>
              </w:rPr>
            </w:r>
            <w:r>
              <w:rPr>
                <w:noProof/>
                <w:webHidden/>
              </w:rPr>
              <w:fldChar w:fldCharType="separate"/>
            </w:r>
            <w:r w:rsidR="006C02BC">
              <w:rPr>
                <w:noProof/>
                <w:webHidden/>
              </w:rPr>
              <w:t>42</w:t>
            </w:r>
            <w:r>
              <w:rPr>
                <w:noProof/>
                <w:webHidden/>
              </w:rPr>
              <w:fldChar w:fldCharType="end"/>
            </w:r>
          </w:hyperlink>
        </w:p>
        <w:p w14:paraId="2987B0D0" w14:textId="286E6326" w:rsidR="001577E6" w:rsidRDefault="001577E6">
          <w:pPr>
            <w:pStyle w:val="TOC3"/>
            <w:tabs>
              <w:tab w:val="left" w:pos="1540"/>
              <w:tab w:val="right" w:leader="dot" w:pos="8493"/>
            </w:tabs>
            <w:rPr>
              <w:rFonts w:asciiTheme="minorHAnsi" w:hAnsiTheme="minorHAnsi" w:cstheme="minorBidi"/>
              <w:noProof/>
              <w:lang w:eastAsia="ja-JP"/>
            </w:rPr>
          </w:pPr>
          <w:hyperlink w:anchor="_Toc517434705" w:history="1">
            <w:r w:rsidRPr="00270FD6">
              <w:rPr>
                <w:rStyle w:val="Hyperlink"/>
                <w:noProof/>
              </w:rPr>
              <w:t>4.2.3.2</w:t>
            </w:r>
            <w:r>
              <w:rPr>
                <w:rFonts w:asciiTheme="minorHAnsi" w:hAnsiTheme="minorHAnsi" w:cstheme="minorBidi"/>
                <w:noProof/>
                <w:lang w:eastAsia="ja-JP"/>
              </w:rPr>
              <w:tab/>
            </w:r>
            <w:r w:rsidRPr="00270FD6">
              <w:rPr>
                <w:rStyle w:val="Hyperlink"/>
                <w:noProof/>
              </w:rPr>
              <w:t>Minimizar inequidad en la distribución</w:t>
            </w:r>
            <w:r>
              <w:rPr>
                <w:noProof/>
                <w:webHidden/>
              </w:rPr>
              <w:tab/>
            </w:r>
            <w:r>
              <w:rPr>
                <w:noProof/>
                <w:webHidden/>
              </w:rPr>
              <w:fldChar w:fldCharType="begin"/>
            </w:r>
            <w:r>
              <w:rPr>
                <w:noProof/>
                <w:webHidden/>
              </w:rPr>
              <w:instrText xml:space="preserve"> PAGEREF _Toc517434705 \h </w:instrText>
            </w:r>
            <w:r>
              <w:rPr>
                <w:noProof/>
                <w:webHidden/>
              </w:rPr>
            </w:r>
            <w:r>
              <w:rPr>
                <w:noProof/>
                <w:webHidden/>
              </w:rPr>
              <w:fldChar w:fldCharType="separate"/>
            </w:r>
            <w:r w:rsidR="006C02BC">
              <w:rPr>
                <w:noProof/>
                <w:webHidden/>
              </w:rPr>
              <w:t>43</w:t>
            </w:r>
            <w:r>
              <w:rPr>
                <w:noProof/>
                <w:webHidden/>
              </w:rPr>
              <w:fldChar w:fldCharType="end"/>
            </w:r>
          </w:hyperlink>
        </w:p>
        <w:p w14:paraId="5596F134" w14:textId="4A0D9F38" w:rsidR="001577E6" w:rsidRDefault="001577E6">
          <w:pPr>
            <w:pStyle w:val="TOC3"/>
            <w:tabs>
              <w:tab w:val="left" w:pos="1320"/>
              <w:tab w:val="right" w:leader="dot" w:pos="8493"/>
            </w:tabs>
            <w:rPr>
              <w:rFonts w:asciiTheme="minorHAnsi" w:hAnsiTheme="minorHAnsi" w:cstheme="minorBidi"/>
              <w:noProof/>
              <w:lang w:eastAsia="ja-JP"/>
            </w:rPr>
          </w:pPr>
          <w:hyperlink w:anchor="_Toc517434706" w:history="1">
            <w:r w:rsidRPr="00270FD6">
              <w:rPr>
                <w:rStyle w:val="Hyperlink"/>
                <w:noProof/>
              </w:rPr>
              <w:t>4.2.4</w:t>
            </w:r>
            <w:r>
              <w:rPr>
                <w:rFonts w:asciiTheme="minorHAnsi" w:hAnsiTheme="minorHAnsi" w:cstheme="minorBidi"/>
                <w:noProof/>
                <w:lang w:eastAsia="ja-JP"/>
              </w:rPr>
              <w:tab/>
            </w:r>
            <w:r w:rsidRPr="00270FD6">
              <w:rPr>
                <w:rStyle w:val="Hyperlink"/>
                <w:noProof/>
              </w:rPr>
              <w:t>Restricciones</w:t>
            </w:r>
            <w:r>
              <w:rPr>
                <w:noProof/>
                <w:webHidden/>
              </w:rPr>
              <w:tab/>
            </w:r>
            <w:r>
              <w:rPr>
                <w:noProof/>
                <w:webHidden/>
              </w:rPr>
              <w:fldChar w:fldCharType="begin"/>
            </w:r>
            <w:r>
              <w:rPr>
                <w:noProof/>
                <w:webHidden/>
              </w:rPr>
              <w:instrText xml:space="preserve"> PAGEREF _Toc517434706 \h </w:instrText>
            </w:r>
            <w:r>
              <w:rPr>
                <w:noProof/>
                <w:webHidden/>
              </w:rPr>
            </w:r>
            <w:r>
              <w:rPr>
                <w:noProof/>
                <w:webHidden/>
              </w:rPr>
              <w:fldChar w:fldCharType="separate"/>
            </w:r>
            <w:r w:rsidR="006C02BC">
              <w:rPr>
                <w:noProof/>
                <w:webHidden/>
              </w:rPr>
              <w:t>44</w:t>
            </w:r>
            <w:r>
              <w:rPr>
                <w:noProof/>
                <w:webHidden/>
              </w:rPr>
              <w:fldChar w:fldCharType="end"/>
            </w:r>
          </w:hyperlink>
        </w:p>
        <w:p w14:paraId="1AB04956" w14:textId="6E8FA8AC" w:rsidR="001577E6" w:rsidRDefault="001577E6">
          <w:pPr>
            <w:pStyle w:val="TOC3"/>
            <w:tabs>
              <w:tab w:val="left" w:pos="1540"/>
              <w:tab w:val="right" w:leader="dot" w:pos="8493"/>
            </w:tabs>
            <w:rPr>
              <w:rFonts w:asciiTheme="minorHAnsi" w:hAnsiTheme="minorHAnsi" w:cstheme="minorBidi"/>
              <w:noProof/>
              <w:lang w:eastAsia="ja-JP"/>
            </w:rPr>
          </w:pPr>
          <w:hyperlink w:anchor="_Toc517434707" w:history="1">
            <w:r w:rsidRPr="00270FD6">
              <w:rPr>
                <w:rStyle w:val="Hyperlink"/>
                <w:noProof/>
              </w:rPr>
              <w:t>4.2.4.1</w:t>
            </w:r>
            <w:r>
              <w:rPr>
                <w:rFonts w:asciiTheme="minorHAnsi" w:hAnsiTheme="minorHAnsi" w:cstheme="minorBidi"/>
                <w:noProof/>
                <w:lang w:eastAsia="ja-JP"/>
              </w:rPr>
              <w:tab/>
            </w:r>
            <w:r w:rsidRPr="00270FD6">
              <w:rPr>
                <w:rStyle w:val="Hyperlink"/>
                <w:noProof/>
              </w:rPr>
              <w:t>Balance en los puntos de abastecimiento</w:t>
            </w:r>
            <w:r>
              <w:rPr>
                <w:noProof/>
                <w:webHidden/>
              </w:rPr>
              <w:tab/>
            </w:r>
            <w:r>
              <w:rPr>
                <w:noProof/>
                <w:webHidden/>
              </w:rPr>
              <w:fldChar w:fldCharType="begin"/>
            </w:r>
            <w:r>
              <w:rPr>
                <w:noProof/>
                <w:webHidden/>
              </w:rPr>
              <w:instrText xml:space="preserve"> PAGEREF _Toc517434707 \h </w:instrText>
            </w:r>
            <w:r>
              <w:rPr>
                <w:noProof/>
                <w:webHidden/>
              </w:rPr>
            </w:r>
            <w:r>
              <w:rPr>
                <w:noProof/>
                <w:webHidden/>
              </w:rPr>
              <w:fldChar w:fldCharType="separate"/>
            </w:r>
            <w:r w:rsidR="006C02BC">
              <w:rPr>
                <w:noProof/>
                <w:webHidden/>
              </w:rPr>
              <w:t>44</w:t>
            </w:r>
            <w:r>
              <w:rPr>
                <w:noProof/>
                <w:webHidden/>
              </w:rPr>
              <w:fldChar w:fldCharType="end"/>
            </w:r>
          </w:hyperlink>
        </w:p>
        <w:p w14:paraId="77FA1BDD" w14:textId="6E5A545B" w:rsidR="001577E6" w:rsidRDefault="001577E6">
          <w:pPr>
            <w:pStyle w:val="TOC3"/>
            <w:tabs>
              <w:tab w:val="left" w:pos="1540"/>
              <w:tab w:val="right" w:leader="dot" w:pos="8493"/>
            </w:tabs>
            <w:rPr>
              <w:rFonts w:asciiTheme="minorHAnsi" w:hAnsiTheme="minorHAnsi" w:cstheme="minorBidi"/>
              <w:noProof/>
              <w:lang w:eastAsia="ja-JP"/>
            </w:rPr>
          </w:pPr>
          <w:hyperlink w:anchor="_Toc517434708" w:history="1">
            <w:r w:rsidRPr="00270FD6">
              <w:rPr>
                <w:rStyle w:val="Hyperlink"/>
                <w:noProof/>
              </w:rPr>
              <w:t>4.2.4.2</w:t>
            </w:r>
            <w:r>
              <w:rPr>
                <w:rFonts w:asciiTheme="minorHAnsi" w:hAnsiTheme="minorHAnsi" w:cstheme="minorBidi"/>
                <w:noProof/>
                <w:lang w:eastAsia="ja-JP"/>
              </w:rPr>
              <w:tab/>
            </w:r>
            <w:r w:rsidRPr="00270FD6">
              <w:rPr>
                <w:rStyle w:val="Hyperlink"/>
                <w:noProof/>
              </w:rPr>
              <w:t>Balance en los puntos de demanda</w:t>
            </w:r>
            <w:r>
              <w:rPr>
                <w:noProof/>
                <w:webHidden/>
              </w:rPr>
              <w:tab/>
            </w:r>
            <w:r>
              <w:rPr>
                <w:noProof/>
                <w:webHidden/>
              </w:rPr>
              <w:fldChar w:fldCharType="begin"/>
            </w:r>
            <w:r>
              <w:rPr>
                <w:noProof/>
                <w:webHidden/>
              </w:rPr>
              <w:instrText xml:space="preserve"> PAGEREF _Toc517434708 \h </w:instrText>
            </w:r>
            <w:r>
              <w:rPr>
                <w:noProof/>
                <w:webHidden/>
              </w:rPr>
            </w:r>
            <w:r>
              <w:rPr>
                <w:noProof/>
                <w:webHidden/>
              </w:rPr>
              <w:fldChar w:fldCharType="separate"/>
            </w:r>
            <w:r w:rsidR="006C02BC">
              <w:rPr>
                <w:noProof/>
                <w:webHidden/>
              </w:rPr>
              <w:t>45</w:t>
            </w:r>
            <w:r>
              <w:rPr>
                <w:noProof/>
                <w:webHidden/>
              </w:rPr>
              <w:fldChar w:fldCharType="end"/>
            </w:r>
          </w:hyperlink>
        </w:p>
        <w:p w14:paraId="510BF342" w14:textId="67287B0E" w:rsidR="001577E6" w:rsidRDefault="001577E6">
          <w:pPr>
            <w:pStyle w:val="TOC3"/>
            <w:tabs>
              <w:tab w:val="left" w:pos="1540"/>
              <w:tab w:val="right" w:leader="dot" w:pos="8493"/>
            </w:tabs>
            <w:rPr>
              <w:rFonts w:asciiTheme="minorHAnsi" w:hAnsiTheme="minorHAnsi" w:cstheme="minorBidi"/>
              <w:noProof/>
              <w:lang w:eastAsia="ja-JP"/>
            </w:rPr>
          </w:pPr>
          <w:hyperlink w:anchor="_Toc517434709" w:history="1">
            <w:r w:rsidRPr="00270FD6">
              <w:rPr>
                <w:rStyle w:val="Hyperlink"/>
                <w:noProof/>
              </w:rPr>
              <w:t>4.2.4.3</w:t>
            </w:r>
            <w:r>
              <w:rPr>
                <w:rFonts w:asciiTheme="minorHAnsi" w:hAnsiTheme="minorHAnsi" w:cstheme="minorBidi"/>
                <w:noProof/>
                <w:lang w:eastAsia="ja-JP"/>
              </w:rPr>
              <w:tab/>
            </w:r>
            <w:r w:rsidRPr="00270FD6">
              <w:rPr>
                <w:rStyle w:val="Hyperlink"/>
                <w:noProof/>
              </w:rPr>
              <w:t>Balance en los puntos de transbordo</w:t>
            </w:r>
            <w:r>
              <w:rPr>
                <w:noProof/>
                <w:webHidden/>
              </w:rPr>
              <w:tab/>
            </w:r>
            <w:r>
              <w:rPr>
                <w:noProof/>
                <w:webHidden/>
              </w:rPr>
              <w:fldChar w:fldCharType="begin"/>
            </w:r>
            <w:r>
              <w:rPr>
                <w:noProof/>
                <w:webHidden/>
              </w:rPr>
              <w:instrText xml:space="preserve"> PAGEREF _Toc517434709 \h </w:instrText>
            </w:r>
            <w:r>
              <w:rPr>
                <w:noProof/>
                <w:webHidden/>
              </w:rPr>
            </w:r>
            <w:r>
              <w:rPr>
                <w:noProof/>
                <w:webHidden/>
              </w:rPr>
              <w:fldChar w:fldCharType="separate"/>
            </w:r>
            <w:r w:rsidR="006C02BC">
              <w:rPr>
                <w:noProof/>
                <w:webHidden/>
              </w:rPr>
              <w:t>45</w:t>
            </w:r>
            <w:r>
              <w:rPr>
                <w:noProof/>
                <w:webHidden/>
              </w:rPr>
              <w:fldChar w:fldCharType="end"/>
            </w:r>
          </w:hyperlink>
        </w:p>
        <w:p w14:paraId="527FFC20" w14:textId="51CDC87B" w:rsidR="001577E6" w:rsidRDefault="001577E6">
          <w:pPr>
            <w:pStyle w:val="TOC3"/>
            <w:tabs>
              <w:tab w:val="left" w:pos="1540"/>
              <w:tab w:val="right" w:leader="dot" w:pos="8493"/>
            </w:tabs>
            <w:rPr>
              <w:rFonts w:asciiTheme="minorHAnsi" w:hAnsiTheme="minorHAnsi" w:cstheme="minorBidi"/>
              <w:noProof/>
              <w:lang w:eastAsia="ja-JP"/>
            </w:rPr>
          </w:pPr>
          <w:hyperlink w:anchor="_Toc517434710" w:history="1">
            <w:r w:rsidRPr="00270FD6">
              <w:rPr>
                <w:rStyle w:val="Hyperlink"/>
                <w:noProof/>
              </w:rPr>
              <w:t>4.2.4.4</w:t>
            </w:r>
            <w:r>
              <w:rPr>
                <w:rFonts w:asciiTheme="minorHAnsi" w:hAnsiTheme="minorHAnsi" w:cstheme="minorBidi"/>
                <w:noProof/>
                <w:lang w:eastAsia="ja-JP"/>
              </w:rPr>
              <w:tab/>
            </w:r>
            <w:r w:rsidRPr="00270FD6">
              <w:rPr>
                <w:rStyle w:val="Hyperlink"/>
                <w:noProof/>
              </w:rPr>
              <w:t>Evitar sobrepasar la capacidad de los almacenes</w:t>
            </w:r>
            <w:r>
              <w:rPr>
                <w:noProof/>
                <w:webHidden/>
              </w:rPr>
              <w:tab/>
            </w:r>
            <w:r>
              <w:rPr>
                <w:noProof/>
                <w:webHidden/>
              </w:rPr>
              <w:fldChar w:fldCharType="begin"/>
            </w:r>
            <w:r>
              <w:rPr>
                <w:noProof/>
                <w:webHidden/>
              </w:rPr>
              <w:instrText xml:space="preserve"> PAGEREF _Toc517434710 \h </w:instrText>
            </w:r>
            <w:r>
              <w:rPr>
                <w:noProof/>
                <w:webHidden/>
              </w:rPr>
            </w:r>
            <w:r>
              <w:rPr>
                <w:noProof/>
                <w:webHidden/>
              </w:rPr>
              <w:fldChar w:fldCharType="separate"/>
            </w:r>
            <w:r w:rsidR="006C02BC">
              <w:rPr>
                <w:noProof/>
                <w:webHidden/>
              </w:rPr>
              <w:t>45</w:t>
            </w:r>
            <w:r>
              <w:rPr>
                <w:noProof/>
                <w:webHidden/>
              </w:rPr>
              <w:fldChar w:fldCharType="end"/>
            </w:r>
          </w:hyperlink>
        </w:p>
        <w:p w14:paraId="12F8269A" w14:textId="789BFF88" w:rsidR="001577E6" w:rsidRDefault="001577E6">
          <w:pPr>
            <w:pStyle w:val="TOC3"/>
            <w:tabs>
              <w:tab w:val="left" w:pos="1320"/>
              <w:tab w:val="right" w:leader="dot" w:pos="8493"/>
            </w:tabs>
            <w:rPr>
              <w:rFonts w:asciiTheme="minorHAnsi" w:hAnsiTheme="minorHAnsi" w:cstheme="minorBidi"/>
              <w:noProof/>
              <w:lang w:eastAsia="ja-JP"/>
            </w:rPr>
          </w:pPr>
          <w:hyperlink w:anchor="_Toc517434711" w:history="1">
            <w:r w:rsidRPr="00270FD6">
              <w:rPr>
                <w:rStyle w:val="Hyperlink"/>
                <w:noProof/>
              </w:rPr>
              <w:t>4.2.5</w:t>
            </w:r>
            <w:r>
              <w:rPr>
                <w:rFonts w:asciiTheme="minorHAnsi" w:hAnsiTheme="minorHAnsi" w:cstheme="minorBidi"/>
                <w:noProof/>
                <w:lang w:eastAsia="ja-JP"/>
              </w:rPr>
              <w:tab/>
            </w:r>
            <w:r w:rsidRPr="00270FD6">
              <w:rPr>
                <w:rStyle w:val="Hyperlink"/>
                <w:noProof/>
              </w:rPr>
              <w:t>Rango de existencia</w:t>
            </w:r>
            <w:r>
              <w:rPr>
                <w:noProof/>
                <w:webHidden/>
              </w:rPr>
              <w:tab/>
            </w:r>
            <w:r>
              <w:rPr>
                <w:noProof/>
                <w:webHidden/>
              </w:rPr>
              <w:fldChar w:fldCharType="begin"/>
            </w:r>
            <w:r>
              <w:rPr>
                <w:noProof/>
                <w:webHidden/>
              </w:rPr>
              <w:instrText xml:space="preserve"> PAGEREF _Toc517434711 \h </w:instrText>
            </w:r>
            <w:r>
              <w:rPr>
                <w:noProof/>
                <w:webHidden/>
              </w:rPr>
            </w:r>
            <w:r>
              <w:rPr>
                <w:noProof/>
                <w:webHidden/>
              </w:rPr>
              <w:fldChar w:fldCharType="separate"/>
            </w:r>
            <w:r w:rsidR="006C02BC">
              <w:rPr>
                <w:noProof/>
                <w:webHidden/>
              </w:rPr>
              <w:t>46</w:t>
            </w:r>
            <w:r>
              <w:rPr>
                <w:noProof/>
                <w:webHidden/>
              </w:rPr>
              <w:fldChar w:fldCharType="end"/>
            </w:r>
          </w:hyperlink>
        </w:p>
        <w:p w14:paraId="54EDA6A7" w14:textId="07325FF9" w:rsidR="001577E6" w:rsidRDefault="001577E6">
          <w:pPr>
            <w:pStyle w:val="TOC2"/>
            <w:tabs>
              <w:tab w:val="left" w:pos="880"/>
              <w:tab w:val="right" w:leader="dot" w:pos="8493"/>
            </w:tabs>
            <w:rPr>
              <w:rFonts w:asciiTheme="minorHAnsi" w:hAnsiTheme="minorHAnsi"/>
              <w:noProof/>
              <w:lang w:val="en-US" w:eastAsia="ja-JP"/>
            </w:rPr>
          </w:pPr>
          <w:hyperlink w:anchor="_Toc517434712" w:history="1">
            <w:r w:rsidRPr="00270FD6">
              <w:rPr>
                <w:rStyle w:val="Hyperlink"/>
                <w:noProof/>
              </w:rPr>
              <w:t>4.3</w:t>
            </w:r>
            <w:r>
              <w:rPr>
                <w:rFonts w:asciiTheme="minorHAnsi" w:hAnsiTheme="minorHAnsi"/>
                <w:noProof/>
                <w:lang w:val="en-US" w:eastAsia="ja-JP"/>
              </w:rPr>
              <w:tab/>
            </w:r>
            <w:r w:rsidRPr="00270FD6">
              <w:rPr>
                <w:rStyle w:val="Hyperlink"/>
                <w:noProof/>
              </w:rPr>
              <w:t>Relación con el objetivo</w:t>
            </w:r>
            <w:r>
              <w:rPr>
                <w:noProof/>
                <w:webHidden/>
              </w:rPr>
              <w:tab/>
            </w:r>
            <w:r>
              <w:rPr>
                <w:noProof/>
                <w:webHidden/>
              </w:rPr>
              <w:fldChar w:fldCharType="begin"/>
            </w:r>
            <w:r>
              <w:rPr>
                <w:noProof/>
                <w:webHidden/>
              </w:rPr>
              <w:instrText xml:space="preserve"> PAGEREF _Toc517434712 \h </w:instrText>
            </w:r>
            <w:r>
              <w:rPr>
                <w:noProof/>
                <w:webHidden/>
              </w:rPr>
            </w:r>
            <w:r>
              <w:rPr>
                <w:noProof/>
                <w:webHidden/>
              </w:rPr>
              <w:fldChar w:fldCharType="separate"/>
            </w:r>
            <w:r w:rsidR="006C02BC">
              <w:rPr>
                <w:noProof/>
                <w:webHidden/>
              </w:rPr>
              <w:t>46</w:t>
            </w:r>
            <w:r>
              <w:rPr>
                <w:noProof/>
                <w:webHidden/>
              </w:rPr>
              <w:fldChar w:fldCharType="end"/>
            </w:r>
          </w:hyperlink>
        </w:p>
        <w:p w14:paraId="3C1F4429" w14:textId="23714E7C" w:rsidR="001577E6" w:rsidRDefault="001577E6">
          <w:pPr>
            <w:pStyle w:val="TOC1"/>
            <w:tabs>
              <w:tab w:val="left" w:pos="1320"/>
            </w:tabs>
            <w:rPr>
              <w:rFonts w:asciiTheme="minorHAnsi" w:hAnsiTheme="minorHAnsi"/>
              <w:noProof/>
              <w:lang w:val="en-US" w:eastAsia="ja-JP"/>
            </w:rPr>
          </w:pPr>
          <w:hyperlink w:anchor="_Toc517434713" w:history="1">
            <w:r w:rsidRPr="00270FD6">
              <w:rPr>
                <w:rStyle w:val="Hyperlink"/>
                <w:noProof/>
              </w:rPr>
              <w:t>Capítulo 5.</w:t>
            </w:r>
            <w:r>
              <w:rPr>
                <w:rFonts w:asciiTheme="minorHAnsi" w:hAnsiTheme="minorHAnsi"/>
                <w:noProof/>
                <w:lang w:val="en-US" w:eastAsia="ja-JP"/>
              </w:rPr>
              <w:tab/>
            </w:r>
            <w:r w:rsidRPr="00270FD6">
              <w:rPr>
                <w:rStyle w:val="Hyperlink"/>
                <w:noProof/>
              </w:rPr>
              <w:t>Definición de las estructuras que soporten los datos y el algoritmo para la resolución del problema de distribución de ayuda humanitaria</w:t>
            </w:r>
            <w:r>
              <w:rPr>
                <w:noProof/>
                <w:webHidden/>
              </w:rPr>
              <w:tab/>
            </w:r>
            <w:r>
              <w:rPr>
                <w:noProof/>
                <w:webHidden/>
              </w:rPr>
              <w:fldChar w:fldCharType="begin"/>
            </w:r>
            <w:r>
              <w:rPr>
                <w:noProof/>
                <w:webHidden/>
              </w:rPr>
              <w:instrText xml:space="preserve"> PAGEREF _Toc517434713 \h </w:instrText>
            </w:r>
            <w:r>
              <w:rPr>
                <w:noProof/>
                <w:webHidden/>
              </w:rPr>
            </w:r>
            <w:r>
              <w:rPr>
                <w:noProof/>
                <w:webHidden/>
              </w:rPr>
              <w:fldChar w:fldCharType="separate"/>
            </w:r>
            <w:r w:rsidR="006C02BC">
              <w:rPr>
                <w:noProof/>
                <w:webHidden/>
              </w:rPr>
              <w:t>47</w:t>
            </w:r>
            <w:r>
              <w:rPr>
                <w:noProof/>
                <w:webHidden/>
              </w:rPr>
              <w:fldChar w:fldCharType="end"/>
            </w:r>
          </w:hyperlink>
        </w:p>
        <w:p w14:paraId="1686BD87" w14:textId="4AF5FB98" w:rsidR="001577E6" w:rsidRDefault="001577E6">
          <w:pPr>
            <w:pStyle w:val="TOC2"/>
            <w:tabs>
              <w:tab w:val="left" w:pos="880"/>
              <w:tab w:val="right" w:leader="dot" w:pos="8493"/>
            </w:tabs>
            <w:rPr>
              <w:rFonts w:asciiTheme="minorHAnsi" w:hAnsiTheme="minorHAnsi"/>
              <w:noProof/>
              <w:lang w:val="en-US" w:eastAsia="ja-JP"/>
            </w:rPr>
          </w:pPr>
          <w:hyperlink w:anchor="_Toc517434714" w:history="1">
            <w:r w:rsidRPr="00270FD6">
              <w:rPr>
                <w:rStyle w:val="Hyperlink"/>
                <w:noProof/>
              </w:rPr>
              <w:t>5.1</w:t>
            </w:r>
            <w:r>
              <w:rPr>
                <w:rFonts w:asciiTheme="minorHAnsi" w:hAnsiTheme="minorHAnsi"/>
                <w:noProof/>
                <w:lang w:val="en-US" w:eastAsia="ja-JP"/>
              </w:rPr>
              <w:tab/>
            </w:r>
            <w:r w:rsidRPr="00270FD6">
              <w:rPr>
                <w:rStyle w:val="Hyperlink"/>
                <w:noProof/>
              </w:rPr>
              <w:t>Introducción</w:t>
            </w:r>
            <w:r>
              <w:rPr>
                <w:noProof/>
                <w:webHidden/>
              </w:rPr>
              <w:tab/>
            </w:r>
            <w:r>
              <w:rPr>
                <w:noProof/>
                <w:webHidden/>
              </w:rPr>
              <w:fldChar w:fldCharType="begin"/>
            </w:r>
            <w:r>
              <w:rPr>
                <w:noProof/>
                <w:webHidden/>
              </w:rPr>
              <w:instrText xml:space="preserve"> PAGEREF _Toc517434714 \h </w:instrText>
            </w:r>
            <w:r>
              <w:rPr>
                <w:noProof/>
                <w:webHidden/>
              </w:rPr>
            </w:r>
            <w:r>
              <w:rPr>
                <w:noProof/>
                <w:webHidden/>
              </w:rPr>
              <w:fldChar w:fldCharType="separate"/>
            </w:r>
            <w:r w:rsidR="006C02BC">
              <w:rPr>
                <w:noProof/>
                <w:webHidden/>
              </w:rPr>
              <w:t>47</w:t>
            </w:r>
            <w:r>
              <w:rPr>
                <w:noProof/>
                <w:webHidden/>
              </w:rPr>
              <w:fldChar w:fldCharType="end"/>
            </w:r>
          </w:hyperlink>
        </w:p>
        <w:p w14:paraId="4A219558" w14:textId="7E2920A8" w:rsidR="001577E6" w:rsidRDefault="001577E6">
          <w:pPr>
            <w:pStyle w:val="TOC2"/>
            <w:tabs>
              <w:tab w:val="left" w:pos="880"/>
              <w:tab w:val="right" w:leader="dot" w:pos="8493"/>
            </w:tabs>
            <w:rPr>
              <w:rFonts w:asciiTheme="minorHAnsi" w:hAnsiTheme="minorHAnsi"/>
              <w:noProof/>
              <w:lang w:val="en-US" w:eastAsia="ja-JP"/>
            </w:rPr>
          </w:pPr>
          <w:hyperlink w:anchor="_Toc517434715" w:history="1">
            <w:r w:rsidRPr="00270FD6">
              <w:rPr>
                <w:rStyle w:val="Hyperlink"/>
                <w:noProof/>
              </w:rPr>
              <w:t>5.2</w:t>
            </w:r>
            <w:r>
              <w:rPr>
                <w:rFonts w:asciiTheme="minorHAnsi" w:hAnsiTheme="minorHAnsi"/>
                <w:noProof/>
                <w:lang w:val="en-US" w:eastAsia="ja-JP"/>
              </w:rPr>
              <w:tab/>
            </w:r>
            <w:r w:rsidRPr="00270FD6">
              <w:rPr>
                <w:rStyle w:val="Hyperlink"/>
                <w:noProof/>
              </w:rPr>
              <w:t>Resultado</w:t>
            </w:r>
            <w:r>
              <w:rPr>
                <w:noProof/>
                <w:webHidden/>
              </w:rPr>
              <w:tab/>
            </w:r>
            <w:r>
              <w:rPr>
                <w:noProof/>
                <w:webHidden/>
              </w:rPr>
              <w:fldChar w:fldCharType="begin"/>
            </w:r>
            <w:r>
              <w:rPr>
                <w:noProof/>
                <w:webHidden/>
              </w:rPr>
              <w:instrText xml:space="preserve"> PAGEREF _Toc517434715 \h </w:instrText>
            </w:r>
            <w:r>
              <w:rPr>
                <w:noProof/>
                <w:webHidden/>
              </w:rPr>
            </w:r>
            <w:r>
              <w:rPr>
                <w:noProof/>
                <w:webHidden/>
              </w:rPr>
              <w:fldChar w:fldCharType="separate"/>
            </w:r>
            <w:r w:rsidR="006C02BC">
              <w:rPr>
                <w:noProof/>
                <w:webHidden/>
              </w:rPr>
              <w:t>47</w:t>
            </w:r>
            <w:r>
              <w:rPr>
                <w:noProof/>
                <w:webHidden/>
              </w:rPr>
              <w:fldChar w:fldCharType="end"/>
            </w:r>
          </w:hyperlink>
        </w:p>
        <w:p w14:paraId="056B3EBE" w14:textId="6DB1A6C9" w:rsidR="001577E6" w:rsidRDefault="001577E6">
          <w:pPr>
            <w:pStyle w:val="TOC3"/>
            <w:tabs>
              <w:tab w:val="left" w:pos="1320"/>
              <w:tab w:val="right" w:leader="dot" w:pos="8493"/>
            </w:tabs>
            <w:rPr>
              <w:rFonts w:asciiTheme="minorHAnsi" w:hAnsiTheme="minorHAnsi" w:cstheme="minorBidi"/>
              <w:noProof/>
              <w:lang w:eastAsia="ja-JP"/>
            </w:rPr>
          </w:pPr>
          <w:hyperlink w:anchor="_Toc517434716" w:history="1">
            <w:r w:rsidRPr="00270FD6">
              <w:rPr>
                <w:rStyle w:val="Hyperlink"/>
                <w:noProof/>
              </w:rPr>
              <w:t>5.2.1</w:t>
            </w:r>
            <w:r>
              <w:rPr>
                <w:rFonts w:asciiTheme="minorHAnsi" w:hAnsiTheme="minorHAnsi" w:cstheme="minorBidi"/>
                <w:noProof/>
                <w:lang w:eastAsia="ja-JP"/>
              </w:rPr>
              <w:tab/>
            </w:r>
            <w:r w:rsidRPr="00270FD6">
              <w:rPr>
                <w:rStyle w:val="Hyperlink"/>
                <w:noProof/>
              </w:rPr>
              <w:t>Estructuras de datos para los parámetros iniciales y variables auxiliares del problema</w:t>
            </w:r>
            <w:r>
              <w:rPr>
                <w:noProof/>
                <w:webHidden/>
              </w:rPr>
              <w:tab/>
            </w:r>
            <w:r>
              <w:rPr>
                <w:noProof/>
                <w:webHidden/>
              </w:rPr>
              <w:fldChar w:fldCharType="begin"/>
            </w:r>
            <w:r>
              <w:rPr>
                <w:noProof/>
                <w:webHidden/>
              </w:rPr>
              <w:instrText xml:space="preserve"> PAGEREF _Toc517434716 \h </w:instrText>
            </w:r>
            <w:r>
              <w:rPr>
                <w:noProof/>
                <w:webHidden/>
              </w:rPr>
            </w:r>
            <w:r>
              <w:rPr>
                <w:noProof/>
                <w:webHidden/>
              </w:rPr>
              <w:fldChar w:fldCharType="separate"/>
            </w:r>
            <w:r w:rsidR="006C02BC">
              <w:rPr>
                <w:noProof/>
                <w:webHidden/>
              </w:rPr>
              <w:t>47</w:t>
            </w:r>
            <w:r>
              <w:rPr>
                <w:noProof/>
                <w:webHidden/>
              </w:rPr>
              <w:fldChar w:fldCharType="end"/>
            </w:r>
          </w:hyperlink>
        </w:p>
        <w:p w14:paraId="7E52B678" w14:textId="000A3090" w:rsidR="001577E6" w:rsidRDefault="001577E6">
          <w:pPr>
            <w:pStyle w:val="TOC3"/>
            <w:tabs>
              <w:tab w:val="left" w:pos="1320"/>
              <w:tab w:val="right" w:leader="dot" w:pos="8493"/>
            </w:tabs>
            <w:rPr>
              <w:rFonts w:asciiTheme="minorHAnsi" w:hAnsiTheme="minorHAnsi" w:cstheme="minorBidi"/>
              <w:noProof/>
              <w:lang w:eastAsia="ja-JP"/>
            </w:rPr>
          </w:pPr>
          <w:hyperlink w:anchor="_Toc517434717" w:history="1">
            <w:r w:rsidRPr="00270FD6">
              <w:rPr>
                <w:rStyle w:val="Hyperlink"/>
                <w:noProof/>
              </w:rPr>
              <w:t>5.2.2</w:t>
            </w:r>
            <w:r>
              <w:rPr>
                <w:rFonts w:asciiTheme="minorHAnsi" w:hAnsiTheme="minorHAnsi" w:cstheme="minorBidi"/>
                <w:noProof/>
                <w:lang w:eastAsia="ja-JP"/>
              </w:rPr>
              <w:tab/>
            </w:r>
            <w:r w:rsidRPr="00270FD6">
              <w:rPr>
                <w:rStyle w:val="Hyperlink"/>
                <w:noProof/>
              </w:rPr>
              <w:t>Variable de decisión y cromosoma</w:t>
            </w:r>
            <w:r>
              <w:rPr>
                <w:noProof/>
                <w:webHidden/>
              </w:rPr>
              <w:tab/>
            </w:r>
            <w:r>
              <w:rPr>
                <w:noProof/>
                <w:webHidden/>
              </w:rPr>
              <w:fldChar w:fldCharType="begin"/>
            </w:r>
            <w:r>
              <w:rPr>
                <w:noProof/>
                <w:webHidden/>
              </w:rPr>
              <w:instrText xml:space="preserve"> PAGEREF _Toc517434717 \h </w:instrText>
            </w:r>
            <w:r>
              <w:rPr>
                <w:noProof/>
                <w:webHidden/>
              </w:rPr>
            </w:r>
            <w:r>
              <w:rPr>
                <w:noProof/>
                <w:webHidden/>
              </w:rPr>
              <w:fldChar w:fldCharType="separate"/>
            </w:r>
            <w:r w:rsidR="006C02BC">
              <w:rPr>
                <w:noProof/>
                <w:webHidden/>
              </w:rPr>
              <w:t>48</w:t>
            </w:r>
            <w:r>
              <w:rPr>
                <w:noProof/>
                <w:webHidden/>
              </w:rPr>
              <w:fldChar w:fldCharType="end"/>
            </w:r>
          </w:hyperlink>
        </w:p>
        <w:p w14:paraId="462F0351" w14:textId="69763F1E" w:rsidR="001577E6" w:rsidRDefault="001577E6">
          <w:pPr>
            <w:pStyle w:val="TOC3"/>
            <w:tabs>
              <w:tab w:val="left" w:pos="1320"/>
              <w:tab w:val="right" w:leader="dot" w:pos="8493"/>
            </w:tabs>
            <w:rPr>
              <w:rFonts w:asciiTheme="minorHAnsi" w:hAnsiTheme="minorHAnsi" w:cstheme="minorBidi"/>
              <w:noProof/>
              <w:lang w:eastAsia="ja-JP"/>
            </w:rPr>
          </w:pPr>
          <w:hyperlink w:anchor="_Toc517434718" w:history="1">
            <w:r w:rsidRPr="00270FD6">
              <w:rPr>
                <w:rStyle w:val="Hyperlink"/>
                <w:noProof/>
              </w:rPr>
              <w:t>5.2.3</w:t>
            </w:r>
            <w:r>
              <w:rPr>
                <w:rFonts w:asciiTheme="minorHAnsi" w:hAnsiTheme="minorHAnsi" w:cstheme="minorBidi"/>
                <w:noProof/>
                <w:lang w:eastAsia="ja-JP"/>
              </w:rPr>
              <w:tab/>
            </w:r>
            <w:r w:rsidRPr="00270FD6">
              <w:rPr>
                <w:rStyle w:val="Hyperlink"/>
                <w:noProof/>
              </w:rPr>
              <w:t>Cromosoma</w:t>
            </w:r>
            <w:r>
              <w:rPr>
                <w:noProof/>
                <w:webHidden/>
              </w:rPr>
              <w:tab/>
            </w:r>
            <w:r>
              <w:rPr>
                <w:noProof/>
                <w:webHidden/>
              </w:rPr>
              <w:fldChar w:fldCharType="begin"/>
            </w:r>
            <w:r>
              <w:rPr>
                <w:noProof/>
                <w:webHidden/>
              </w:rPr>
              <w:instrText xml:space="preserve"> PAGEREF _Toc517434718 \h </w:instrText>
            </w:r>
            <w:r>
              <w:rPr>
                <w:noProof/>
                <w:webHidden/>
              </w:rPr>
            </w:r>
            <w:r>
              <w:rPr>
                <w:noProof/>
                <w:webHidden/>
              </w:rPr>
              <w:fldChar w:fldCharType="separate"/>
            </w:r>
            <w:r w:rsidR="006C02BC">
              <w:rPr>
                <w:noProof/>
                <w:webHidden/>
              </w:rPr>
              <w:t>48</w:t>
            </w:r>
            <w:r>
              <w:rPr>
                <w:noProof/>
                <w:webHidden/>
              </w:rPr>
              <w:fldChar w:fldCharType="end"/>
            </w:r>
          </w:hyperlink>
        </w:p>
        <w:p w14:paraId="149F1FA8" w14:textId="1FFD2688" w:rsidR="001577E6" w:rsidRDefault="001577E6">
          <w:pPr>
            <w:pStyle w:val="TOC2"/>
            <w:tabs>
              <w:tab w:val="left" w:pos="880"/>
              <w:tab w:val="right" w:leader="dot" w:pos="8493"/>
            </w:tabs>
            <w:rPr>
              <w:rFonts w:asciiTheme="minorHAnsi" w:hAnsiTheme="minorHAnsi"/>
              <w:noProof/>
              <w:lang w:val="en-US" w:eastAsia="ja-JP"/>
            </w:rPr>
          </w:pPr>
          <w:hyperlink w:anchor="_Toc517434719" w:history="1">
            <w:r w:rsidRPr="00270FD6">
              <w:rPr>
                <w:rStyle w:val="Hyperlink"/>
                <w:noProof/>
              </w:rPr>
              <w:t>5.3</w:t>
            </w:r>
            <w:r>
              <w:rPr>
                <w:rFonts w:asciiTheme="minorHAnsi" w:hAnsiTheme="minorHAnsi"/>
                <w:noProof/>
                <w:lang w:val="en-US" w:eastAsia="ja-JP"/>
              </w:rPr>
              <w:tab/>
            </w:r>
            <w:r w:rsidRPr="00270FD6">
              <w:rPr>
                <w:rStyle w:val="Hyperlink"/>
                <w:noProof/>
              </w:rPr>
              <w:t>Relación con el objetivo</w:t>
            </w:r>
            <w:r>
              <w:rPr>
                <w:noProof/>
                <w:webHidden/>
              </w:rPr>
              <w:tab/>
            </w:r>
            <w:r>
              <w:rPr>
                <w:noProof/>
                <w:webHidden/>
              </w:rPr>
              <w:fldChar w:fldCharType="begin"/>
            </w:r>
            <w:r>
              <w:rPr>
                <w:noProof/>
                <w:webHidden/>
              </w:rPr>
              <w:instrText xml:space="preserve"> PAGEREF _Toc517434719 \h </w:instrText>
            </w:r>
            <w:r>
              <w:rPr>
                <w:noProof/>
                <w:webHidden/>
              </w:rPr>
            </w:r>
            <w:r>
              <w:rPr>
                <w:noProof/>
                <w:webHidden/>
              </w:rPr>
              <w:fldChar w:fldCharType="separate"/>
            </w:r>
            <w:r w:rsidR="006C02BC">
              <w:rPr>
                <w:noProof/>
                <w:webHidden/>
              </w:rPr>
              <w:t>54</w:t>
            </w:r>
            <w:r>
              <w:rPr>
                <w:noProof/>
                <w:webHidden/>
              </w:rPr>
              <w:fldChar w:fldCharType="end"/>
            </w:r>
          </w:hyperlink>
        </w:p>
        <w:p w14:paraId="378E32B8" w14:textId="3E06F23D" w:rsidR="001577E6" w:rsidRDefault="001577E6">
          <w:pPr>
            <w:pStyle w:val="TOC1"/>
            <w:tabs>
              <w:tab w:val="left" w:pos="1320"/>
            </w:tabs>
            <w:rPr>
              <w:rFonts w:asciiTheme="minorHAnsi" w:hAnsiTheme="minorHAnsi"/>
              <w:noProof/>
              <w:lang w:val="en-US" w:eastAsia="ja-JP"/>
            </w:rPr>
          </w:pPr>
          <w:hyperlink w:anchor="_Toc517434720" w:history="1">
            <w:r w:rsidRPr="00270FD6">
              <w:rPr>
                <w:rStyle w:val="Hyperlink"/>
                <w:noProof/>
              </w:rPr>
              <w:t>Capítulo 6.</w:t>
            </w:r>
            <w:r>
              <w:rPr>
                <w:rFonts w:asciiTheme="minorHAnsi" w:hAnsiTheme="minorHAnsi"/>
                <w:noProof/>
                <w:lang w:val="en-US" w:eastAsia="ja-JP"/>
              </w:rPr>
              <w:tab/>
            </w:r>
            <w:r w:rsidRPr="00270FD6">
              <w:rPr>
                <w:rStyle w:val="Hyperlink"/>
                <w:noProof/>
              </w:rPr>
              <w:t>Diseño del algoritmo genético para el problema de optimización de distribución de ayuda humanitaria</w:t>
            </w:r>
            <w:r>
              <w:rPr>
                <w:noProof/>
                <w:webHidden/>
              </w:rPr>
              <w:tab/>
            </w:r>
            <w:r>
              <w:rPr>
                <w:noProof/>
                <w:webHidden/>
              </w:rPr>
              <w:fldChar w:fldCharType="begin"/>
            </w:r>
            <w:r>
              <w:rPr>
                <w:noProof/>
                <w:webHidden/>
              </w:rPr>
              <w:instrText xml:space="preserve"> PAGEREF _Toc517434720 \h </w:instrText>
            </w:r>
            <w:r>
              <w:rPr>
                <w:noProof/>
                <w:webHidden/>
              </w:rPr>
            </w:r>
            <w:r>
              <w:rPr>
                <w:noProof/>
                <w:webHidden/>
              </w:rPr>
              <w:fldChar w:fldCharType="separate"/>
            </w:r>
            <w:r w:rsidR="006C02BC">
              <w:rPr>
                <w:noProof/>
                <w:webHidden/>
              </w:rPr>
              <w:t>55</w:t>
            </w:r>
            <w:r>
              <w:rPr>
                <w:noProof/>
                <w:webHidden/>
              </w:rPr>
              <w:fldChar w:fldCharType="end"/>
            </w:r>
          </w:hyperlink>
        </w:p>
        <w:p w14:paraId="653C89A5" w14:textId="14A03EEC" w:rsidR="001577E6" w:rsidRDefault="001577E6">
          <w:pPr>
            <w:pStyle w:val="TOC2"/>
            <w:tabs>
              <w:tab w:val="left" w:pos="880"/>
              <w:tab w:val="right" w:leader="dot" w:pos="8493"/>
            </w:tabs>
            <w:rPr>
              <w:rFonts w:asciiTheme="minorHAnsi" w:hAnsiTheme="minorHAnsi"/>
              <w:noProof/>
              <w:lang w:val="en-US" w:eastAsia="ja-JP"/>
            </w:rPr>
          </w:pPr>
          <w:hyperlink w:anchor="_Toc517434721" w:history="1">
            <w:r w:rsidRPr="00270FD6">
              <w:rPr>
                <w:rStyle w:val="Hyperlink"/>
                <w:noProof/>
              </w:rPr>
              <w:t>6.1</w:t>
            </w:r>
            <w:r>
              <w:rPr>
                <w:rFonts w:asciiTheme="minorHAnsi" w:hAnsiTheme="minorHAnsi"/>
                <w:noProof/>
                <w:lang w:val="en-US" w:eastAsia="ja-JP"/>
              </w:rPr>
              <w:tab/>
            </w:r>
            <w:r w:rsidRPr="00270FD6">
              <w:rPr>
                <w:rStyle w:val="Hyperlink"/>
                <w:noProof/>
              </w:rPr>
              <w:t>Introducción</w:t>
            </w:r>
            <w:r>
              <w:rPr>
                <w:noProof/>
                <w:webHidden/>
              </w:rPr>
              <w:tab/>
            </w:r>
            <w:r>
              <w:rPr>
                <w:noProof/>
                <w:webHidden/>
              </w:rPr>
              <w:fldChar w:fldCharType="begin"/>
            </w:r>
            <w:r>
              <w:rPr>
                <w:noProof/>
                <w:webHidden/>
              </w:rPr>
              <w:instrText xml:space="preserve"> PAGEREF _Toc517434721 \h </w:instrText>
            </w:r>
            <w:r>
              <w:rPr>
                <w:noProof/>
                <w:webHidden/>
              </w:rPr>
            </w:r>
            <w:r>
              <w:rPr>
                <w:noProof/>
                <w:webHidden/>
              </w:rPr>
              <w:fldChar w:fldCharType="separate"/>
            </w:r>
            <w:r w:rsidR="006C02BC">
              <w:rPr>
                <w:noProof/>
                <w:webHidden/>
              </w:rPr>
              <w:t>55</w:t>
            </w:r>
            <w:r>
              <w:rPr>
                <w:noProof/>
                <w:webHidden/>
              </w:rPr>
              <w:fldChar w:fldCharType="end"/>
            </w:r>
          </w:hyperlink>
        </w:p>
        <w:p w14:paraId="5E795FBF" w14:textId="5F3A8934" w:rsidR="001577E6" w:rsidRDefault="001577E6">
          <w:pPr>
            <w:pStyle w:val="TOC2"/>
            <w:tabs>
              <w:tab w:val="left" w:pos="880"/>
              <w:tab w:val="right" w:leader="dot" w:pos="8493"/>
            </w:tabs>
            <w:rPr>
              <w:rFonts w:asciiTheme="minorHAnsi" w:hAnsiTheme="minorHAnsi"/>
              <w:noProof/>
              <w:lang w:val="en-US" w:eastAsia="ja-JP"/>
            </w:rPr>
          </w:pPr>
          <w:hyperlink w:anchor="_Toc517434722" w:history="1">
            <w:r w:rsidRPr="00270FD6">
              <w:rPr>
                <w:rStyle w:val="Hyperlink"/>
                <w:noProof/>
              </w:rPr>
              <w:t>6.2</w:t>
            </w:r>
            <w:r>
              <w:rPr>
                <w:rFonts w:asciiTheme="minorHAnsi" w:hAnsiTheme="minorHAnsi"/>
                <w:noProof/>
                <w:lang w:val="en-US" w:eastAsia="ja-JP"/>
              </w:rPr>
              <w:tab/>
            </w:r>
            <w:r w:rsidRPr="00270FD6">
              <w:rPr>
                <w:rStyle w:val="Hyperlink"/>
                <w:noProof/>
              </w:rPr>
              <w:t>Esquema general del algoritmo genético</w:t>
            </w:r>
            <w:r>
              <w:rPr>
                <w:noProof/>
                <w:webHidden/>
              </w:rPr>
              <w:tab/>
            </w:r>
            <w:r>
              <w:rPr>
                <w:noProof/>
                <w:webHidden/>
              </w:rPr>
              <w:fldChar w:fldCharType="begin"/>
            </w:r>
            <w:r>
              <w:rPr>
                <w:noProof/>
                <w:webHidden/>
              </w:rPr>
              <w:instrText xml:space="preserve"> PAGEREF _Toc517434722 \h </w:instrText>
            </w:r>
            <w:r>
              <w:rPr>
                <w:noProof/>
                <w:webHidden/>
              </w:rPr>
            </w:r>
            <w:r>
              <w:rPr>
                <w:noProof/>
                <w:webHidden/>
              </w:rPr>
              <w:fldChar w:fldCharType="separate"/>
            </w:r>
            <w:r w:rsidR="006C02BC">
              <w:rPr>
                <w:noProof/>
                <w:webHidden/>
              </w:rPr>
              <w:t>55</w:t>
            </w:r>
            <w:r>
              <w:rPr>
                <w:noProof/>
                <w:webHidden/>
              </w:rPr>
              <w:fldChar w:fldCharType="end"/>
            </w:r>
          </w:hyperlink>
        </w:p>
        <w:p w14:paraId="715B164C" w14:textId="358277F3" w:rsidR="001577E6" w:rsidRDefault="001577E6">
          <w:pPr>
            <w:pStyle w:val="TOC2"/>
            <w:tabs>
              <w:tab w:val="left" w:pos="880"/>
              <w:tab w:val="right" w:leader="dot" w:pos="8493"/>
            </w:tabs>
            <w:rPr>
              <w:rFonts w:asciiTheme="minorHAnsi" w:hAnsiTheme="minorHAnsi"/>
              <w:noProof/>
              <w:lang w:val="en-US" w:eastAsia="ja-JP"/>
            </w:rPr>
          </w:pPr>
          <w:hyperlink w:anchor="_Toc517434723" w:history="1">
            <w:r w:rsidRPr="00270FD6">
              <w:rPr>
                <w:rStyle w:val="Hyperlink"/>
                <w:noProof/>
              </w:rPr>
              <w:t>6.3</w:t>
            </w:r>
            <w:r>
              <w:rPr>
                <w:rFonts w:asciiTheme="minorHAnsi" w:hAnsiTheme="minorHAnsi"/>
                <w:noProof/>
                <w:lang w:val="en-US" w:eastAsia="ja-JP"/>
              </w:rPr>
              <w:tab/>
            </w:r>
            <w:r w:rsidRPr="00270FD6">
              <w:rPr>
                <w:rStyle w:val="Hyperlink"/>
                <w:noProof/>
              </w:rPr>
              <w:t>Construcción de la población inicial</w:t>
            </w:r>
            <w:r>
              <w:rPr>
                <w:noProof/>
                <w:webHidden/>
              </w:rPr>
              <w:tab/>
            </w:r>
            <w:r>
              <w:rPr>
                <w:noProof/>
                <w:webHidden/>
              </w:rPr>
              <w:fldChar w:fldCharType="begin"/>
            </w:r>
            <w:r>
              <w:rPr>
                <w:noProof/>
                <w:webHidden/>
              </w:rPr>
              <w:instrText xml:space="preserve"> PAGEREF _Toc517434723 \h </w:instrText>
            </w:r>
            <w:r>
              <w:rPr>
                <w:noProof/>
                <w:webHidden/>
              </w:rPr>
            </w:r>
            <w:r>
              <w:rPr>
                <w:noProof/>
                <w:webHidden/>
              </w:rPr>
              <w:fldChar w:fldCharType="separate"/>
            </w:r>
            <w:r w:rsidR="006C02BC">
              <w:rPr>
                <w:noProof/>
                <w:webHidden/>
              </w:rPr>
              <w:t>55</w:t>
            </w:r>
            <w:r>
              <w:rPr>
                <w:noProof/>
                <w:webHidden/>
              </w:rPr>
              <w:fldChar w:fldCharType="end"/>
            </w:r>
          </w:hyperlink>
        </w:p>
        <w:p w14:paraId="4E7361BC" w14:textId="6B0BAB8D" w:rsidR="001577E6" w:rsidRDefault="001577E6">
          <w:pPr>
            <w:pStyle w:val="TOC3"/>
            <w:tabs>
              <w:tab w:val="left" w:pos="1320"/>
              <w:tab w:val="right" w:leader="dot" w:pos="8493"/>
            </w:tabs>
            <w:rPr>
              <w:rFonts w:asciiTheme="minorHAnsi" w:hAnsiTheme="minorHAnsi" w:cstheme="minorBidi"/>
              <w:noProof/>
              <w:lang w:eastAsia="ja-JP"/>
            </w:rPr>
          </w:pPr>
          <w:hyperlink w:anchor="_Toc517434724" w:history="1">
            <w:r w:rsidRPr="00270FD6">
              <w:rPr>
                <w:rStyle w:val="Hyperlink"/>
                <w:noProof/>
              </w:rPr>
              <w:t>6.3.1</w:t>
            </w:r>
            <w:r>
              <w:rPr>
                <w:rFonts w:asciiTheme="minorHAnsi" w:hAnsiTheme="minorHAnsi" w:cstheme="minorBidi"/>
                <w:noProof/>
                <w:lang w:eastAsia="ja-JP"/>
              </w:rPr>
              <w:tab/>
            </w:r>
            <w:r w:rsidRPr="00270FD6">
              <w:rPr>
                <w:rStyle w:val="Hyperlink"/>
                <w:noProof/>
              </w:rPr>
              <w:t>Generación de cromosomas</w:t>
            </w:r>
            <w:r>
              <w:rPr>
                <w:noProof/>
                <w:webHidden/>
              </w:rPr>
              <w:tab/>
            </w:r>
            <w:r>
              <w:rPr>
                <w:noProof/>
                <w:webHidden/>
              </w:rPr>
              <w:fldChar w:fldCharType="begin"/>
            </w:r>
            <w:r>
              <w:rPr>
                <w:noProof/>
                <w:webHidden/>
              </w:rPr>
              <w:instrText xml:space="preserve"> PAGEREF _Toc517434724 \h </w:instrText>
            </w:r>
            <w:r>
              <w:rPr>
                <w:noProof/>
                <w:webHidden/>
              </w:rPr>
            </w:r>
            <w:r>
              <w:rPr>
                <w:noProof/>
                <w:webHidden/>
              </w:rPr>
              <w:fldChar w:fldCharType="separate"/>
            </w:r>
            <w:r w:rsidR="006C02BC">
              <w:rPr>
                <w:noProof/>
                <w:webHidden/>
              </w:rPr>
              <w:t>56</w:t>
            </w:r>
            <w:r>
              <w:rPr>
                <w:noProof/>
                <w:webHidden/>
              </w:rPr>
              <w:fldChar w:fldCharType="end"/>
            </w:r>
          </w:hyperlink>
        </w:p>
        <w:p w14:paraId="3B795A84" w14:textId="41F493D5" w:rsidR="001577E6" w:rsidRDefault="001577E6">
          <w:pPr>
            <w:pStyle w:val="TOC2"/>
            <w:tabs>
              <w:tab w:val="left" w:pos="880"/>
              <w:tab w:val="right" w:leader="dot" w:pos="8493"/>
            </w:tabs>
            <w:rPr>
              <w:rFonts w:asciiTheme="minorHAnsi" w:hAnsiTheme="minorHAnsi"/>
              <w:noProof/>
              <w:lang w:val="en-US" w:eastAsia="ja-JP"/>
            </w:rPr>
          </w:pPr>
          <w:hyperlink w:anchor="_Toc517434725" w:history="1">
            <w:r w:rsidRPr="00270FD6">
              <w:rPr>
                <w:rStyle w:val="Hyperlink"/>
                <w:noProof/>
              </w:rPr>
              <w:t>6.4</w:t>
            </w:r>
            <w:r>
              <w:rPr>
                <w:rFonts w:asciiTheme="minorHAnsi" w:hAnsiTheme="minorHAnsi"/>
                <w:noProof/>
                <w:lang w:val="en-US" w:eastAsia="ja-JP"/>
              </w:rPr>
              <w:tab/>
            </w:r>
            <w:r w:rsidRPr="00270FD6">
              <w:rPr>
                <w:rStyle w:val="Hyperlink"/>
                <w:noProof/>
              </w:rPr>
              <w:t>Evaluación de la aptitud</w:t>
            </w:r>
            <w:r>
              <w:rPr>
                <w:noProof/>
                <w:webHidden/>
              </w:rPr>
              <w:tab/>
            </w:r>
            <w:r>
              <w:rPr>
                <w:noProof/>
                <w:webHidden/>
              </w:rPr>
              <w:fldChar w:fldCharType="begin"/>
            </w:r>
            <w:r>
              <w:rPr>
                <w:noProof/>
                <w:webHidden/>
              </w:rPr>
              <w:instrText xml:space="preserve"> PAGEREF _Toc517434725 \h </w:instrText>
            </w:r>
            <w:r>
              <w:rPr>
                <w:noProof/>
                <w:webHidden/>
              </w:rPr>
            </w:r>
            <w:r>
              <w:rPr>
                <w:noProof/>
                <w:webHidden/>
              </w:rPr>
              <w:fldChar w:fldCharType="separate"/>
            </w:r>
            <w:r w:rsidR="006C02BC">
              <w:rPr>
                <w:noProof/>
                <w:webHidden/>
              </w:rPr>
              <w:t>56</w:t>
            </w:r>
            <w:r>
              <w:rPr>
                <w:noProof/>
                <w:webHidden/>
              </w:rPr>
              <w:fldChar w:fldCharType="end"/>
            </w:r>
          </w:hyperlink>
        </w:p>
        <w:p w14:paraId="39923F0A" w14:textId="26DA49DF" w:rsidR="001577E6" w:rsidRDefault="001577E6">
          <w:pPr>
            <w:pStyle w:val="TOC3"/>
            <w:tabs>
              <w:tab w:val="left" w:pos="1320"/>
              <w:tab w:val="right" w:leader="dot" w:pos="8493"/>
            </w:tabs>
            <w:rPr>
              <w:rFonts w:asciiTheme="minorHAnsi" w:hAnsiTheme="minorHAnsi" w:cstheme="minorBidi"/>
              <w:noProof/>
              <w:lang w:eastAsia="ja-JP"/>
            </w:rPr>
          </w:pPr>
          <w:hyperlink w:anchor="_Toc517434726" w:history="1">
            <w:r w:rsidRPr="00270FD6">
              <w:rPr>
                <w:rStyle w:val="Hyperlink"/>
                <w:noProof/>
              </w:rPr>
              <w:t>6.4.1</w:t>
            </w:r>
            <w:r>
              <w:rPr>
                <w:rFonts w:asciiTheme="minorHAnsi" w:hAnsiTheme="minorHAnsi" w:cstheme="minorBidi"/>
                <w:noProof/>
                <w:lang w:eastAsia="ja-JP"/>
              </w:rPr>
              <w:tab/>
            </w:r>
            <w:r w:rsidRPr="00270FD6">
              <w:rPr>
                <w:rStyle w:val="Hyperlink"/>
                <w:noProof/>
              </w:rPr>
              <w:t>Frente de Pareto</w:t>
            </w:r>
            <w:r>
              <w:rPr>
                <w:noProof/>
                <w:webHidden/>
              </w:rPr>
              <w:tab/>
            </w:r>
            <w:r>
              <w:rPr>
                <w:noProof/>
                <w:webHidden/>
              </w:rPr>
              <w:fldChar w:fldCharType="begin"/>
            </w:r>
            <w:r>
              <w:rPr>
                <w:noProof/>
                <w:webHidden/>
              </w:rPr>
              <w:instrText xml:space="preserve"> PAGEREF _Toc517434726 \h </w:instrText>
            </w:r>
            <w:r>
              <w:rPr>
                <w:noProof/>
                <w:webHidden/>
              </w:rPr>
            </w:r>
            <w:r>
              <w:rPr>
                <w:noProof/>
                <w:webHidden/>
              </w:rPr>
              <w:fldChar w:fldCharType="separate"/>
            </w:r>
            <w:r w:rsidR="006C02BC">
              <w:rPr>
                <w:noProof/>
                <w:webHidden/>
              </w:rPr>
              <w:t>57</w:t>
            </w:r>
            <w:r>
              <w:rPr>
                <w:noProof/>
                <w:webHidden/>
              </w:rPr>
              <w:fldChar w:fldCharType="end"/>
            </w:r>
          </w:hyperlink>
        </w:p>
        <w:p w14:paraId="3A89283E" w14:textId="74E19577" w:rsidR="001577E6" w:rsidRDefault="001577E6">
          <w:pPr>
            <w:pStyle w:val="TOC2"/>
            <w:tabs>
              <w:tab w:val="left" w:pos="880"/>
              <w:tab w:val="right" w:leader="dot" w:pos="8493"/>
            </w:tabs>
            <w:rPr>
              <w:rFonts w:asciiTheme="minorHAnsi" w:hAnsiTheme="minorHAnsi"/>
              <w:noProof/>
              <w:lang w:val="en-US" w:eastAsia="ja-JP"/>
            </w:rPr>
          </w:pPr>
          <w:hyperlink w:anchor="_Toc517434727" w:history="1">
            <w:r w:rsidRPr="00270FD6">
              <w:rPr>
                <w:rStyle w:val="Hyperlink"/>
                <w:noProof/>
              </w:rPr>
              <w:t>6.5</w:t>
            </w:r>
            <w:r>
              <w:rPr>
                <w:rFonts w:asciiTheme="minorHAnsi" w:hAnsiTheme="minorHAnsi"/>
                <w:noProof/>
                <w:lang w:val="en-US" w:eastAsia="ja-JP"/>
              </w:rPr>
              <w:tab/>
            </w:r>
            <w:r w:rsidRPr="00270FD6">
              <w:rPr>
                <w:rStyle w:val="Hyperlink"/>
                <w:noProof/>
              </w:rPr>
              <w:t>Selección</w:t>
            </w:r>
            <w:r>
              <w:rPr>
                <w:noProof/>
                <w:webHidden/>
              </w:rPr>
              <w:tab/>
            </w:r>
            <w:r>
              <w:rPr>
                <w:noProof/>
                <w:webHidden/>
              </w:rPr>
              <w:fldChar w:fldCharType="begin"/>
            </w:r>
            <w:r>
              <w:rPr>
                <w:noProof/>
                <w:webHidden/>
              </w:rPr>
              <w:instrText xml:space="preserve"> PAGEREF _Toc517434727 \h </w:instrText>
            </w:r>
            <w:r>
              <w:rPr>
                <w:noProof/>
                <w:webHidden/>
              </w:rPr>
            </w:r>
            <w:r>
              <w:rPr>
                <w:noProof/>
                <w:webHidden/>
              </w:rPr>
              <w:fldChar w:fldCharType="separate"/>
            </w:r>
            <w:r w:rsidR="006C02BC">
              <w:rPr>
                <w:noProof/>
                <w:webHidden/>
              </w:rPr>
              <w:t>58</w:t>
            </w:r>
            <w:r>
              <w:rPr>
                <w:noProof/>
                <w:webHidden/>
              </w:rPr>
              <w:fldChar w:fldCharType="end"/>
            </w:r>
          </w:hyperlink>
        </w:p>
        <w:p w14:paraId="3AD9A28C" w14:textId="03307C1C" w:rsidR="001577E6" w:rsidRDefault="001577E6">
          <w:pPr>
            <w:pStyle w:val="TOC3"/>
            <w:tabs>
              <w:tab w:val="left" w:pos="1320"/>
              <w:tab w:val="right" w:leader="dot" w:pos="8493"/>
            </w:tabs>
            <w:rPr>
              <w:rFonts w:asciiTheme="minorHAnsi" w:hAnsiTheme="minorHAnsi" w:cstheme="minorBidi"/>
              <w:noProof/>
              <w:lang w:eastAsia="ja-JP"/>
            </w:rPr>
          </w:pPr>
          <w:hyperlink w:anchor="_Toc517434728" w:history="1">
            <w:r w:rsidRPr="00270FD6">
              <w:rPr>
                <w:rStyle w:val="Hyperlink"/>
                <w:noProof/>
              </w:rPr>
              <w:t>6.5.1</w:t>
            </w:r>
            <w:r>
              <w:rPr>
                <w:rFonts w:asciiTheme="minorHAnsi" w:hAnsiTheme="minorHAnsi" w:cstheme="minorBidi"/>
                <w:noProof/>
                <w:lang w:eastAsia="ja-JP"/>
              </w:rPr>
              <w:tab/>
            </w:r>
            <w:r w:rsidRPr="00270FD6">
              <w:rPr>
                <w:rStyle w:val="Hyperlink"/>
                <w:noProof/>
              </w:rPr>
              <w:t>Selección por torneo</w:t>
            </w:r>
            <w:r>
              <w:rPr>
                <w:noProof/>
                <w:webHidden/>
              </w:rPr>
              <w:tab/>
            </w:r>
            <w:r>
              <w:rPr>
                <w:noProof/>
                <w:webHidden/>
              </w:rPr>
              <w:fldChar w:fldCharType="begin"/>
            </w:r>
            <w:r>
              <w:rPr>
                <w:noProof/>
                <w:webHidden/>
              </w:rPr>
              <w:instrText xml:space="preserve"> PAGEREF _Toc517434728 \h </w:instrText>
            </w:r>
            <w:r>
              <w:rPr>
                <w:noProof/>
                <w:webHidden/>
              </w:rPr>
            </w:r>
            <w:r>
              <w:rPr>
                <w:noProof/>
                <w:webHidden/>
              </w:rPr>
              <w:fldChar w:fldCharType="separate"/>
            </w:r>
            <w:r w:rsidR="006C02BC">
              <w:rPr>
                <w:noProof/>
                <w:webHidden/>
              </w:rPr>
              <w:t>59</w:t>
            </w:r>
            <w:r>
              <w:rPr>
                <w:noProof/>
                <w:webHidden/>
              </w:rPr>
              <w:fldChar w:fldCharType="end"/>
            </w:r>
          </w:hyperlink>
        </w:p>
        <w:p w14:paraId="4A3DAE66" w14:textId="40B977F0" w:rsidR="001577E6" w:rsidRDefault="001577E6">
          <w:pPr>
            <w:pStyle w:val="TOC2"/>
            <w:tabs>
              <w:tab w:val="left" w:pos="880"/>
              <w:tab w:val="right" w:leader="dot" w:pos="8493"/>
            </w:tabs>
            <w:rPr>
              <w:rFonts w:asciiTheme="minorHAnsi" w:hAnsiTheme="minorHAnsi"/>
              <w:noProof/>
              <w:lang w:val="en-US" w:eastAsia="ja-JP"/>
            </w:rPr>
          </w:pPr>
          <w:hyperlink w:anchor="_Toc517434729" w:history="1">
            <w:r w:rsidRPr="00270FD6">
              <w:rPr>
                <w:rStyle w:val="Hyperlink"/>
                <w:noProof/>
              </w:rPr>
              <w:t>6.6</w:t>
            </w:r>
            <w:r>
              <w:rPr>
                <w:rFonts w:asciiTheme="minorHAnsi" w:hAnsiTheme="minorHAnsi"/>
                <w:noProof/>
                <w:lang w:val="en-US" w:eastAsia="ja-JP"/>
              </w:rPr>
              <w:tab/>
            </w:r>
            <w:r w:rsidRPr="00270FD6">
              <w:rPr>
                <w:rStyle w:val="Hyperlink"/>
                <w:noProof/>
              </w:rPr>
              <w:t>Cruce</w:t>
            </w:r>
            <w:r>
              <w:rPr>
                <w:noProof/>
                <w:webHidden/>
              </w:rPr>
              <w:tab/>
            </w:r>
            <w:r>
              <w:rPr>
                <w:noProof/>
                <w:webHidden/>
              </w:rPr>
              <w:fldChar w:fldCharType="begin"/>
            </w:r>
            <w:r>
              <w:rPr>
                <w:noProof/>
                <w:webHidden/>
              </w:rPr>
              <w:instrText xml:space="preserve"> PAGEREF _Toc517434729 \h </w:instrText>
            </w:r>
            <w:r>
              <w:rPr>
                <w:noProof/>
                <w:webHidden/>
              </w:rPr>
            </w:r>
            <w:r>
              <w:rPr>
                <w:noProof/>
                <w:webHidden/>
              </w:rPr>
              <w:fldChar w:fldCharType="separate"/>
            </w:r>
            <w:r w:rsidR="006C02BC">
              <w:rPr>
                <w:noProof/>
                <w:webHidden/>
              </w:rPr>
              <w:t>60</w:t>
            </w:r>
            <w:r>
              <w:rPr>
                <w:noProof/>
                <w:webHidden/>
              </w:rPr>
              <w:fldChar w:fldCharType="end"/>
            </w:r>
          </w:hyperlink>
        </w:p>
        <w:p w14:paraId="3B585B38" w14:textId="4420A501" w:rsidR="001577E6" w:rsidRDefault="001577E6">
          <w:pPr>
            <w:pStyle w:val="TOC2"/>
            <w:tabs>
              <w:tab w:val="left" w:pos="880"/>
              <w:tab w:val="right" w:leader="dot" w:pos="8493"/>
            </w:tabs>
            <w:rPr>
              <w:rFonts w:asciiTheme="minorHAnsi" w:hAnsiTheme="minorHAnsi"/>
              <w:noProof/>
              <w:lang w:val="en-US" w:eastAsia="ja-JP"/>
            </w:rPr>
          </w:pPr>
          <w:hyperlink w:anchor="_Toc517434730" w:history="1">
            <w:r w:rsidRPr="00270FD6">
              <w:rPr>
                <w:rStyle w:val="Hyperlink"/>
                <w:noProof/>
              </w:rPr>
              <w:t>6.7</w:t>
            </w:r>
            <w:r>
              <w:rPr>
                <w:rFonts w:asciiTheme="minorHAnsi" w:hAnsiTheme="minorHAnsi"/>
                <w:noProof/>
                <w:lang w:val="en-US" w:eastAsia="ja-JP"/>
              </w:rPr>
              <w:tab/>
            </w:r>
            <w:r w:rsidRPr="00270FD6">
              <w:rPr>
                <w:rStyle w:val="Hyperlink"/>
                <w:noProof/>
              </w:rPr>
              <w:t>Mutación</w:t>
            </w:r>
            <w:r>
              <w:rPr>
                <w:noProof/>
                <w:webHidden/>
              </w:rPr>
              <w:tab/>
            </w:r>
            <w:r>
              <w:rPr>
                <w:noProof/>
                <w:webHidden/>
              </w:rPr>
              <w:fldChar w:fldCharType="begin"/>
            </w:r>
            <w:r>
              <w:rPr>
                <w:noProof/>
                <w:webHidden/>
              </w:rPr>
              <w:instrText xml:space="preserve"> PAGEREF _Toc517434730 \h </w:instrText>
            </w:r>
            <w:r>
              <w:rPr>
                <w:noProof/>
                <w:webHidden/>
              </w:rPr>
            </w:r>
            <w:r>
              <w:rPr>
                <w:noProof/>
                <w:webHidden/>
              </w:rPr>
              <w:fldChar w:fldCharType="separate"/>
            </w:r>
            <w:r w:rsidR="006C02BC">
              <w:rPr>
                <w:noProof/>
                <w:webHidden/>
              </w:rPr>
              <w:t>62</w:t>
            </w:r>
            <w:r>
              <w:rPr>
                <w:noProof/>
                <w:webHidden/>
              </w:rPr>
              <w:fldChar w:fldCharType="end"/>
            </w:r>
          </w:hyperlink>
        </w:p>
        <w:p w14:paraId="47B036DB" w14:textId="116250FE" w:rsidR="001577E6" w:rsidRDefault="001577E6">
          <w:pPr>
            <w:pStyle w:val="TOC2"/>
            <w:tabs>
              <w:tab w:val="left" w:pos="880"/>
              <w:tab w:val="right" w:leader="dot" w:pos="8493"/>
            </w:tabs>
            <w:rPr>
              <w:rFonts w:asciiTheme="minorHAnsi" w:hAnsiTheme="minorHAnsi"/>
              <w:noProof/>
              <w:lang w:val="en-US" w:eastAsia="ja-JP"/>
            </w:rPr>
          </w:pPr>
          <w:hyperlink w:anchor="_Toc517434731" w:history="1">
            <w:r w:rsidRPr="00270FD6">
              <w:rPr>
                <w:rStyle w:val="Hyperlink"/>
                <w:noProof/>
              </w:rPr>
              <w:t>6.8</w:t>
            </w:r>
            <w:r>
              <w:rPr>
                <w:rFonts w:asciiTheme="minorHAnsi" w:hAnsiTheme="minorHAnsi"/>
                <w:noProof/>
                <w:lang w:val="en-US" w:eastAsia="ja-JP"/>
              </w:rPr>
              <w:tab/>
            </w:r>
            <w:r w:rsidRPr="00270FD6">
              <w:rPr>
                <w:rStyle w:val="Hyperlink"/>
                <w:noProof/>
              </w:rPr>
              <w:t>Criterio de parada</w:t>
            </w:r>
            <w:r>
              <w:rPr>
                <w:noProof/>
                <w:webHidden/>
              </w:rPr>
              <w:tab/>
            </w:r>
            <w:r>
              <w:rPr>
                <w:noProof/>
                <w:webHidden/>
              </w:rPr>
              <w:fldChar w:fldCharType="begin"/>
            </w:r>
            <w:r>
              <w:rPr>
                <w:noProof/>
                <w:webHidden/>
              </w:rPr>
              <w:instrText xml:space="preserve"> PAGEREF _Toc517434731 \h </w:instrText>
            </w:r>
            <w:r>
              <w:rPr>
                <w:noProof/>
                <w:webHidden/>
              </w:rPr>
            </w:r>
            <w:r>
              <w:rPr>
                <w:noProof/>
                <w:webHidden/>
              </w:rPr>
              <w:fldChar w:fldCharType="separate"/>
            </w:r>
            <w:r w:rsidR="006C02BC">
              <w:rPr>
                <w:noProof/>
                <w:webHidden/>
              </w:rPr>
              <w:t>63</w:t>
            </w:r>
            <w:r>
              <w:rPr>
                <w:noProof/>
                <w:webHidden/>
              </w:rPr>
              <w:fldChar w:fldCharType="end"/>
            </w:r>
          </w:hyperlink>
        </w:p>
        <w:p w14:paraId="4E353C49" w14:textId="74201823" w:rsidR="001577E6" w:rsidRDefault="001577E6">
          <w:pPr>
            <w:pStyle w:val="TOC1"/>
            <w:tabs>
              <w:tab w:val="left" w:pos="1320"/>
            </w:tabs>
            <w:rPr>
              <w:rFonts w:asciiTheme="minorHAnsi" w:hAnsiTheme="minorHAnsi"/>
              <w:noProof/>
              <w:lang w:val="en-US" w:eastAsia="ja-JP"/>
            </w:rPr>
          </w:pPr>
          <w:hyperlink w:anchor="_Toc517434732" w:history="1">
            <w:r w:rsidRPr="00270FD6">
              <w:rPr>
                <w:rStyle w:val="Hyperlink"/>
                <w:noProof/>
              </w:rPr>
              <w:t>Capítulo 7.</w:t>
            </w:r>
            <w:r>
              <w:rPr>
                <w:rFonts w:asciiTheme="minorHAnsi" w:hAnsiTheme="minorHAnsi"/>
                <w:noProof/>
                <w:lang w:val="en-US" w:eastAsia="ja-JP"/>
              </w:rPr>
              <w:tab/>
            </w:r>
            <w:r w:rsidRPr="00270FD6">
              <w:rPr>
                <w:rStyle w:val="Hyperlink"/>
                <w:noProof/>
              </w:rPr>
              <w:t>Diseño del modelo matemático de programación no lineal para el problema de optimización de distribución de ayuda humanitaria</w:t>
            </w:r>
            <w:r>
              <w:rPr>
                <w:noProof/>
                <w:webHidden/>
              </w:rPr>
              <w:tab/>
            </w:r>
            <w:r>
              <w:rPr>
                <w:noProof/>
                <w:webHidden/>
              </w:rPr>
              <w:fldChar w:fldCharType="begin"/>
            </w:r>
            <w:r>
              <w:rPr>
                <w:noProof/>
                <w:webHidden/>
              </w:rPr>
              <w:instrText xml:space="preserve"> PAGEREF _Toc517434732 \h </w:instrText>
            </w:r>
            <w:r>
              <w:rPr>
                <w:noProof/>
                <w:webHidden/>
              </w:rPr>
            </w:r>
            <w:r>
              <w:rPr>
                <w:noProof/>
                <w:webHidden/>
              </w:rPr>
              <w:fldChar w:fldCharType="separate"/>
            </w:r>
            <w:r w:rsidR="006C02BC">
              <w:rPr>
                <w:noProof/>
                <w:webHidden/>
              </w:rPr>
              <w:t>64</w:t>
            </w:r>
            <w:r>
              <w:rPr>
                <w:noProof/>
                <w:webHidden/>
              </w:rPr>
              <w:fldChar w:fldCharType="end"/>
            </w:r>
          </w:hyperlink>
        </w:p>
        <w:p w14:paraId="6B56965B" w14:textId="6E091A71" w:rsidR="001577E6" w:rsidRDefault="001577E6">
          <w:pPr>
            <w:pStyle w:val="TOC2"/>
            <w:tabs>
              <w:tab w:val="left" w:pos="880"/>
              <w:tab w:val="right" w:leader="dot" w:pos="8493"/>
            </w:tabs>
            <w:rPr>
              <w:rFonts w:asciiTheme="minorHAnsi" w:hAnsiTheme="minorHAnsi"/>
              <w:noProof/>
              <w:lang w:val="en-US" w:eastAsia="ja-JP"/>
            </w:rPr>
          </w:pPr>
          <w:hyperlink w:anchor="_Toc517434733" w:history="1">
            <w:r w:rsidRPr="00270FD6">
              <w:rPr>
                <w:rStyle w:val="Hyperlink"/>
                <w:noProof/>
              </w:rPr>
              <w:t>7.1</w:t>
            </w:r>
            <w:r>
              <w:rPr>
                <w:rFonts w:asciiTheme="minorHAnsi" w:hAnsiTheme="minorHAnsi"/>
                <w:noProof/>
                <w:lang w:val="en-US" w:eastAsia="ja-JP"/>
              </w:rPr>
              <w:tab/>
            </w:r>
            <w:r w:rsidRPr="00270FD6">
              <w:rPr>
                <w:rStyle w:val="Hyperlink"/>
                <w:noProof/>
              </w:rPr>
              <w:t>Introducción</w:t>
            </w:r>
            <w:r>
              <w:rPr>
                <w:noProof/>
                <w:webHidden/>
              </w:rPr>
              <w:tab/>
            </w:r>
            <w:r>
              <w:rPr>
                <w:noProof/>
                <w:webHidden/>
              </w:rPr>
              <w:fldChar w:fldCharType="begin"/>
            </w:r>
            <w:r>
              <w:rPr>
                <w:noProof/>
                <w:webHidden/>
              </w:rPr>
              <w:instrText xml:space="preserve"> PAGEREF _Toc517434733 \h </w:instrText>
            </w:r>
            <w:r>
              <w:rPr>
                <w:noProof/>
                <w:webHidden/>
              </w:rPr>
            </w:r>
            <w:r>
              <w:rPr>
                <w:noProof/>
                <w:webHidden/>
              </w:rPr>
              <w:fldChar w:fldCharType="separate"/>
            </w:r>
            <w:r w:rsidR="006C02BC">
              <w:rPr>
                <w:noProof/>
                <w:webHidden/>
              </w:rPr>
              <w:t>64</w:t>
            </w:r>
            <w:r>
              <w:rPr>
                <w:noProof/>
                <w:webHidden/>
              </w:rPr>
              <w:fldChar w:fldCharType="end"/>
            </w:r>
          </w:hyperlink>
        </w:p>
        <w:p w14:paraId="73D31917" w14:textId="67B9C3F3" w:rsidR="001577E6" w:rsidRDefault="001577E6">
          <w:pPr>
            <w:pStyle w:val="TOC2"/>
            <w:tabs>
              <w:tab w:val="left" w:pos="880"/>
              <w:tab w:val="right" w:leader="dot" w:pos="8493"/>
            </w:tabs>
            <w:rPr>
              <w:rFonts w:asciiTheme="minorHAnsi" w:hAnsiTheme="minorHAnsi"/>
              <w:noProof/>
              <w:lang w:val="en-US" w:eastAsia="ja-JP"/>
            </w:rPr>
          </w:pPr>
          <w:hyperlink w:anchor="_Toc517434734" w:history="1">
            <w:r w:rsidRPr="00270FD6">
              <w:rPr>
                <w:rStyle w:val="Hyperlink"/>
                <w:noProof/>
              </w:rPr>
              <w:t>7.2</w:t>
            </w:r>
            <w:r>
              <w:rPr>
                <w:rFonts w:asciiTheme="minorHAnsi" w:hAnsiTheme="minorHAnsi"/>
                <w:noProof/>
                <w:lang w:val="en-US" w:eastAsia="ja-JP"/>
              </w:rPr>
              <w:tab/>
            </w:r>
            <w:r w:rsidRPr="00270FD6">
              <w:rPr>
                <w:rStyle w:val="Hyperlink"/>
                <w:noProof/>
              </w:rPr>
              <w:t>Formulación del modelo matemático</w:t>
            </w:r>
            <w:r>
              <w:rPr>
                <w:noProof/>
                <w:webHidden/>
              </w:rPr>
              <w:tab/>
            </w:r>
            <w:r>
              <w:rPr>
                <w:noProof/>
                <w:webHidden/>
              </w:rPr>
              <w:fldChar w:fldCharType="begin"/>
            </w:r>
            <w:r>
              <w:rPr>
                <w:noProof/>
                <w:webHidden/>
              </w:rPr>
              <w:instrText xml:space="preserve"> PAGEREF _Toc517434734 \h </w:instrText>
            </w:r>
            <w:r>
              <w:rPr>
                <w:noProof/>
                <w:webHidden/>
              </w:rPr>
            </w:r>
            <w:r>
              <w:rPr>
                <w:noProof/>
                <w:webHidden/>
              </w:rPr>
              <w:fldChar w:fldCharType="separate"/>
            </w:r>
            <w:r w:rsidR="006C02BC">
              <w:rPr>
                <w:noProof/>
                <w:webHidden/>
              </w:rPr>
              <w:t>64</w:t>
            </w:r>
            <w:r>
              <w:rPr>
                <w:noProof/>
                <w:webHidden/>
              </w:rPr>
              <w:fldChar w:fldCharType="end"/>
            </w:r>
          </w:hyperlink>
        </w:p>
        <w:p w14:paraId="04768743" w14:textId="629A74A2" w:rsidR="001577E6" w:rsidRDefault="001577E6">
          <w:pPr>
            <w:pStyle w:val="TOC3"/>
            <w:tabs>
              <w:tab w:val="left" w:pos="1320"/>
              <w:tab w:val="right" w:leader="dot" w:pos="8493"/>
            </w:tabs>
            <w:rPr>
              <w:rFonts w:asciiTheme="minorHAnsi" w:hAnsiTheme="minorHAnsi" w:cstheme="minorBidi"/>
              <w:noProof/>
              <w:lang w:eastAsia="ja-JP"/>
            </w:rPr>
          </w:pPr>
          <w:hyperlink w:anchor="_Toc517434735" w:history="1">
            <w:r w:rsidRPr="00270FD6">
              <w:rPr>
                <w:rStyle w:val="Hyperlink"/>
                <w:noProof/>
              </w:rPr>
              <w:t>7.2.1</w:t>
            </w:r>
            <w:r>
              <w:rPr>
                <w:rFonts w:asciiTheme="minorHAnsi" w:hAnsiTheme="minorHAnsi" w:cstheme="minorBidi"/>
                <w:noProof/>
                <w:lang w:eastAsia="ja-JP"/>
              </w:rPr>
              <w:tab/>
            </w:r>
            <w:r w:rsidRPr="00270FD6">
              <w:rPr>
                <w:rStyle w:val="Hyperlink"/>
                <w:noProof/>
              </w:rPr>
              <w:t>Conjuntos</w:t>
            </w:r>
            <w:r>
              <w:rPr>
                <w:noProof/>
                <w:webHidden/>
              </w:rPr>
              <w:tab/>
            </w:r>
            <w:r>
              <w:rPr>
                <w:noProof/>
                <w:webHidden/>
              </w:rPr>
              <w:fldChar w:fldCharType="begin"/>
            </w:r>
            <w:r>
              <w:rPr>
                <w:noProof/>
                <w:webHidden/>
              </w:rPr>
              <w:instrText xml:space="preserve"> PAGEREF _Toc517434735 \h </w:instrText>
            </w:r>
            <w:r>
              <w:rPr>
                <w:noProof/>
                <w:webHidden/>
              </w:rPr>
            </w:r>
            <w:r>
              <w:rPr>
                <w:noProof/>
                <w:webHidden/>
              </w:rPr>
              <w:fldChar w:fldCharType="separate"/>
            </w:r>
            <w:r w:rsidR="006C02BC">
              <w:rPr>
                <w:noProof/>
                <w:webHidden/>
              </w:rPr>
              <w:t>64</w:t>
            </w:r>
            <w:r>
              <w:rPr>
                <w:noProof/>
                <w:webHidden/>
              </w:rPr>
              <w:fldChar w:fldCharType="end"/>
            </w:r>
          </w:hyperlink>
        </w:p>
        <w:p w14:paraId="522FCB36" w14:textId="7B2A3680" w:rsidR="001577E6" w:rsidRDefault="001577E6">
          <w:pPr>
            <w:pStyle w:val="TOC3"/>
            <w:tabs>
              <w:tab w:val="left" w:pos="1320"/>
              <w:tab w:val="right" w:leader="dot" w:pos="8493"/>
            </w:tabs>
            <w:rPr>
              <w:rFonts w:asciiTheme="minorHAnsi" w:hAnsiTheme="minorHAnsi" w:cstheme="minorBidi"/>
              <w:noProof/>
              <w:lang w:eastAsia="ja-JP"/>
            </w:rPr>
          </w:pPr>
          <w:hyperlink w:anchor="_Toc517434736" w:history="1">
            <w:r w:rsidRPr="00270FD6">
              <w:rPr>
                <w:rStyle w:val="Hyperlink"/>
                <w:noProof/>
              </w:rPr>
              <w:t>7.2.2</w:t>
            </w:r>
            <w:r>
              <w:rPr>
                <w:rFonts w:asciiTheme="minorHAnsi" w:hAnsiTheme="minorHAnsi" w:cstheme="minorBidi"/>
                <w:noProof/>
                <w:lang w:eastAsia="ja-JP"/>
              </w:rPr>
              <w:tab/>
            </w:r>
            <w:r w:rsidRPr="00270FD6">
              <w:rPr>
                <w:rStyle w:val="Hyperlink"/>
                <w:noProof/>
              </w:rPr>
              <w:t>Parámetros</w:t>
            </w:r>
            <w:r>
              <w:rPr>
                <w:noProof/>
                <w:webHidden/>
              </w:rPr>
              <w:tab/>
            </w:r>
            <w:r>
              <w:rPr>
                <w:noProof/>
                <w:webHidden/>
              </w:rPr>
              <w:fldChar w:fldCharType="begin"/>
            </w:r>
            <w:r>
              <w:rPr>
                <w:noProof/>
                <w:webHidden/>
              </w:rPr>
              <w:instrText xml:space="preserve"> PAGEREF _Toc517434736 \h </w:instrText>
            </w:r>
            <w:r>
              <w:rPr>
                <w:noProof/>
                <w:webHidden/>
              </w:rPr>
            </w:r>
            <w:r>
              <w:rPr>
                <w:noProof/>
                <w:webHidden/>
              </w:rPr>
              <w:fldChar w:fldCharType="separate"/>
            </w:r>
            <w:r w:rsidR="006C02BC">
              <w:rPr>
                <w:noProof/>
                <w:webHidden/>
              </w:rPr>
              <w:t>64</w:t>
            </w:r>
            <w:r>
              <w:rPr>
                <w:noProof/>
                <w:webHidden/>
              </w:rPr>
              <w:fldChar w:fldCharType="end"/>
            </w:r>
          </w:hyperlink>
        </w:p>
        <w:p w14:paraId="0E93C776" w14:textId="6594DCCA" w:rsidR="001577E6" w:rsidRDefault="001577E6">
          <w:pPr>
            <w:pStyle w:val="TOC3"/>
            <w:tabs>
              <w:tab w:val="left" w:pos="1320"/>
              <w:tab w:val="right" w:leader="dot" w:pos="8493"/>
            </w:tabs>
            <w:rPr>
              <w:rFonts w:asciiTheme="minorHAnsi" w:hAnsiTheme="minorHAnsi" w:cstheme="minorBidi"/>
              <w:noProof/>
              <w:lang w:eastAsia="ja-JP"/>
            </w:rPr>
          </w:pPr>
          <w:hyperlink w:anchor="_Toc517434737" w:history="1">
            <w:r w:rsidRPr="00270FD6">
              <w:rPr>
                <w:rStyle w:val="Hyperlink"/>
                <w:noProof/>
              </w:rPr>
              <w:t>7.2.3</w:t>
            </w:r>
            <w:r>
              <w:rPr>
                <w:rFonts w:asciiTheme="minorHAnsi" w:hAnsiTheme="minorHAnsi" w:cstheme="minorBidi"/>
                <w:noProof/>
                <w:lang w:eastAsia="ja-JP"/>
              </w:rPr>
              <w:tab/>
            </w:r>
            <w:r w:rsidRPr="00270FD6">
              <w:rPr>
                <w:rStyle w:val="Hyperlink"/>
                <w:noProof/>
              </w:rPr>
              <w:t>Variables de decisión</w:t>
            </w:r>
            <w:r>
              <w:rPr>
                <w:noProof/>
                <w:webHidden/>
              </w:rPr>
              <w:tab/>
            </w:r>
            <w:r>
              <w:rPr>
                <w:noProof/>
                <w:webHidden/>
              </w:rPr>
              <w:fldChar w:fldCharType="begin"/>
            </w:r>
            <w:r>
              <w:rPr>
                <w:noProof/>
                <w:webHidden/>
              </w:rPr>
              <w:instrText xml:space="preserve"> PAGEREF _Toc517434737 \h </w:instrText>
            </w:r>
            <w:r>
              <w:rPr>
                <w:noProof/>
                <w:webHidden/>
              </w:rPr>
            </w:r>
            <w:r>
              <w:rPr>
                <w:noProof/>
                <w:webHidden/>
              </w:rPr>
              <w:fldChar w:fldCharType="separate"/>
            </w:r>
            <w:r w:rsidR="006C02BC">
              <w:rPr>
                <w:noProof/>
                <w:webHidden/>
              </w:rPr>
              <w:t>64</w:t>
            </w:r>
            <w:r>
              <w:rPr>
                <w:noProof/>
                <w:webHidden/>
              </w:rPr>
              <w:fldChar w:fldCharType="end"/>
            </w:r>
          </w:hyperlink>
        </w:p>
        <w:p w14:paraId="5657C279" w14:textId="2FF6553B" w:rsidR="001577E6" w:rsidRDefault="001577E6">
          <w:pPr>
            <w:pStyle w:val="TOC3"/>
            <w:tabs>
              <w:tab w:val="left" w:pos="1320"/>
              <w:tab w:val="right" w:leader="dot" w:pos="8493"/>
            </w:tabs>
            <w:rPr>
              <w:rFonts w:asciiTheme="minorHAnsi" w:hAnsiTheme="minorHAnsi" w:cstheme="minorBidi"/>
              <w:noProof/>
              <w:lang w:eastAsia="ja-JP"/>
            </w:rPr>
          </w:pPr>
          <w:hyperlink w:anchor="_Toc517434738" w:history="1">
            <w:r w:rsidRPr="00270FD6">
              <w:rPr>
                <w:rStyle w:val="Hyperlink"/>
                <w:noProof/>
              </w:rPr>
              <w:t>7.2.4</w:t>
            </w:r>
            <w:r>
              <w:rPr>
                <w:rFonts w:asciiTheme="minorHAnsi" w:hAnsiTheme="minorHAnsi" w:cstheme="minorBidi"/>
                <w:noProof/>
                <w:lang w:eastAsia="ja-JP"/>
              </w:rPr>
              <w:tab/>
            </w:r>
            <w:r w:rsidRPr="00270FD6">
              <w:rPr>
                <w:rStyle w:val="Hyperlink"/>
                <w:noProof/>
              </w:rPr>
              <w:t>Funciones objetivo</w:t>
            </w:r>
            <w:r>
              <w:rPr>
                <w:noProof/>
                <w:webHidden/>
              </w:rPr>
              <w:tab/>
            </w:r>
            <w:r>
              <w:rPr>
                <w:noProof/>
                <w:webHidden/>
              </w:rPr>
              <w:fldChar w:fldCharType="begin"/>
            </w:r>
            <w:r>
              <w:rPr>
                <w:noProof/>
                <w:webHidden/>
              </w:rPr>
              <w:instrText xml:space="preserve"> PAGEREF _Toc517434738 \h </w:instrText>
            </w:r>
            <w:r>
              <w:rPr>
                <w:noProof/>
                <w:webHidden/>
              </w:rPr>
            </w:r>
            <w:r>
              <w:rPr>
                <w:noProof/>
                <w:webHidden/>
              </w:rPr>
              <w:fldChar w:fldCharType="separate"/>
            </w:r>
            <w:r w:rsidR="006C02BC">
              <w:rPr>
                <w:noProof/>
                <w:webHidden/>
              </w:rPr>
              <w:t>65</w:t>
            </w:r>
            <w:r>
              <w:rPr>
                <w:noProof/>
                <w:webHidden/>
              </w:rPr>
              <w:fldChar w:fldCharType="end"/>
            </w:r>
          </w:hyperlink>
        </w:p>
        <w:p w14:paraId="7FCC762B" w14:textId="16606788" w:rsidR="001577E6" w:rsidRDefault="001577E6">
          <w:pPr>
            <w:pStyle w:val="TOC3"/>
            <w:tabs>
              <w:tab w:val="left" w:pos="1320"/>
              <w:tab w:val="right" w:leader="dot" w:pos="8493"/>
            </w:tabs>
            <w:rPr>
              <w:rFonts w:asciiTheme="minorHAnsi" w:hAnsiTheme="minorHAnsi" w:cstheme="minorBidi"/>
              <w:noProof/>
              <w:lang w:eastAsia="ja-JP"/>
            </w:rPr>
          </w:pPr>
          <w:hyperlink w:anchor="_Toc517434739" w:history="1">
            <w:r w:rsidRPr="00270FD6">
              <w:rPr>
                <w:rStyle w:val="Hyperlink"/>
                <w:noProof/>
              </w:rPr>
              <w:t>7.2.5</w:t>
            </w:r>
            <w:r>
              <w:rPr>
                <w:rFonts w:asciiTheme="minorHAnsi" w:hAnsiTheme="minorHAnsi" w:cstheme="minorBidi"/>
                <w:noProof/>
                <w:lang w:eastAsia="ja-JP"/>
              </w:rPr>
              <w:tab/>
            </w:r>
            <w:r w:rsidRPr="00270FD6">
              <w:rPr>
                <w:rStyle w:val="Hyperlink"/>
                <w:noProof/>
              </w:rPr>
              <w:t>Restricciones</w:t>
            </w:r>
            <w:r>
              <w:rPr>
                <w:noProof/>
                <w:webHidden/>
              </w:rPr>
              <w:tab/>
            </w:r>
            <w:r>
              <w:rPr>
                <w:noProof/>
                <w:webHidden/>
              </w:rPr>
              <w:fldChar w:fldCharType="begin"/>
            </w:r>
            <w:r>
              <w:rPr>
                <w:noProof/>
                <w:webHidden/>
              </w:rPr>
              <w:instrText xml:space="preserve"> PAGEREF _Toc517434739 \h </w:instrText>
            </w:r>
            <w:r>
              <w:rPr>
                <w:noProof/>
                <w:webHidden/>
              </w:rPr>
            </w:r>
            <w:r>
              <w:rPr>
                <w:noProof/>
                <w:webHidden/>
              </w:rPr>
              <w:fldChar w:fldCharType="separate"/>
            </w:r>
            <w:r w:rsidR="006C02BC">
              <w:rPr>
                <w:noProof/>
                <w:webHidden/>
              </w:rPr>
              <w:t>65</w:t>
            </w:r>
            <w:r>
              <w:rPr>
                <w:noProof/>
                <w:webHidden/>
              </w:rPr>
              <w:fldChar w:fldCharType="end"/>
            </w:r>
          </w:hyperlink>
        </w:p>
        <w:p w14:paraId="61DE4422" w14:textId="79144E2C" w:rsidR="001577E6" w:rsidRDefault="001577E6">
          <w:pPr>
            <w:pStyle w:val="TOC3"/>
            <w:tabs>
              <w:tab w:val="left" w:pos="1320"/>
              <w:tab w:val="right" w:leader="dot" w:pos="8493"/>
            </w:tabs>
            <w:rPr>
              <w:rFonts w:asciiTheme="minorHAnsi" w:hAnsiTheme="minorHAnsi" w:cstheme="minorBidi"/>
              <w:noProof/>
              <w:lang w:eastAsia="ja-JP"/>
            </w:rPr>
          </w:pPr>
          <w:hyperlink w:anchor="_Toc517434740" w:history="1">
            <w:r w:rsidRPr="00270FD6">
              <w:rPr>
                <w:rStyle w:val="Hyperlink"/>
                <w:noProof/>
              </w:rPr>
              <w:t>7.2.6</w:t>
            </w:r>
            <w:r>
              <w:rPr>
                <w:rFonts w:asciiTheme="minorHAnsi" w:hAnsiTheme="minorHAnsi" w:cstheme="minorBidi"/>
                <w:noProof/>
                <w:lang w:eastAsia="ja-JP"/>
              </w:rPr>
              <w:tab/>
            </w:r>
            <w:r w:rsidRPr="00270FD6">
              <w:rPr>
                <w:rStyle w:val="Hyperlink"/>
                <w:noProof/>
              </w:rPr>
              <w:t>Rango de existencia</w:t>
            </w:r>
            <w:r>
              <w:rPr>
                <w:noProof/>
                <w:webHidden/>
              </w:rPr>
              <w:tab/>
            </w:r>
            <w:r>
              <w:rPr>
                <w:noProof/>
                <w:webHidden/>
              </w:rPr>
              <w:fldChar w:fldCharType="begin"/>
            </w:r>
            <w:r>
              <w:rPr>
                <w:noProof/>
                <w:webHidden/>
              </w:rPr>
              <w:instrText xml:space="preserve"> PAGEREF _Toc517434740 \h </w:instrText>
            </w:r>
            <w:r>
              <w:rPr>
                <w:noProof/>
                <w:webHidden/>
              </w:rPr>
            </w:r>
            <w:r>
              <w:rPr>
                <w:noProof/>
                <w:webHidden/>
              </w:rPr>
              <w:fldChar w:fldCharType="separate"/>
            </w:r>
            <w:r w:rsidR="006C02BC">
              <w:rPr>
                <w:noProof/>
                <w:webHidden/>
              </w:rPr>
              <w:t>66</w:t>
            </w:r>
            <w:r>
              <w:rPr>
                <w:noProof/>
                <w:webHidden/>
              </w:rPr>
              <w:fldChar w:fldCharType="end"/>
            </w:r>
          </w:hyperlink>
        </w:p>
        <w:p w14:paraId="26E8B793" w14:textId="17EAF466" w:rsidR="001577E6" w:rsidRDefault="001577E6">
          <w:pPr>
            <w:pStyle w:val="TOC2"/>
            <w:tabs>
              <w:tab w:val="left" w:pos="880"/>
              <w:tab w:val="right" w:leader="dot" w:pos="8493"/>
            </w:tabs>
            <w:rPr>
              <w:rFonts w:asciiTheme="minorHAnsi" w:hAnsiTheme="minorHAnsi"/>
              <w:noProof/>
              <w:lang w:val="en-US" w:eastAsia="ja-JP"/>
            </w:rPr>
          </w:pPr>
          <w:hyperlink w:anchor="_Toc517434741" w:history="1">
            <w:r w:rsidRPr="00270FD6">
              <w:rPr>
                <w:rStyle w:val="Hyperlink"/>
                <w:noProof/>
              </w:rPr>
              <w:t>7.3</w:t>
            </w:r>
            <w:r>
              <w:rPr>
                <w:rFonts w:asciiTheme="minorHAnsi" w:hAnsiTheme="minorHAnsi"/>
                <w:noProof/>
                <w:lang w:val="en-US" w:eastAsia="ja-JP"/>
              </w:rPr>
              <w:tab/>
            </w:r>
            <w:r w:rsidRPr="00270FD6">
              <w:rPr>
                <w:rStyle w:val="Hyperlink"/>
                <w:noProof/>
              </w:rPr>
              <w:t>Algoritmo de optimización exacto (</w:t>
            </w:r>
            <w:r w:rsidRPr="00270FD6">
              <w:rPr>
                <w:rStyle w:val="Hyperlink"/>
                <w:i/>
                <w:noProof/>
              </w:rPr>
              <w:t>solver</w:t>
            </w:r>
            <w:r w:rsidRPr="00270FD6">
              <w:rPr>
                <w:rStyle w:val="Hyperlink"/>
                <w:noProof/>
              </w:rPr>
              <w:t>)</w:t>
            </w:r>
            <w:r>
              <w:rPr>
                <w:noProof/>
                <w:webHidden/>
              </w:rPr>
              <w:tab/>
            </w:r>
            <w:r>
              <w:rPr>
                <w:noProof/>
                <w:webHidden/>
              </w:rPr>
              <w:fldChar w:fldCharType="begin"/>
            </w:r>
            <w:r>
              <w:rPr>
                <w:noProof/>
                <w:webHidden/>
              </w:rPr>
              <w:instrText xml:space="preserve"> PAGEREF _Toc517434741 \h </w:instrText>
            </w:r>
            <w:r>
              <w:rPr>
                <w:noProof/>
                <w:webHidden/>
              </w:rPr>
            </w:r>
            <w:r>
              <w:rPr>
                <w:noProof/>
                <w:webHidden/>
              </w:rPr>
              <w:fldChar w:fldCharType="separate"/>
            </w:r>
            <w:r w:rsidR="006C02BC">
              <w:rPr>
                <w:noProof/>
                <w:webHidden/>
              </w:rPr>
              <w:t>66</w:t>
            </w:r>
            <w:r>
              <w:rPr>
                <w:noProof/>
                <w:webHidden/>
              </w:rPr>
              <w:fldChar w:fldCharType="end"/>
            </w:r>
          </w:hyperlink>
        </w:p>
        <w:p w14:paraId="48D75978" w14:textId="691447C0" w:rsidR="001577E6" w:rsidRDefault="001577E6">
          <w:pPr>
            <w:pStyle w:val="TOC1"/>
            <w:tabs>
              <w:tab w:val="left" w:pos="1320"/>
            </w:tabs>
            <w:rPr>
              <w:rFonts w:asciiTheme="minorHAnsi" w:hAnsiTheme="minorHAnsi"/>
              <w:noProof/>
              <w:lang w:val="en-US" w:eastAsia="ja-JP"/>
            </w:rPr>
          </w:pPr>
          <w:hyperlink w:anchor="_Toc517434742" w:history="1">
            <w:r w:rsidRPr="00270FD6">
              <w:rPr>
                <w:rStyle w:val="Hyperlink"/>
                <w:noProof/>
              </w:rPr>
              <w:t>Capítulo 8.</w:t>
            </w:r>
            <w:r>
              <w:rPr>
                <w:rFonts w:asciiTheme="minorHAnsi" w:hAnsiTheme="minorHAnsi"/>
                <w:noProof/>
                <w:lang w:val="en-US" w:eastAsia="ja-JP"/>
              </w:rPr>
              <w:tab/>
            </w:r>
            <w:r w:rsidRPr="00270FD6">
              <w:rPr>
                <w:rStyle w:val="Hyperlink"/>
                <w:noProof/>
              </w:rPr>
              <w:t>Experimentación Numérica</w:t>
            </w:r>
            <w:r>
              <w:rPr>
                <w:noProof/>
                <w:webHidden/>
              </w:rPr>
              <w:tab/>
            </w:r>
            <w:r>
              <w:rPr>
                <w:noProof/>
                <w:webHidden/>
              </w:rPr>
              <w:fldChar w:fldCharType="begin"/>
            </w:r>
            <w:r>
              <w:rPr>
                <w:noProof/>
                <w:webHidden/>
              </w:rPr>
              <w:instrText xml:space="preserve"> PAGEREF _Toc517434742 \h </w:instrText>
            </w:r>
            <w:r>
              <w:rPr>
                <w:noProof/>
                <w:webHidden/>
              </w:rPr>
            </w:r>
            <w:r>
              <w:rPr>
                <w:noProof/>
                <w:webHidden/>
              </w:rPr>
              <w:fldChar w:fldCharType="separate"/>
            </w:r>
            <w:r w:rsidR="006C02BC">
              <w:rPr>
                <w:noProof/>
                <w:webHidden/>
              </w:rPr>
              <w:t>69</w:t>
            </w:r>
            <w:r>
              <w:rPr>
                <w:noProof/>
                <w:webHidden/>
              </w:rPr>
              <w:fldChar w:fldCharType="end"/>
            </w:r>
          </w:hyperlink>
        </w:p>
        <w:p w14:paraId="08902CFC" w14:textId="1EF5922F" w:rsidR="001577E6" w:rsidRDefault="001577E6">
          <w:pPr>
            <w:pStyle w:val="TOC2"/>
            <w:tabs>
              <w:tab w:val="left" w:pos="880"/>
              <w:tab w:val="right" w:leader="dot" w:pos="8493"/>
            </w:tabs>
            <w:rPr>
              <w:rFonts w:asciiTheme="minorHAnsi" w:hAnsiTheme="minorHAnsi"/>
              <w:noProof/>
              <w:lang w:val="en-US" w:eastAsia="ja-JP"/>
            </w:rPr>
          </w:pPr>
          <w:hyperlink w:anchor="_Toc517434743" w:history="1">
            <w:r w:rsidRPr="00270FD6">
              <w:rPr>
                <w:rStyle w:val="Hyperlink"/>
                <w:noProof/>
              </w:rPr>
              <w:t>8.1</w:t>
            </w:r>
            <w:r>
              <w:rPr>
                <w:rFonts w:asciiTheme="minorHAnsi" w:hAnsiTheme="minorHAnsi"/>
                <w:noProof/>
                <w:lang w:val="en-US" w:eastAsia="ja-JP"/>
              </w:rPr>
              <w:tab/>
            </w:r>
            <w:r w:rsidRPr="00270FD6">
              <w:rPr>
                <w:rStyle w:val="Hyperlink"/>
                <w:noProof/>
              </w:rPr>
              <w:t>Introducción</w:t>
            </w:r>
            <w:r>
              <w:rPr>
                <w:noProof/>
                <w:webHidden/>
              </w:rPr>
              <w:tab/>
            </w:r>
            <w:r>
              <w:rPr>
                <w:noProof/>
                <w:webHidden/>
              </w:rPr>
              <w:fldChar w:fldCharType="begin"/>
            </w:r>
            <w:r>
              <w:rPr>
                <w:noProof/>
                <w:webHidden/>
              </w:rPr>
              <w:instrText xml:space="preserve"> PAGEREF _Toc517434743 \h </w:instrText>
            </w:r>
            <w:r>
              <w:rPr>
                <w:noProof/>
                <w:webHidden/>
              </w:rPr>
            </w:r>
            <w:r>
              <w:rPr>
                <w:noProof/>
                <w:webHidden/>
              </w:rPr>
              <w:fldChar w:fldCharType="separate"/>
            </w:r>
            <w:r w:rsidR="006C02BC">
              <w:rPr>
                <w:noProof/>
                <w:webHidden/>
              </w:rPr>
              <w:t>69</w:t>
            </w:r>
            <w:r>
              <w:rPr>
                <w:noProof/>
                <w:webHidden/>
              </w:rPr>
              <w:fldChar w:fldCharType="end"/>
            </w:r>
          </w:hyperlink>
        </w:p>
        <w:p w14:paraId="1E1A719A" w14:textId="6E2C0091" w:rsidR="001577E6" w:rsidRDefault="001577E6">
          <w:pPr>
            <w:pStyle w:val="TOC2"/>
            <w:tabs>
              <w:tab w:val="left" w:pos="880"/>
              <w:tab w:val="right" w:leader="dot" w:pos="8493"/>
            </w:tabs>
            <w:rPr>
              <w:rFonts w:asciiTheme="minorHAnsi" w:hAnsiTheme="minorHAnsi"/>
              <w:noProof/>
              <w:lang w:val="en-US" w:eastAsia="ja-JP"/>
            </w:rPr>
          </w:pPr>
          <w:hyperlink w:anchor="_Toc517434744" w:history="1">
            <w:r w:rsidRPr="00270FD6">
              <w:rPr>
                <w:rStyle w:val="Hyperlink"/>
                <w:noProof/>
              </w:rPr>
              <w:t>8.2</w:t>
            </w:r>
            <w:r>
              <w:rPr>
                <w:rFonts w:asciiTheme="minorHAnsi" w:hAnsiTheme="minorHAnsi"/>
                <w:noProof/>
                <w:lang w:val="en-US" w:eastAsia="ja-JP"/>
              </w:rPr>
              <w:tab/>
            </w:r>
            <w:r w:rsidRPr="00270FD6">
              <w:rPr>
                <w:rStyle w:val="Hyperlink"/>
                <w:noProof/>
              </w:rPr>
              <w:t>Configuración de la experimentación</w:t>
            </w:r>
            <w:r>
              <w:rPr>
                <w:noProof/>
                <w:webHidden/>
              </w:rPr>
              <w:tab/>
            </w:r>
            <w:r>
              <w:rPr>
                <w:noProof/>
                <w:webHidden/>
              </w:rPr>
              <w:fldChar w:fldCharType="begin"/>
            </w:r>
            <w:r>
              <w:rPr>
                <w:noProof/>
                <w:webHidden/>
              </w:rPr>
              <w:instrText xml:space="preserve"> PAGEREF _Toc517434744 \h </w:instrText>
            </w:r>
            <w:r>
              <w:rPr>
                <w:noProof/>
                <w:webHidden/>
              </w:rPr>
            </w:r>
            <w:r>
              <w:rPr>
                <w:noProof/>
                <w:webHidden/>
              </w:rPr>
              <w:fldChar w:fldCharType="separate"/>
            </w:r>
            <w:r w:rsidR="006C02BC">
              <w:rPr>
                <w:noProof/>
                <w:webHidden/>
              </w:rPr>
              <w:t>69</w:t>
            </w:r>
            <w:r>
              <w:rPr>
                <w:noProof/>
                <w:webHidden/>
              </w:rPr>
              <w:fldChar w:fldCharType="end"/>
            </w:r>
          </w:hyperlink>
        </w:p>
        <w:p w14:paraId="7784E14E" w14:textId="185099CE" w:rsidR="001577E6" w:rsidRDefault="001577E6">
          <w:pPr>
            <w:pStyle w:val="TOC3"/>
            <w:tabs>
              <w:tab w:val="left" w:pos="1320"/>
              <w:tab w:val="right" w:leader="dot" w:pos="8493"/>
            </w:tabs>
            <w:rPr>
              <w:rFonts w:asciiTheme="minorHAnsi" w:hAnsiTheme="minorHAnsi" w:cstheme="minorBidi"/>
              <w:noProof/>
              <w:lang w:eastAsia="ja-JP"/>
            </w:rPr>
          </w:pPr>
          <w:hyperlink w:anchor="_Toc517434745" w:history="1">
            <w:r w:rsidRPr="00270FD6">
              <w:rPr>
                <w:rStyle w:val="Hyperlink"/>
                <w:noProof/>
              </w:rPr>
              <w:t>8.2.1</w:t>
            </w:r>
            <w:r>
              <w:rPr>
                <w:rFonts w:asciiTheme="minorHAnsi" w:hAnsiTheme="minorHAnsi" w:cstheme="minorBidi"/>
                <w:noProof/>
                <w:lang w:eastAsia="ja-JP"/>
              </w:rPr>
              <w:tab/>
            </w:r>
            <w:r w:rsidRPr="00270FD6">
              <w:rPr>
                <w:rStyle w:val="Hyperlink"/>
                <w:noProof/>
              </w:rPr>
              <w:t>Generación de conjuntos de datos aleatorios</w:t>
            </w:r>
            <w:r>
              <w:rPr>
                <w:noProof/>
                <w:webHidden/>
              </w:rPr>
              <w:tab/>
            </w:r>
            <w:r>
              <w:rPr>
                <w:noProof/>
                <w:webHidden/>
              </w:rPr>
              <w:fldChar w:fldCharType="begin"/>
            </w:r>
            <w:r>
              <w:rPr>
                <w:noProof/>
                <w:webHidden/>
              </w:rPr>
              <w:instrText xml:space="preserve"> PAGEREF _Toc517434745 \h </w:instrText>
            </w:r>
            <w:r>
              <w:rPr>
                <w:noProof/>
                <w:webHidden/>
              </w:rPr>
            </w:r>
            <w:r>
              <w:rPr>
                <w:noProof/>
                <w:webHidden/>
              </w:rPr>
              <w:fldChar w:fldCharType="separate"/>
            </w:r>
            <w:r w:rsidR="006C02BC">
              <w:rPr>
                <w:noProof/>
                <w:webHidden/>
              </w:rPr>
              <w:t>69</w:t>
            </w:r>
            <w:r>
              <w:rPr>
                <w:noProof/>
                <w:webHidden/>
              </w:rPr>
              <w:fldChar w:fldCharType="end"/>
            </w:r>
          </w:hyperlink>
        </w:p>
        <w:p w14:paraId="3FC46EAA" w14:textId="322C0A59" w:rsidR="001577E6" w:rsidRDefault="001577E6">
          <w:pPr>
            <w:pStyle w:val="TOC3"/>
            <w:tabs>
              <w:tab w:val="left" w:pos="1320"/>
              <w:tab w:val="right" w:leader="dot" w:pos="8493"/>
            </w:tabs>
            <w:rPr>
              <w:rFonts w:asciiTheme="minorHAnsi" w:hAnsiTheme="minorHAnsi" w:cstheme="minorBidi"/>
              <w:noProof/>
              <w:lang w:eastAsia="ja-JP"/>
            </w:rPr>
          </w:pPr>
          <w:hyperlink w:anchor="_Toc517434746" w:history="1">
            <w:r w:rsidRPr="00270FD6">
              <w:rPr>
                <w:rStyle w:val="Hyperlink"/>
                <w:noProof/>
              </w:rPr>
              <w:t>8.2.2</w:t>
            </w:r>
            <w:r>
              <w:rPr>
                <w:rFonts w:asciiTheme="minorHAnsi" w:hAnsiTheme="minorHAnsi" w:cstheme="minorBidi"/>
                <w:noProof/>
                <w:lang w:eastAsia="ja-JP"/>
              </w:rPr>
              <w:tab/>
            </w:r>
            <w:r w:rsidRPr="00270FD6">
              <w:rPr>
                <w:rStyle w:val="Hyperlink"/>
                <w:noProof/>
              </w:rPr>
              <w:t>Recolección de datos</w:t>
            </w:r>
            <w:r>
              <w:rPr>
                <w:noProof/>
                <w:webHidden/>
              </w:rPr>
              <w:tab/>
            </w:r>
            <w:r>
              <w:rPr>
                <w:noProof/>
                <w:webHidden/>
              </w:rPr>
              <w:fldChar w:fldCharType="begin"/>
            </w:r>
            <w:r>
              <w:rPr>
                <w:noProof/>
                <w:webHidden/>
              </w:rPr>
              <w:instrText xml:space="preserve"> PAGEREF _Toc517434746 \h </w:instrText>
            </w:r>
            <w:r>
              <w:rPr>
                <w:noProof/>
                <w:webHidden/>
              </w:rPr>
            </w:r>
            <w:r>
              <w:rPr>
                <w:noProof/>
                <w:webHidden/>
              </w:rPr>
              <w:fldChar w:fldCharType="separate"/>
            </w:r>
            <w:r w:rsidR="006C02BC">
              <w:rPr>
                <w:noProof/>
                <w:webHidden/>
              </w:rPr>
              <w:t>70</w:t>
            </w:r>
            <w:r>
              <w:rPr>
                <w:noProof/>
                <w:webHidden/>
              </w:rPr>
              <w:fldChar w:fldCharType="end"/>
            </w:r>
          </w:hyperlink>
        </w:p>
        <w:p w14:paraId="6DD63703" w14:textId="301AC84B" w:rsidR="001577E6" w:rsidRDefault="001577E6">
          <w:pPr>
            <w:pStyle w:val="TOC2"/>
            <w:tabs>
              <w:tab w:val="left" w:pos="880"/>
              <w:tab w:val="right" w:leader="dot" w:pos="8493"/>
            </w:tabs>
            <w:rPr>
              <w:rFonts w:asciiTheme="minorHAnsi" w:hAnsiTheme="minorHAnsi"/>
              <w:noProof/>
              <w:lang w:val="en-US" w:eastAsia="ja-JP"/>
            </w:rPr>
          </w:pPr>
          <w:hyperlink w:anchor="_Toc517434747" w:history="1">
            <w:r w:rsidRPr="00270FD6">
              <w:rPr>
                <w:rStyle w:val="Hyperlink"/>
                <w:noProof/>
              </w:rPr>
              <w:t>8.3</w:t>
            </w:r>
            <w:r>
              <w:rPr>
                <w:rFonts w:asciiTheme="minorHAnsi" w:hAnsiTheme="minorHAnsi"/>
                <w:noProof/>
                <w:lang w:val="en-US" w:eastAsia="ja-JP"/>
              </w:rPr>
              <w:tab/>
            </w:r>
            <w:r w:rsidRPr="00270FD6">
              <w:rPr>
                <w:rStyle w:val="Hyperlink"/>
                <w:noProof/>
              </w:rPr>
              <w:t>Resultados de la experimentación</w:t>
            </w:r>
            <w:r>
              <w:rPr>
                <w:noProof/>
                <w:webHidden/>
              </w:rPr>
              <w:tab/>
            </w:r>
            <w:r>
              <w:rPr>
                <w:noProof/>
                <w:webHidden/>
              </w:rPr>
              <w:fldChar w:fldCharType="begin"/>
            </w:r>
            <w:r>
              <w:rPr>
                <w:noProof/>
                <w:webHidden/>
              </w:rPr>
              <w:instrText xml:space="preserve"> PAGEREF _Toc517434747 \h </w:instrText>
            </w:r>
            <w:r>
              <w:rPr>
                <w:noProof/>
                <w:webHidden/>
              </w:rPr>
            </w:r>
            <w:r>
              <w:rPr>
                <w:noProof/>
                <w:webHidden/>
              </w:rPr>
              <w:fldChar w:fldCharType="separate"/>
            </w:r>
            <w:r w:rsidR="006C02BC">
              <w:rPr>
                <w:noProof/>
                <w:webHidden/>
              </w:rPr>
              <w:t>70</w:t>
            </w:r>
            <w:r>
              <w:rPr>
                <w:noProof/>
                <w:webHidden/>
              </w:rPr>
              <w:fldChar w:fldCharType="end"/>
            </w:r>
          </w:hyperlink>
        </w:p>
        <w:p w14:paraId="4E096453" w14:textId="473D33EF" w:rsidR="001577E6" w:rsidRDefault="001577E6">
          <w:pPr>
            <w:pStyle w:val="TOC3"/>
            <w:tabs>
              <w:tab w:val="left" w:pos="1320"/>
              <w:tab w:val="right" w:leader="dot" w:pos="8493"/>
            </w:tabs>
            <w:rPr>
              <w:rFonts w:asciiTheme="minorHAnsi" w:hAnsiTheme="minorHAnsi" w:cstheme="minorBidi"/>
              <w:noProof/>
              <w:lang w:eastAsia="ja-JP"/>
            </w:rPr>
          </w:pPr>
          <w:hyperlink w:anchor="_Toc517434748" w:history="1">
            <w:r w:rsidRPr="00270FD6">
              <w:rPr>
                <w:rStyle w:val="Hyperlink"/>
                <w:noProof/>
              </w:rPr>
              <w:t>8.3.1</w:t>
            </w:r>
            <w:r>
              <w:rPr>
                <w:rFonts w:asciiTheme="minorHAnsi" w:hAnsiTheme="minorHAnsi" w:cstheme="minorBidi"/>
                <w:noProof/>
                <w:lang w:eastAsia="ja-JP"/>
              </w:rPr>
              <w:tab/>
            </w:r>
            <w:r w:rsidRPr="00270FD6">
              <w:rPr>
                <w:rStyle w:val="Hyperlink"/>
                <w:noProof/>
              </w:rPr>
              <w:t>Tiempo de ejecución</w:t>
            </w:r>
            <w:r>
              <w:rPr>
                <w:noProof/>
                <w:webHidden/>
              </w:rPr>
              <w:tab/>
            </w:r>
            <w:r>
              <w:rPr>
                <w:noProof/>
                <w:webHidden/>
              </w:rPr>
              <w:fldChar w:fldCharType="begin"/>
            </w:r>
            <w:r>
              <w:rPr>
                <w:noProof/>
                <w:webHidden/>
              </w:rPr>
              <w:instrText xml:space="preserve"> PAGEREF _Toc517434748 \h </w:instrText>
            </w:r>
            <w:r>
              <w:rPr>
                <w:noProof/>
                <w:webHidden/>
              </w:rPr>
            </w:r>
            <w:r>
              <w:rPr>
                <w:noProof/>
                <w:webHidden/>
              </w:rPr>
              <w:fldChar w:fldCharType="separate"/>
            </w:r>
            <w:r w:rsidR="006C02BC">
              <w:rPr>
                <w:noProof/>
                <w:webHidden/>
              </w:rPr>
              <w:t>71</w:t>
            </w:r>
            <w:r>
              <w:rPr>
                <w:noProof/>
                <w:webHidden/>
              </w:rPr>
              <w:fldChar w:fldCharType="end"/>
            </w:r>
          </w:hyperlink>
        </w:p>
        <w:p w14:paraId="595AB644" w14:textId="5FBB78D1" w:rsidR="001577E6" w:rsidRDefault="001577E6">
          <w:pPr>
            <w:pStyle w:val="TOC3"/>
            <w:tabs>
              <w:tab w:val="left" w:pos="1320"/>
              <w:tab w:val="right" w:leader="dot" w:pos="8493"/>
            </w:tabs>
            <w:rPr>
              <w:rFonts w:asciiTheme="minorHAnsi" w:hAnsiTheme="minorHAnsi" w:cstheme="minorBidi"/>
              <w:noProof/>
              <w:lang w:eastAsia="ja-JP"/>
            </w:rPr>
          </w:pPr>
          <w:hyperlink w:anchor="_Toc517434749" w:history="1">
            <w:r w:rsidRPr="00270FD6">
              <w:rPr>
                <w:rStyle w:val="Hyperlink"/>
                <w:noProof/>
              </w:rPr>
              <w:t>8.3.2</w:t>
            </w:r>
            <w:r>
              <w:rPr>
                <w:rFonts w:asciiTheme="minorHAnsi" w:hAnsiTheme="minorHAnsi" w:cstheme="minorBidi"/>
                <w:noProof/>
                <w:lang w:eastAsia="ja-JP"/>
              </w:rPr>
              <w:tab/>
            </w:r>
            <w:r w:rsidRPr="00270FD6">
              <w:rPr>
                <w:rStyle w:val="Hyperlink"/>
                <w:noProof/>
              </w:rPr>
              <w:t>Valor objetivo</w:t>
            </w:r>
            <w:r>
              <w:rPr>
                <w:noProof/>
                <w:webHidden/>
              </w:rPr>
              <w:tab/>
            </w:r>
            <w:r>
              <w:rPr>
                <w:noProof/>
                <w:webHidden/>
              </w:rPr>
              <w:fldChar w:fldCharType="begin"/>
            </w:r>
            <w:r>
              <w:rPr>
                <w:noProof/>
                <w:webHidden/>
              </w:rPr>
              <w:instrText xml:space="preserve"> PAGEREF _Toc517434749 \h </w:instrText>
            </w:r>
            <w:r>
              <w:rPr>
                <w:noProof/>
                <w:webHidden/>
              </w:rPr>
            </w:r>
            <w:r>
              <w:rPr>
                <w:noProof/>
                <w:webHidden/>
              </w:rPr>
              <w:fldChar w:fldCharType="separate"/>
            </w:r>
            <w:r w:rsidR="006C02BC">
              <w:rPr>
                <w:noProof/>
                <w:webHidden/>
              </w:rPr>
              <w:t>76</w:t>
            </w:r>
            <w:r>
              <w:rPr>
                <w:noProof/>
                <w:webHidden/>
              </w:rPr>
              <w:fldChar w:fldCharType="end"/>
            </w:r>
          </w:hyperlink>
        </w:p>
        <w:p w14:paraId="080F410C" w14:textId="242A1350" w:rsidR="001577E6" w:rsidRDefault="001577E6">
          <w:pPr>
            <w:pStyle w:val="TOC2"/>
            <w:tabs>
              <w:tab w:val="left" w:pos="880"/>
              <w:tab w:val="right" w:leader="dot" w:pos="8493"/>
            </w:tabs>
            <w:rPr>
              <w:rFonts w:asciiTheme="minorHAnsi" w:hAnsiTheme="minorHAnsi"/>
              <w:noProof/>
              <w:lang w:val="en-US" w:eastAsia="ja-JP"/>
            </w:rPr>
          </w:pPr>
          <w:hyperlink w:anchor="_Toc517434750" w:history="1">
            <w:r w:rsidRPr="00270FD6">
              <w:rPr>
                <w:rStyle w:val="Hyperlink"/>
                <w:noProof/>
              </w:rPr>
              <w:t>8.4</w:t>
            </w:r>
            <w:r>
              <w:rPr>
                <w:rFonts w:asciiTheme="minorHAnsi" w:hAnsiTheme="minorHAnsi"/>
                <w:noProof/>
                <w:lang w:val="en-US" w:eastAsia="ja-JP"/>
              </w:rPr>
              <w:tab/>
            </w:r>
            <w:r w:rsidRPr="00270FD6">
              <w:rPr>
                <w:rStyle w:val="Hyperlink"/>
                <w:noProof/>
              </w:rPr>
              <w:t>Discusión y conclusiones</w:t>
            </w:r>
            <w:r>
              <w:rPr>
                <w:noProof/>
                <w:webHidden/>
              </w:rPr>
              <w:tab/>
            </w:r>
            <w:r>
              <w:rPr>
                <w:noProof/>
                <w:webHidden/>
              </w:rPr>
              <w:fldChar w:fldCharType="begin"/>
            </w:r>
            <w:r>
              <w:rPr>
                <w:noProof/>
                <w:webHidden/>
              </w:rPr>
              <w:instrText xml:space="preserve"> PAGEREF _Toc517434750 \h </w:instrText>
            </w:r>
            <w:r>
              <w:rPr>
                <w:noProof/>
                <w:webHidden/>
              </w:rPr>
            </w:r>
            <w:r>
              <w:rPr>
                <w:noProof/>
                <w:webHidden/>
              </w:rPr>
              <w:fldChar w:fldCharType="separate"/>
            </w:r>
            <w:r w:rsidR="006C02BC">
              <w:rPr>
                <w:noProof/>
                <w:webHidden/>
              </w:rPr>
              <w:t>80</w:t>
            </w:r>
            <w:r>
              <w:rPr>
                <w:noProof/>
                <w:webHidden/>
              </w:rPr>
              <w:fldChar w:fldCharType="end"/>
            </w:r>
          </w:hyperlink>
        </w:p>
        <w:p w14:paraId="4C3F23E1" w14:textId="4481FEAB" w:rsidR="001577E6" w:rsidRDefault="001577E6">
          <w:pPr>
            <w:pStyle w:val="TOC1"/>
            <w:tabs>
              <w:tab w:val="left" w:pos="1320"/>
            </w:tabs>
            <w:rPr>
              <w:rFonts w:asciiTheme="minorHAnsi" w:hAnsiTheme="minorHAnsi"/>
              <w:noProof/>
              <w:lang w:val="en-US" w:eastAsia="ja-JP"/>
            </w:rPr>
          </w:pPr>
          <w:hyperlink w:anchor="_Toc517434751" w:history="1">
            <w:r w:rsidRPr="00270FD6">
              <w:rPr>
                <w:rStyle w:val="Hyperlink"/>
                <w:noProof/>
              </w:rPr>
              <w:t>Capítulo 9.</w:t>
            </w:r>
            <w:r>
              <w:rPr>
                <w:rFonts w:asciiTheme="minorHAnsi" w:hAnsiTheme="minorHAnsi"/>
                <w:noProof/>
                <w:lang w:val="en-US" w:eastAsia="ja-JP"/>
              </w:rPr>
              <w:tab/>
            </w:r>
            <w:r w:rsidRPr="00270FD6">
              <w:rPr>
                <w:rStyle w:val="Hyperlink"/>
                <w:noProof/>
              </w:rPr>
              <w:t>Evaluación del algoritmo genético multiobjetivo basado en el análisis de datos de un escenario real</w:t>
            </w:r>
            <w:r>
              <w:rPr>
                <w:noProof/>
                <w:webHidden/>
              </w:rPr>
              <w:tab/>
            </w:r>
            <w:r>
              <w:rPr>
                <w:noProof/>
                <w:webHidden/>
              </w:rPr>
              <w:fldChar w:fldCharType="begin"/>
            </w:r>
            <w:r>
              <w:rPr>
                <w:noProof/>
                <w:webHidden/>
              </w:rPr>
              <w:instrText xml:space="preserve"> PAGEREF _Toc517434751 \h </w:instrText>
            </w:r>
            <w:r>
              <w:rPr>
                <w:noProof/>
                <w:webHidden/>
              </w:rPr>
            </w:r>
            <w:r>
              <w:rPr>
                <w:noProof/>
                <w:webHidden/>
              </w:rPr>
              <w:fldChar w:fldCharType="separate"/>
            </w:r>
            <w:r w:rsidR="006C02BC">
              <w:rPr>
                <w:noProof/>
                <w:webHidden/>
              </w:rPr>
              <w:t>81</w:t>
            </w:r>
            <w:r>
              <w:rPr>
                <w:noProof/>
                <w:webHidden/>
              </w:rPr>
              <w:fldChar w:fldCharType="end"/>
            </w:r>
          </w:hyperlink>
        </w:p>
        <w:p w14:paraId="2D504342" w14:textId="72F18F73" w:rsidR="001577E6" w:rsidRDefault="001577E6">
          <w:pPr>
            <w:pStyle w:val="TOC2"/>
            <w:tabs>
              <w:tab w:val="left" w:pos="880"/>
              <w:tab w:val="right" w:leader="dot" w:pos="8493"/>
            </w:tabs>
            <w:rPr>
              <w:rFonts w:asciiTheme="minorHAnsi" w:hAnsiTheme="minorHAnsi"/>
              <w:noProof/>
              <w:lang w:val="en-US" w:eastAsia="ja-JP"/>
            </w:rPr>
          </w:pPr>
          <w:hyperlink w:anchor="_Toc517434752" w:history="1">
            <w:r w:rsidRPr="00270FD6">
              <w:rPr>
                <w:rStyle w:val="Hyperlink"/>
                <w:noProof/>
              </w:rPr>
              <w:t>9.1</w:t>
            </w:r>
            <w:r>
              <w:rPr>
                <w:rFonts w:asciiTheme="minorHAnsi" w:hAnsiTheme="minorHAnsi"/>
                <w:noProof/>
                <w:lang w:val="en-US" w:eastAsia="ja-JP"/>
              </w:rPr>
              <w:tab/>
            </w:r>
            <w:r w:rsidRPr="00270FD6">
              <w:rPr>
                <w:rStyle w:val="Hyperlink"/>
                <w:noProof/>
              </w:rPr>
              <w:t>Introducción</w:t>
            </w:r>
            <w:r>
              <w:rPr>
                <w:noProof/>
                <w:webHidden/>
              </w:rPr>
              <w:tab/>
            </w:r>
            <w:r>
              <w:rPr>
                <w:noProof/>
                <w:webHidden/>
              </w:rPr>
              <w:fldChar w:fldCharType="begin"/>
            </w:r>
            <w:r>
              <w:rPr>
                <w:noProof/>
                <w:webHidden/>
              </w:rPr>
              <w:instrText xml:space="preserve"> PAGEREF _Toc517434752 \h </w:instrText>
            </w:r>
            <w:r>
              <w:rPr>
                <w:noProof/>
                <w:webHidden/>
              </w:rPr>
            </w:r>
            <w:r>
              <w:rPr>
                <w:noProof/>
                <w:webHidden/>
              </w:rPr>
              <w:fldChar w:fldCharType="separate"/>
            </w:r>
            <w:r w:rsidR="006C02BC">
              <w:rPr>
                <w:noProof/>
                <w:webHidden/>
              </w:rPr>
              <w:t>81</w:t>
            </w:r>
            <w:r>
              <w:rPr>
                <w:noProof/>
                <w:webHidden/>
              </w:rPr>
              <w:fldChar w:fldCharType="end"/>
            </w:r>
          </w:hyperlink>
        </w:p>
        <w:p w14:paraId="7B31109E" w14:textId="38406F89" w:rsidR="001577E6" w:rsidRDefault="001577E6">
          <w:pPr>
            <w:pStyle w:val="TOC2"/>
            <w:tabs>
              <w:tab w:val="left" w:pos="880"/>
              <w:tab w:val="right" w:leader="dot" w:pos="8493"/>
            </w:tabs>
            <w:rPr>
              <w:rFonts w:asciiTheme="minorHAnsi" w:hAnsiTheme="minorHAnsi"/>
              <w:noProof/>
              <w:lang w:val="en-US" w:eastAsia="ja-JP"/>
            </w:rPr>
          </w:pPr>
          <w:hyperlink w:anchor="_Toc517434753" w:history="1">
            <w:r w:rsidRPr="00270FD6">
              <w:rPr>
                <w:rStyle w:val="Hyperlink"/>
                <w:noProof/>
              </w:rPr>
              <w:t>9.2</w:t>
            </w:r>
            <w:r>
              <w:rPr>
                <w:rFonts w:asciiTheme="minorHAnsi" w:hAnsiTheme="minorHAnsi"/>
                <w:noProof/>
                <w:lang w:val="en-US" w:eastAsia="ja-JP"/>
              </w:rPr>
              <w:tab/>
            </w:r>
            <w:r w:rsidRPr="00270FD6">
              <w:rPr>
                <w:rStyle w:val="Hyperlink"/>
                <w:noProof/>
              </w:rPr>
              <w:t>Contexto del escenario real</w:t>
            </w:r>
            <w:r>
              <w:rPr>
                <w:noProof/>
                <w:webHidden/>
              </w:rPr>
              <w:tab/>
            </w:r>
            <w:r>
              <w:rPr>
                <w:noProof/>
                <w:webHidden/>
              </w:rPr>
              <w:fldChar w:fldCharType="begin"/>
            </w:r>
            <w:r>
              <w:rPr>
                <w:noProof/>
                <w:webHidden/>
              </w:rPr>
              <w:instrText xml:space="preserve"> PAGEREF _Toc517434753 \h </w:instrText>
            </w:r>
            <w:r>
              <w:rPr>
                <w:noProof/>
                <w:webHidden/>
              </w:rPr>
            </w:r>
            <w:r>
              <w:rPr>
                <w:noProof/>
                <w:webHidden/>
              </w:rPr>
              <w:fldChar w:fldCharType="separate"/>
            </w:r>
            <w:r w:rsidR="006C02BC">
              <w:rPr>
                <w:noProof/>
                <w:webHidden/>
              </w:rPr>
              <w:t>81</w:t>
            </w:r>
            <w:r>
              <w:rPr>
                <w:noProof/>
                <w:webHidden/>
              </w:rPr>
              <w:fldChar w:fldCharType="end"/>
            </w:r>
          </w:hyperlink>
        </w:p>
        <w:p w14:paraId="24576ED8" w14:textId="7814F7C3" w:rsidR="001577E6" w:rsidRDefault="001577E6">
          <w:pPr>
            <w:pStyle w:val="TOC2"/>
            <w:tabs>
              <w:tab w:val="left" w:pos="880"/>
              <w:tab w:val="right" w:leader="dot" w:pos="8493"/>
            </w:tabs>
            <w:rPr>
              <w:rFonts w:asciiTheme="minorHAnsi" w:hAnsiTheme="minorHAnsi"/>
              <w:noProof/>
              <w:lang w:val="en-US" w:eastAsia="ja-JP"/>
            </w:rPr>
          </w:pPr>
          <w:hyperlink w:anchor="_Toc517434754" w:history="1">
            <w:r w:rsidRPr="00270FD6">
              <w:rPr>
                <w:rStyle w:val="Hyperlink"/>
                <w:noProof/>
              </w:rPr>
              <w:t>9.3</w:t>
            </w:r>
            <w:r>
              <w:rPr>
                <w:rFonts w:asciiTheme="minorHAnsi" w:hAnsiTheme="minorHAnsi"/>
                <w:noProof/>
                <w:lang w:val="en-US" w:eastAsia="ja-JP"/>
              </w:rPr>
              <w:tab/>
            </w:r>
            <w:r w:rsidRPr="00270FD6">
              <w:rPr>
                <w:rStyle w:val="Hyperlink"/>
                <w:noProof/>
              </w:rPr>
              <w:t>Recolección y construcción del conjunto de datos</w:t>
            </w:r>
            <w:r>
              <w:rPr>
                <w:noProof/>
                <w:webHidden/>
              </w:rPr>
              <w:tab/>
            </w:r>
            <w:r>
              <w:rPr>
                <w:noProof/>
                <w:webHidden/>
              </w:rPr>
              <w:fldChar w:fldCharType="begin"/>
            </w:r>
            <w:r>
              <w:rPr>
                <w:noProof/>
                <w:webHidden/>
              </w:rPr>
              <w:instrText xml:space="preserve"> PAGEREF _Toc517434754 \h </w:instrText>
            </w:r>
            <w:r>
              <w:rPr>
                <w:noProof/>
                <w:webHidden/>
              </w:rPr>
            </w:r>
            <w:r>
              <w:rPr>
                <w:noProof/>
                <w:webHidden/>
              </w:rPr>
              <w:fldChar w:fldCharType="separate"/>
            </w:r>
            <w:r w:rsidR="006C02BC">
              <w:rPr>
                <w:noProof/>
                <w:webHidden/>
              </w:rPr>
              <w:t>82</w:t>
            </w:r>
            <w:r>
              <w:rPr>
                <w:noProof/>
                <w:webHidden/>
              </w:rPr>
              <w:fldChar w:fldCharType="end"/>
            </w:r>
          </w:hyperlink>
        </w:p>
        <w:p w14:paraId="4944083E" w14:textId="4AA63091" w:rsidR="001577E6" w:rsidRDefault="001577E6">
          <w:pPr>
            <w:pStyle w:val="TOC2"/>
            <w:tabs>
              <w:tab w:val="left" w:pos="880"/>
              <w:tab w:val="right" w:leader="dot" w:pos="8493"/>
            </w:tabs>
            <w:rPr>
              <w:rFonts w:asciiTheme="minorHAnsi" w:hAnsiTheme="minorHAnsi"/>
              <w:noProof/>
              <w:lang w:val="en-US" w:eastAsia="ja-JP"/>
            </w:rPr>
          </w:pPr>
          <w:hyperlink w:anchor="_Toc517434755" w:history="1">
            <w:r w:rsidRPr="00270FD6">
              <w:rPr>
                <w:rStyle w:val="Hyperlink"/>
                <w:noProof/>
              </w:rPr>
              <w:t>9.4</w:t>
            </w:r>
            <w:r>
              <w:rPr>
                <w:rFonts w:asciiTheme="minorHAnsi" w:hAnsiTheme="minorHAnsi"/>
                <w:noProof/>
                <w:lang w:val="en-US" w:eastAsia="ja-JP"/>
              </w:rPr>
              <w:tab/>
            </w:r>
            <w:r w:rsidRPr="00270FD6">
              <w:rPr>
                <w:rStyle w:val="Hyperlink"/>
                <w:noProof/>
              </w:rPr>
              <w:t>Ejecución de los algoritmos de optimización</w:t>
            </w:r>
            <w:r>
              <w:rPr>
                <w:noProof/>
                <w:webHidden/>
              </w:rPr>
              <w:tab/>
            </w:r>
            <w:r>
              <w:rPr>
                <w:noProof/>
                <w:webHidden/>
              </w:rPr>
              <w:fldChar w:fldCharType="begin"/>
            </w:r>
            <w:r>
              <w:rPr>
                <w:noProof/>
                <w:webHidden/>
              </w:rPr>
              <w:instrText xml:space="preserve"> PAGEREF _Toc517434755 \h </w:instrText>
            </w:r>
            <w:r>
              <w:rPr>
                <w:noProof/>
                <w:webHidden/>
              </w:rPr>
            </w:r>
            <w:r>
              <w:rPr>
                <w:noProof/>
                <w:webHidden/>
              </w:rPr>
              <w:fldChar w:fldCharType="separate"/>
            </w:r>
            <w:r w:rsidR="006C02BC">
              <w:rPr>
                <w:noProof/>
                <w:webHidden/>
              </w:rPr>
              <w:t>86</w:t>
            </w:r>
            <w:r>
              <w:rPr>
                <w:noProof/>
                <w:webHidden/>
              </w:rPr>
              <w:fldChar w:fldCharType="end"/>
            </w:r>
          </w:hyperlink>
        </w:p>
        <w:p w14:paraId="51FD2011" w14:textId="369CAD3D" w:rsidR="001577E6" w:rsidRDefault="001577E6">
          <w:pPr>
            <w:pStyle w:val="TOC1"/>
            <w:tabs>
              <w:tab w:val="left" w:pos="1540"/>
            </w:tabs>
            <w:rPr>
              <w:rFonts w:asciiTheme="minorHAnsi" w:hAnsiTheme="minorHAnsi"/>
              <w:noProof/>
              <w:lang w:val="en-US" w:eastAsia="ja-JP"/>
            </w:rPr>
          </w:pPr>
          <w:hyperlink w:anchor="_Toc517434756" w:history="1">
            <w:r w:rsidRPr="00270FD6">
              <w:rPr>
                <w:rStyle w:val="Hyperlink"/>
                <w:noProof/>
              </w:rPr>
              <w:t>Capítulo 10.</w:t>
            </w:r>
            <w:r>
              <w:rPr>
                <w:rFonts w:asciiTheme="minorHAnsi" w:hAnsiTheme="minorHAnsi"/>
                <w:noProof/>
                <w:lang w:val="en-US" w:eastAsia="ja-JP"/>
              </w:rPr>
              <w:tab/>
            </w:r>
            <w:r w:rsidRPr="00270FD6">
              <w:rPr>
                <w:rStyle w:val="Hyperlink"/>
                <w:noProof/>
              </w:rPr>
              <w:t>Interfaz de usuario para la ejecución del algoritmo genético y el método exacto</w:t>
            </w:r>
            <w:r>
              <w:rPr>
                <w:noProof/>
                <w:webHidden/>
              </w:rPr>
              <w:tab/>
            </w:r>
            <w:r>
              <w:rPr>
                <w:noProof/>
                <w:webHidden/>
              </w:rPr>
              <w:fldChar w:fldCharType="begin"/>
            </w:r>
            <w:r>
              <w:rPr>
                <w:noProof/>
                <w:webHidden/>
              </w:rPr>
              <w:instrText xml:space="preserve"> PAGEREF _Toc517434756 \h </w:instrText>
            </w:r>
            <w:r>
              <w:rPr>
                <w:noProof/>
                <w:webHidden/>
              </w:rPr>
            </w:r>
            <w:r>
              <w:rPr>
                <w:noProof/>
                <w:webHidden/>
              </w:rPr>
              <w:fldChar w:fldCharType="separate"/>
            </w:r>
            <w:r w:rsidR="006C02BC">
              <w:rPr>
                <w:noProof/>
                <w:webHidden/>
              </w:rPr>
              <w:t>91</w:t>
            </w:r>
            <w:r>
              <w:rPr>
                <w:noProof/>
                <w:webHidden/>
              </w:rPr>
              <w:fldChar w:fldCharType="end"/>
            </w:r>
          </w:hyperlink>
        </w:p>
        <w:p w14:paraId="76C41B71" w14:textId="538F62C9" w:rsidR="001577E6" w:rsidRDefault="001577E6">
          <w:pPr>
            <w:pStyle w:val="TOC2"/>
            <w:tabs>
              <w:tab w:val="left" w:pos="880"/>
              <w:tab w:val="right" w:leader="dot" w:pos="8493"/>
            </w:tabs>
            <w:rPr>
              <w:rFonts w:asciiTheme="minorHAnsi" w:hAnsiTheme="minorHAnsi"/>
              <w:noProof/>
              <w:lang w:val="en-US" w:eastAsia="ja-JP"/>
            </w:rPr>
          </w:pPr>
          <w:hyperlink w:anchor="_Toc517434757" w:history="1">
            <w:r w:rsidRPr="00270FD6">
              <w:rPr>
                <w:rStyle w:val="Hyperlink"/>
                <w:noProof/>
              </w:rPr>
              <w:t>10.1</w:t>
            </w:r>
            <w:r>
              <w:rPr>
                <w:rFonts w:asciiTheme="minorHAnsi" w:hAnsiTheme="minorHAnsi"/>
                <w:noProof/>
                <w:lang w:val="en-US" w:eastAsia="ja-JP"/>
              </w:rPr>
              <w:tab/>
            </w:r>
            <w:r w:rsidRPr="00270FD6">
              <w:rPr>
                <w:rStyle w:val="Hyperlink"/>
                <w:noProof/>
              </w:rPr>
              <w:t>Introducción</w:t>
            </w:r>
            <w:r>
              <w:rPr>
                <w:noProof/>
                <w:webHidden/>
              </w:rPr>
              <w:tab/>
            </w:r>
            <w:r>
              <w:rPr>
                <w:noProof/>
                <w:webHidden/>
              </w:rPr>
              <w:fldChar w:fldCharType="begin"/>
            </w:r>
            <w:r>
              <w:rPr>
                <w:noProof/>
                <w:webHidden/>
              </w:rPr>
              <w:instrText xml:space="preserve"> PAGEREF _Toc517434757 \h </w:instrText>
            </w:r>
            <w:r>
              <w:rPr>
                <w:noProof/>
                <w:webHidden/>
              </w:rPr>
            </w:r>
            <w:r>
              <w:rPr>
                <w:noProof/>
                <w:webHidden/>
              </w:rPr>
              <w:fldChar w:fldCharType="separate"/>
            </w:r>
            <w:r w:rsidR="006C02BC">
              <w:rPr>
                <w:noProof/>
                <w:webHidden/>
              </w:rPr>
              <w:t>91</w:t>
            </w:r>
            <w:r>
              <w:rPr>
                <w:noProof/>
                <w:webHidden/>
              </w:rPr>
              <w:fldChar w:fldCharType="end"/>
            </w:r>
          </w:hyperlink>
        </w:p>
        <w:p w14:paraId="5C5DB423" w14:textId="7195DBED" w:rsidR="001577E6" w:rsidRDefault="001577E6">
          <w:pPr>
            <w:pStyle w:val="TOC2"/>
            <w:tabs>
              <w:tab w:val="left" w:pos="880"/>
              <w:tab w:val="right" w:leader="dot" w:pos="8493"/>
            </w:tabs>
            <w:rPr>
              <w:rFonts w:asciiTheme="minorHAnsi" w:hAnsiTheme="minorHAnsi"/>
              <w:noProof/>
              <w:lang w:val="en-US" w:eastAsia="ja-JP"/>
            </w:rPr>
          </w:pPr>
          <w:hyperlink w:anchor="_Toc517434758" w:history="1">
            <w:r w:rsidRPr="00270FD6">
              <w:rPr>
                <w:rStyle w:val="Hyperlink"/>
                <w:noProof/>
              </w:rPr>
              <w:t>10.2</w:t>
            </w:r>
            <w:r>
              <w:rPr>
                <w:rFonts w:asciiTheme="minorHAnsi" w:hAnsiTheme="minorHAnsi"/>
                <w:noProof/>
                <w:lang w:val="en-US" w:eastAsia="ja-JP"/>
              </w:rPr>
              <w:tab/>
            </w:r>
            <w:r w:rsidRPr="00270FD6">
              <w:rPr>
                <w:rStyle w:val="Hyperlink"/>
                <w:noProof/>
              </w:rPr>
              <w:t>Ingreso de datos</w:t>
            </w:r>
            <w:r>
              <w:rPr>
                <w:noProof/>
                <w:webHidden/>
              </w:rPr>
              <w:tab/>
            </w:r>
            <w:r>
              <w:rPr>
                <w:noProof/>
                <w:webHidden/>
              </w:rPr>
              <w:fldChar w:fldCharType="begin"/>
            </w:r>
            <w:r>
              <w:rPr>
                <w:noProof/>
                <w:webHidden/>
              </w:rPr>
              <w:instrText xml:space="preserve"> PAGEREF _Toc517434758 \h </w:instrText>
            </w:r>
            <w:r>
              <w:rPr>
                <w:noProof/>
                <w:webHidden/>
              </w:rPr>
            </w:r>
            <w:r>
              <w:rPr>
                <w:noProof/>
                <w:webHidden/>
              </w:rPr>
              <w:fldChar w:fldCharType="separate"/>
            </w:r>
            <w:r w:rsidR="006C02BC">
              <w:rPr>
                <w:noProof/>
                <w:webHidden/>
              </w:rPr>
              <w:t>91</w:t>
            </w:r>
            <w:r>
              <w:rPr>
                <w:noProof/>
                <w:webHidden/>
              </w:rPr>
              <w:fldChar w:fldCharType="end"/>
            </w:r>
          </w:hyperlink>
        </w:p>
        <w:p w14:paraId="11D486BF" w14:textId="61CE4F00" w:rsidR="001577E6" w:rsidRDefault="001577E6">
          <w:pPr>
            <w:pStyle w:val="TOC2"/>
            <w:tabs>
              <w:tab w:val="left" w:pos="880"/>
              <w:tab w:val="right" w:leader="dot" w:pos="8493"/>
            </w:tabs>
            <w:rPr>
              <w:rFonts w:asciiTheme="minorHAnsi" w:hAnsiTheme="minorHAnsi"/>
              <w:noProof/>
              <w:lang w:val="en-US" w:eastAsia="ja-JP"/>
            </w:rPr>
          </w:pPr>
          <w:hyperlink w:anchor="_Toc517434759" w:history="1">
            <w:r w:rsidRPr="00270FD6">
              <w:rPr>
                <w:rStyle w:val="Hyperlink"/>
                <w:noProof/>
              </w:rPr>
              <w:t>10.3</w:t>
            </w:r>
            <w:r>
              <w:rPr>
                <w:rFonts w:asciiTheme="minorHAnsi" w:hAnsiTheme="minorHAnsi"/>
                <w:noProof/>
                <w:lang w:val="en-US" w:eastAsia="ja-JP"/>
              </w:rPr>
              <w:tab/>
            </w:r>
            <w:r w:rsidRPr="00270FD6">
              <w:rPr>
                <w:rStyle w:val="Hyperlink"/>
                <w:noProof/>
              </w:rPr>
              <w:t>Ejecución de los algoritmos</w:t>
            </w:r>
            <w:r>
              <w:rPr>
                <w:noProof/>
                <w:webHidden/>
              </w:rPr>
              <w:tab/>
            </w:r>
            <w:r>
              <w:rPr>
                <w:noProof/>
                <w:webHidden/>
              </w:rPr>
              <w:fldChar w:fldCharType="begin"/>
            </w:r>
            <w:r>
              <w:rPr>
                <w:noProof/>
                <w:webHidden/>
              </w:rPr>
              <w:instrText xml:space="preserve"> PAGEREF _Toc517434759 \h </w:instrText>
            </w:r>
            <w:r>
              <w:rPr>
                <w:noProof/>
                <w:webHidden/>
              </w:rPr>
            </w:r>
            <w:r>
              <w:rPr>
                <w:noProof/>
                <w:webHidden/>
              </w:rPr>
              <w:fldChar w:fldCharType="separate"/>
            </w:r>
            <w:r w:rsidR="006C02BC">
              <w:rPr>
                <w:noProof/>
                <w:webHidden/>
              </w:rPr>
              <w:t>91</w:t>
            </w:r>
            <w:r>
              <w:rPr>
                <w:noProof/>
                <w:webHidden/>
              </w:rPr>
              <w:fldChar w:fldCharType="end"/>
            </w:r>
          </w:hyperlink>
        </w:p>
        <w:p w14:paraId="214213AC" w14:textId="68284E8E" w:rsidR="001577E6" w:rsidRDefault="001577E6">
          <w:pPr>
            <w:pStyle w:val="TOC1"/>
            <w:tabs>
              <w:tab w:val="left" w:pos="1540"/>
            </w:tabs>
            <w:rPr>
              <w:rFonts w:asciiTheme="minorHAnsi" w:hAnsiTheme="minorHAnsi"/>
              <w:noProof/>
              <w:lang w:val="en-US" w:eastAsia="ja-JP"/>
            </w:rPr>
          </w:pPr>
          <w:hyperlink w:anchor="_Toc517434760" w:history="1">
            <w:r w:rsidRPr="00270FD6">
              <w:rPr>
                <w:rStyle w:val="Hyperlink"/>
                <w:noProof/>
              </w:rPr>
              <w:t>Capítulo 11.</w:t>
            </w:r>
            <w:r>
              <w:rPr>
                <w:rFonts w:asciiTheme="minorHAnsi" w:hAnsiTheme="minorHAnsi"/>
                <w:noProof/>
                <w:lang w:val="en-US" w:eastAsia="ja-JP"/>
              </w:rPr>
              <w:tab/>
            </w:r>
            <w:r w:rsidRPr="00270FD6">
              <w:rPr>
                <w:rStyle w:val="Hyperlink"/>
                <w:noProof/>
              </w:rPr>
              <w:t>Conclusiones y trabajos futuros</w:t>
            </w:r>
            <w:r>
              <w:rPr>
                <w:noProof/>
                <w:webHidden/>
              </w:rPr>
              <w:tab/>
            </w:r>
            <w:r>
              <w:rPr>
                <w:noProof/>
                <w:webHidden/>
              </w:rPr>
              <w:fldChar w:fldCharType="begin"/>
            </w:r>
            <w:r>
              <w:rPr>
                <w:noProof/>
                <w:webHidden/>
              </w:rPr>
              <w:instrText xml:space="preserve"> PAGEREF _Toc517434760 \h </w:instrText>
            </w:r>
            <w:r>
              <w:rPr>
                <w:noProof/>
                <w:webHidden/>
              </w:rPr>
            </w:r>
            <w:r>
              <w:rPr>
                <w:noProof/>
                <w:webHidden/>
              </w:rPr>
              <w:fldChar w:fldCharType="separate"/>
            </w:r>
            <w:r w:rsidR="006C02BC">
              <w:rPr>
                <w:noProof/>
                <w:webHidden/>
              </w:rPr>
              <w:t>93</w:t>
            </w:r>
            <w:r>
              <w:rPr>
                <w:noProof/>
                <w:webHidden/>
              </w:rPr>
              <w:fldChar w:fldCharType="end"/>
            </w:r>
          </w:hyperlink>
        </w:p>
        <w:p w14:paraId="7EF96F7E" w14:textId="4353BA61" w:rsidR="001577E6" w:rsidRDefault="001577E6">
          <w:pPr>
            <w:pStyle w:val="TOC2"/>
            <w:tabs>
              <w:tab w:val="left" w:pos="880"/>
              <w:tab w:val="right" w:leader="dot" w:pos="8493"/>
            </w:tabs>
            <w:rPr>
              <w:rFonts w:asciiTheme="minorHAnsi" w:hAnsiTheme="minorHAnsi"/>
              <w:noProof/>
              <w:lang w:val="en-US" w:eastAsia="ja-JP"/>
            </w:rPr>
          </w:pPr>
          <w:hyperlink w:anchor="_Toc517434761" w:history="1">
            <w:r w:rsidRPr="00270FD6">
              <w:rPr>
                <w:rStyle w:val="Hyperlink"/>
                <w:noProof/>
              </w:rPr>
              <w:t>11.1</w:t>
            </w:r>
            <w:r>
              <w:rPr>
                <w:rFonts w:asciiTheme="minorHAnsi" w:hAnsiTheme="minorHAnsi"/>
                <w:noProof/>
                <w:lang w:val="en-US" w:eastAsia="ja-JP"/>
              </w:rPr>
              <w:tab/>
            </w:r>
            <w:r w:rsidRPr="00270FD6">
              <w:rPr>
                <w:rStyle w:val="Hyperlink"/>
                <w:noProof/>
              </w:rPr>
              <w:t>Conclusiones</w:t>
            </w:r>
            <w:r>
              <w:rPr>
                <w:noProof/>
                <w:webHidden/>
              </w:rPr>
              <w:tab/>
            </w:r>
            <w:r>
              <w:rPr>
                <w:noProof/>
                <w:webHidden/>
              </w:rPr>
              <w:fldChar w:fldCharType="begin"/>
            </w:r>
            <w:r>
              <w:rPr>
                <w:noProof/>
                <w:webHidden/>
              </w:rPr>
              <w:instrText xml:space="preserve"> PAGEREF _Toc517434761 \h </w:instrText>
            </w:r>
            <w:r>
              <w:rPr>
                <w:noProof/>
                <w:webHidden/>
              </w:rPr>
            </w:r>
            <w:r>
              <w:rPr>
                <w:noProof/>
                <w:webHidden/>
              </w:rPr>
              <w:fldChar w:fldCharType="separate"/>
            </w:r>
            <w:r w:rsidR="006C02BC">
              <w:rPr>
                <w:noProof/>
                <w:webHidden/>
              </w:rPr>
              <w:t>93</w:t>
            </w:r>
            <w:r>
              <w:rPr>
                <w:noProof/>
                <w:webHidden/>
              </w:rPr>
              <w:fldChar w:fldCharType="end"/>
            </w:r>
          </w:hyperlink>
        </w:p>
        <w:p w14:paraId="423735F3" w14:textId="7A47B4F7" w:rsidR="001577E6" w:rsidRDefault="001577E6">
          <w:pPr>
            <w:pStyle w:val="TOC2"/>
            <w:tabs>
              <w:tab w:val="left" w:pos="880"/>
              <w:tab w:val="right" w:leader="dot" w:pos="8493"/>
            </w:tabs>
            <w:rPr>
              <w:rFonts w:asciiTheme="minorHAnsi" w:hAnsiTheme="minorHAnsi"/>
              <w:noProof/>
              <w:lang w:val="en-US" w:eastAsia="ja-JP"/>
            </w:rPr>
          </w:pPr>
          <w:hyperlink w:anchor="_Toc517434762" w:history="1">
            <w:r w:rsidRPr="00270FD6">
              <w:rPr>
                <w:rStyle w:val="Hyperlink"/>
                <w:noProof/>
              </w:rPr>
              <w:t>11.2</w:t>
            </w:r>
            <w:r>
              <w:rPr>
                <w:rFonts w:asciiTheme="minorHAnsi" w:hAnsiTheme="minorHAnsi"/>
                <w:noProof/>
                <w:lang w:val="en-US" w:eastAsia="ja-JP"/>
              </w:rPr>
              <w:tab/>
            </w:r>
            <w:r w:rsidRPr="00270FD6">
              <w:rPr>
                <w:rStyle w:val="Hyperlink"/>
                <w:noProof/>
              </w:rPr>
              <w:t>Trabajos futuros</w:t>
            </w:r>
            <w:r>
              <w:rPr>
                <w:noProof/>
                <w:webHidden/>
              </w:rPr>
              <w:tab/>
            </w:r>
            <w:r>
              <w:rPr>
                <w:noProof/>
                <w:webHidden/>
              </w:rPr>
              <w:fldChar w:fldCharType="begin"/>
            </w:r>
            <w:r>
              <w:rPr>
                <w:noProof/>
                <w:webHidden/>
              </w:rPr>
              <w:instrText xml:space="preserve"> PAGEREF _Toc517434762 \h </w:instrText>
            </w:r>
            <w:r>
              <w:rPr>
                <w:noProof/>
                <w:webHidden/>
              </w:rPr>
            </w:r>
            <w:r>
              <w:rPr>
                <w:noProof/>
                <w:webHidden/>
              </w:rPr>
              <w:fldChar w:fldCharType="separate"/>
            </w:r>
            <w:r w:rsidR="006C02BC">
              <w:rPr>
                <w:noProof/>
                <w:webHidden/>
              </w:rPr>
              <w:t>95</w:t>
            </w:r>
            <w:r>
              <w:rPr>
                <w:noProof/>
                <w:webHidden/>
              </w:rPr>
              <w:fldChar w:fldCharType="end"/>
            </w:r>
          </w:hyperlink>
        </w:p>
        <w:p w14:paraId="5B1D8ACF" w14:textId="2696923B" w:rsidR="001577E6" w:rsidRDefault="001577E6">
          <w:pPr>
            <w:pStyle w:val="TOC1"/>
            <w:rPr>
              <w:rFonts w:asciiTheme="minorHAnsi" w:hAnsiTheme="minorHAnsi"/>
              <w:noProof/>
              <w:lang w:val="en-US" w:eastAsia="ja-JP"/>
            </w:rPr>
          </w:pPr>
          <w:hyperlink w:anchor="_Toc517434763" w:history="1">
            <w:r w:rsidRPr="00270FD6">
              <w:rPr>
                <w:rStyle w:val="Hyperlink"/>
                <w:noProof/>
                <w:lang w:val="en-US"/>
              </w:rPr>
              <w:t>Referencias</w:t>
            </w:r>
            <w:r>
              <w:rPr>
                <w:noProof/>
                <w:webHidden/>
              </w:rPr>
              <w:tab/>
            </w:r>
            <w:r>
              <w:rPr>
                <w:noProof/>
                <w:webHidden/>
              </w:rPr>
              <w:fldChar w:fldCharType="begin"/>
            </w:r>
            <w:r>
              <w:rPr>
                <w:noProof/>
                <w:webHidden/>
              </w:rPr>
              <w:instrText xml:space="preserve"> PAGEREF _Toc517434763 \h </w:instrText>
            </w:r>
            <w:r>
              <w:rPr>
                <w:noProof/>
                <w:webHidden/>
              </w:rPr>
            </w:r>
            <w:r>
              <w:rPr>
                <w:noProof/>
                <w:webHidden/>
              </w:rPr>
              <w:fldChar w:fldCharType="separate"/>
            </w:r>
            <w:r w:rsidR="006C02BC">
              <w:rPr>
                <w:noProof/>
                <w:webHidden/>
              </w:rPr>
              <w:t>96</w:t>
            </w:r>
            <w:r>
              <w:rPr>
                <w:noProof/>
                <w:webHidden/>
              </w:rPr>
              <w:fldChar w:fldCharType="end"/>
            </w:r>
          </w:hyperlink>
        </w:p>
        <w:p w14:paraId="08E56C0F" w14:textId="3E67F752"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227DDEB5" w14:textId="00A9E77F" w:rsidR="00F5644F" w:rsidRPr="002B68B4" w:rsidRDefault="002B68B4" w:rsidP="006B3D7C">
      <w:pPr>
        <w:pStyle w:val="Heading1"/>
        <w:numPr>
          <w:ilvl w:val="0"/>
          <w:numId w:val="0"/>
        </w:numPr>
        <w:rPr>
          <w:rFonts w:eastAsiaTheme="minorHAnsi" w:cstheme="minorBidi"/>
          <w:szCs w:val="28"/>
        </w:rPr>
      </w:pPr>
      <w:bookmarkStart w:id="4" w:name="_Toc517434637"/>
      <w:r w:rsidRPr="002B68B4">
        <w:rPr>
          <w:rFonts w:eastAsiaTheme="minorHAnsi" w:cstheme="minorBidi"/>
          <w:szCs w:val="28"/>
        </w:rPr>
        <w:lastRenderedPageBreak/>
        <w:t>Índice de Figuras</w:t>
      </w:r>
      <w:bookmarkEnd w:id="4"/>
    </w:p>
    <w:p w14:paraId="38396161" w14:textId="6A8463F6" w:rsidR="00125B6C" w:rsidRDefault="002B68B4">
      <w:pPr>
        <w:pStyle w:val="TableofFigures"/>
        <w:tabs>
          <w:tab w:val="right" w:leader="dot" w:pos="8493"/>
        </w:tabs>
        <w:rPr>
          <w:rFonts w:asciiTheme="minorHAnsi" w:hAnsiTheme="minorHAnsi"/>
          <w:noProof/>
          <w:lang w:val="en-US" w:eastAsia="ja-JP"/>
        </w:rPr>
      </w:pPr>
      <w:r>
        <w:rPr>
          <w:lang w:val="en-US"/>
        </w:rPr>
        <w:fldChar w:fldCharType="begin"/>
      </w:r>
      <w:r>
        <w:rPr>
          <w:lang w:val="en-US"/>
        </w:rPr>
        <w:instrText xml:space="preserve"> TOC \h \z \c "Ilustración" </w:instrText>
      </w:r>
      <w:r>
        <w:rPr>
          <w:lang w:val="en-US"/>
        </w:rPr>
        <w:fldChar w:fldCharType="separate"/>
      </w:r>
      <w:hyperlink w:anchor="_Toc517434764" w:history="1">
        <w:r w:rsidR="00125B6C" w:rsidRPr="00DC0F6E">
          <w:rPr>
            <w:rStyle w:val="Hyperlink"/>
            <w:noProof/>
          </w:rPr>
          <w:t>Ilustración 1. Fenomenología más frecuente en Perú (INDECI, 2008).</w:t>
        </w:r>
        <w:r w:rsidR="00125B6C">
          <w:rPr>
            <w:noProof/>
            <w:webHidden/>
          </w:rPr>
          <w:tab/>
        </w:r>
        <w:r w:rsidR="00125B6C">
          <w:rPr>
            <w:noProof/>
            <w:webHidden/>
          </w:rPr>
          <w:fldChar w:fldCharType="begin"/>
        </w:r>
        <w:r w:rsidR="00125B6C">
          <w:rPr>
            <w:noProof/>
            <w:webHidden/>
          </w:rPr>
          <w:instrText xml:space="preserve"> PAGEREF _Toc517434764 \h </w:instrText>
        </w:r>
        <w:r w:rsidR="00125B6C">
          <w:rPr>
            <w:noProof/>
            <w:webHidden/>
          </w:rPr>
        </w:r>
        <w:r w:rsidR="00125B6C">
          <w:rPr>
            <w:noProof/>
            <w:webHidden/>
          </w:rPr>
          <w:fldChar w:fldCharType="separate"/>
        </w:r>
        <w:r w:rsidR="006C02BC">
          <w:rPr>
            <w:noProof/>
            <w:webHidden/>
          </w:rPr>
          <w:t>11</w:t>
        </w:r>
        <w:r w:rsidR="00125B6C">
          <w:rPr>
            <w:noProof/>
            <w:webHidden/>
          </w:rPr>
          <w:fldChar w:fldCharType="end"/>
        </w:r>
      </w:hyperlink>
    </w:p>
    <w:p w14:paraId="0C59AA32" w14:textId="1E983C67" w:rsidR="00125B6C" w:rsidRDefault="00125B6C">
      <w:pPr>
        <w:pStyle w:val="TableofFigures"/>
        <w:tabs>
          <w:tab w:val="right" w:leader="dot" w:pos="8493"/>
        </w:tabs>
        <w:rPr>
          <w:rFonts w:asciiTheme="minorHAnsi" w:hAnsiTheme="minorHAnsi"/>
          <w:noProof/>
          <w:lang w:val="en-US" w:eastAsia="ja-JP"/>
        </w:rPr>
      </w:pPr>
      <w:hyperlink w:anchor="_Toc517434765" w:history="1">
        <w:r w:rsidRPr="00DC0F6E">
          <w:rPr>
            <w:rStyle w:val="Hyperlink"/>
            <w:noProof/>
          </w:rPr>
          <w:t>Ilustración 2. Comparación entre resultados de programación entera mixta y heurística (Campbell et al., 2008).</w:t>
        </w:r>
        <w:r>
          <w:rPr>
            <w:noProof/>
            <w:webHidden/>
          </w:rPr>
          <w:tab/>
        </w:r>
        <w:r>
          <w:rPr>
            <w:noProof/>
            <w:webHidden/>
          </w:rPr>
          <w:fldChar w:fldCharType="begin"/>
        </w:r>
        <w:r>
          <w:rPr>
            <w:noProof/>
            <w:webHidden/>
          </w:rPr>
          <w:instrText xml:space="preserve"> PAGEREF _Toc517434765 \h </w:instrText>
        </w:r>
        <w:r>
          <w:rPr>
            <w:noProof/>
            <w:webHidden/>
          </w:rPr>
        </w:r>
        <w:r>
          <w:rPr>
            <w:noProof/>
            <w:webHidden/>
          </w:rPr>
          <w:fldChar w:fldCharType="separate"/>
        </w:r>
        <w:r w:rsidR="006C02BC">
          <w:rPr>
            <w:noProof/>
            <w:webHidden/>
          </w:rPr>
          <w:t>34</w:t>
        </w:r>
        <w:r>
          <w:rPr>
            <w:noProof/>
            <w:webHidden/>
          </w:rPr>
          <w:fldChar w:fldCharType="end"/>
        </w:r>
      </w:hyperlink>
    </w:p>
    <w:p w14:paraId="66E2FF7A" w14:textId="53686945" w:rsidR="00125B6C" w:rsidRDefault="00125B6C">
      <w:pPr>
        <w:pStyle w:val="TableofFigures"/>
        <w:tabs>
          <w:tab w:val="right" w:leader="dot" w:pos="8493"/>
        </w:tabs>
        <w:rPr>
          <w:rFonts w:asciiTheme="minorHAnsi" w:hAnsiTheme="minorHAnsi"/>
          <w:noProof/>
          <w:lang w:val="en-US" w:eastAsia="ja-JP"/>
        </w:rPr>
      </w:pPr>
      <w:hyperlink w:anchor="_Toc517434766" w:history="1">
        <w:r w:rsidRPr="00DC0F6E">
          <w:rPr>
            <w:rStyle w:val="Hyperlink"/>
            <w:noProof/>
          </w:rPr>
          <w:t>Ilustración 3. Comparación de costos entre el método exacto y la heurística (Blecken et al., 2010).</w:t>
        </w:r>
        <w:r>
          <w:rPr>
            <w:noProof/>
            <w:webHidden/>
          </w:rPr>
          <w:tab/>
        </w:r>
        <w:r>
          <w:rPr>
            <w:noProof/>
            <w:webHidden/>
          </w:rPr>
          <w:fldChar w:fldCharType="begin"/>
        </w:r>
        <w:r>
          <w:rPr>
            <w:noProof/>
            <w:webHidden/>
          </w:rPr>
          <w:instrText xml:space="preserve"> PAGEREF _Toc517434766 \h </w:instrText>
        </w:r>
        <w:r>
          <w:rPr>
            <w:noProof/>
            <w:webHidden/>
          </w:rPr>
        </w:r>
        <w:r>
          <w:rPr>
            <w:noProof/>
            <w:webHidden/>
          </w:rPr>
          <w:fldChar w:fldCharType="separate"/>
        </w:r>
        <w:r w:rsidR="006C02BC">
          <w:rPr>
            <w:noProof/>
            <w:webHidden/>
          </w:rPr>
          <w:t>35</w:t>
        </w:r>
        <w:r>
          <w:rPr>
            <w:noProof/>
            <w:webHidden/>
          </w:rPr>
          <w:fldChar w:fldCharType="end"/>
        </w:r>
      </w:hyperlink>
    </w:p>
    <w:p w14:paraId="2D6FD7D1" w14:textId="4FDC18B1" w:rsidR="00125B6C" w:rsidRDefault="00125B6C">
      <w:pPr>
        <w:pStyle w:val="TableofFigures"/>
        <w:tabs>
          <w:tab w:val="right" w:leader="dot" w:pos="8493"/>
        </w:tabs>
        <w:rPr>
          <w:rFonts w:asciiTheme="minorHAnsi" w:hAnsiTheme="minorHAnsi"/>
          <w:noProof/>
          <w:lang w:val="en-US" w:eastAsia="ja-JP"/>
        </w:rPr>
      </w:pPr>
      <w:hyperlink w:anchor="_Toc517434767" w:history="1">
        <w:r w:rsidRPr="00DC0F6E">
          <w:rPr>
            <w:rStyle w:val="Hyperlink"/>
            <w:noProof/>
          </w:rPr>
          <w:t>Ilustración 4. Matriz de recompensa para cada objetivo de optimización (Vitoriano, Ortuño, Tirado, Montero, et al., 2011).</w:t>
        </w:r>
        <w:r>
          <w:rPr>
            <w:noProof/>
            <w:webHidden/>
          </w:rPr>
          <w:tab/>
        </w:r>
        <w:r>
          <w:rPr>
            <w:noProof/>
            <w:webHidden/>
          </w:rPr>
          <w:fldChar w:fldCharType="begin"/>
        </w:r>
        <w:r>
          <w:rPr>
            <w:noProof/>
            <w:webHidden/>
          </w:rPr>
          <w:instrText xml:space="preserve"> PAGEREF _Toc517434767 \h </w:instrText>
        </w:r>
        <w:r>
          <w:rPr>
            <w:noProof/>
            <w:webHidden/>
          </w:rPr>
        </w:r>
        <w:r>
          <w:rPr>
            <w:noProof/>
            <w:webHidden/>
          </w:rPr>
          <w:fldChar w:fldCharType="separate"/>
        </w:r>
        <w:r w:rsidR="006C02BC">
          <w:rPr>
            <w:noProof/>
            <w:webHidden/>
          </w:rPr>
          <w:t>37</w:t>
        </w:r>
        <w:r>
          <w:rPr>
            <w:noProof/>
            <w:webHidden/>
          </w:rPr>
          <w:fldChar w:fldCharType="end"/>
        </w:r>
      </w:hyperlink>
    </w:p>
    <w:p w14:paraId="36B7475D" w14:textId="694C7894" w:rsidR="00125B6C" w:rsidRDefault="00125B6C">
      <w:pPr>
        <w:pStyle w:val="TableofFigures"/>
        <w:tabs>
          <w:tab w:val="right" w:leader="dot" w:pos="8493"/>
        </w:tabs>
        <w:rPr>
          <w:rFonts w:asciiTheme="minorHAnsi" w:hAnsiTheme="minorHAnsi"/>
          <w:noProof/>
          <w:lang w:val="en-US" w:eastAsia="ja-JP"/>
        </w:rPr>
      </w:pPr>
      <w:hyperlink w:anchor="_Toc517434768" w:history="1">
        <w:r w:rsidRPr="00DC0F6E">
          <w:rPr>
            <w:rStyle w:val="Hyperlink"/>
            <w:noProof/>
          </w:rPr>
          <w:t>Ilustración 5. SimpliRoute, ejemplo de interfaz (SimpliRoute, 2018).</w:t>
        </w:r>
        <w:r>
          <w:rPr>
            <w:noProof/>
            <w:webHidden/>
          </w:rPr>
          <w:tab/>
        </w:r>
        <w:r>
          <w:rPr>
            <w:noProof/>
            <w:webHidden/>
          </w:rPr>
          <w:fldChar w:fldCharType="begin"/>
        </w:r>
        <w:r>
          <w:rPr>
            <w:noProof/>
            <w:webHidden/>
          </w:rPr>
          <w:instrText xml:space="preserve"> PAGEREF _Toc517434768 \h </w:instrText>
        </w:r>
        <w:r>
          <w:rPr>
            <w:noProof/>
            <w:webHidden/>
          </w:rPr>
        </w:r>
        <w:r>
          <w:rPr>
            <w:noProof/>
            <w:webHidden/>
          </w:rPr>
          <w:fldChar w:fldCharType="separate"/>
        </w:r>
        <w:r w:rsidR="006C02BC">
          <w:rPr>
            <w:noProof/>
            <w:webHidden/>
          </w:rPr>
          <w:t>38</w:t>
        </w:r>
        <w:r>
          <w:rPr>
            <w:noProof/>
            <w:webHidden/>
          </w:rPr>
          <w:fldChar w:fldCharType="end"/>
        </w:r>
      </w:hyperlink>
    </w:p>
    <w:p w14:paraId="30399DD7" w14:textId="546A04E4" w:rsidR="00125B6C" w:rsidRDefault="00125B6C">
      <w:pPr>
        <w:pStyle w:val="TableofFigures"/>
        <w:tabs>
          <w:tab w:val="right" w:leader="dot" w:pos="8493"/>
        </w:tabs>
        <w:rPr>
          <w:rFonts w:asciiTheme="minorHAnsi" w:hAnsiTheme="minorHAnsi"/>
          <w:noProof/>
          <w:lang w:val="en-US" w:eastAsia="ja-JP"/>
        </w:rPr>
      </w:pPr>
      <w:hyperlink w:anchor="_Toc517434769" w:history="1">
        <w:r w:rsidRPr="00DC0F6E">
          <w:rPr>
            <w:rStyle w:val="Hyperlink"/>
            <w:noProof/>
          </w:rPr>
          <w:t>Ilustración 6. SAP, ejemplo de interfaz (SAP, 2018).</w:t>
        </w:r>
        <w:r>
          <w:rPr>
            <w:noProof/>
            <w:webHidden/>
          </w:rPr>
          <w:tab/>
        </w:r>
        <w:r>
          <w:rPr>
            <w:noProof/>
            <w:webHidden/>
          </w:rPr>
          <w:fldChar w:fldCharType="begin"/>
        </w:r>
        <w:r>
          <w:rPr>
            <w:noProof/>
            <w:webHidden/>
          </w:rPr>
          <w:instrText xml:space="preserve"> PAGEREF _Toc517434769 \h </w:instrText>
        </w:r>
        <w:r>
          <w:rPr>
            <w:noProof/>
            <w:webHidden/>
          </w:rPr>
        </w:r>
        <w:r>
          <w:rPr>
            <w:noProof/>
            <w:webHidden/>
          </w:rPr>
          <w:fldChar w:fldCharType="separate"/>
        </w:r>
        <w:r w:rsidR="006C02BC">
          <w:rPr>
            <w:noProof/>
            <w:webHidden/>
          </w:rPr>
          <w:t>39</w:t>
        </w:r>
        <w:r>
          <w:rPr>
            <w:noProof/>
            <w:webHidden/>
          </w:rPr>
          <w:fldChar w:fldCharType="end"/>
        </w:r>
      </w:hyperlink>
    </w:p>
    <w:p w14:paraId="2D691FE4" w14:textId="0184E173" w:rsidR="00125B6C" w:rsidRDefault="00125B6C">
      <w:pPr>
        <w:pStyle w:val="TableofFigures"/>
        <w:tabs>
          <w:tab w:val="right" w:leader="dot" w:pos="8493"/>
        </w:tabs>
        <w:rPr>
          <w:rFonts w:asciiTheme="minorHAnsi" w:hAnsiTheme="minorHAnsi"/>
          <w:noProof/>
          <w:lang w:val="en-US" w:eastAsia="ja-JP"/>
        </w:rPr>
      </w:pPr>
      <w:hyperlink w:anchor="_Toc517434770" w:history="1">
        <w:r w:rsidRPr="00DC0F6E">
          <w:rPr>
            <w:rStyle w:val="Hyperlink"/>
            <w:noProof/>
          </w:rPr>
          <w:t>Ilustración 7. Región de soluciones dominadas por la solución A en un espacio de 2 objetivos (Luke, 2015)</w:t>
        </w:r>
        <w:r>
          <w:rPr>
            <w:noProof/>
            <w:webHidden/>
          </w:rPr>
          <w:tab/>
        </w:r>
        <w:r>
          <w:rPr>
            <w:noProof/>
            <w:webHidden/>
          </w:rPr>
          <w:fldChar w:fldCharType="begin"/>
        </w:r>
        <w:r>
          <w:rPr>
            <w:noProof/>
            <w:webHidden/>
          </w:rPr>
          <w:instrText xml:space="preserve"> PAGEREF _Toc517434770 \h </w:instrText>
        </w:r>
        <w:r>
          <w:rPr>
            <w:noProof/>
            <w:webHidden/>
          </w:rPr>
        </w:r>
        <w:r>
          <w:rPr>
            <w:noProof/>
            <w:webHidden/>
          </w:rPr>
          <w:fldChar w:fldCharType="separate"/>
        </w:r>
        <w:r w:rsidR="006C02BC">
          <w:rPr>
            <w:noProof/>
            <w:webHidden/>
          </w:rPr>
          <w:t>57</w:t>
        </w:r>
        <w:r>
          <w:rPr>
            <w:noProof/>
            <w:webHidden/>
          </w:rPr>
          <w:fldChar w:fldCharType="end"/>
        </w:r>
      </w:hyperlink>
    </w:p>
    <w:p w14:paraId="34F93F0D" w14:textId="0DDA0534" w:rsidR="00125B6C" w:rsidRDefault="00125B6C">
      <w:pPr>
        <w:pStyle w:val="TableofFigures"/>
        <w:tabs>
          <w:tab w:val="right" w:leader="dot" w:pos="8493"/>
        </w:tabs>
        <w:rPr>
          <w:rFonts w:asciiTheme="minorHAnsi" w:hAnsiTheme="minorHAnsi"/>
          <w:noProof/>
          <w:lang w:val="en-US" w:eastAsia="ja-JP"/>
        </w:rPr>
      </w:pPr>
      <w:hyperlink w:anchor="_Toc517434771" w:history="1">
        <w:r w:rsidRPr="00DC0F6E">
          <w:rPr>
            <w:rStyle w:val="Hyperlink"/>
            <w:noProof/>
          </w:rPr>
          <w:t>Ilustración 8. Frente de Pareto de soluciones no dominadas (Luke, 2015).</w:t>
        </w:r>
        <w:r>
          <w:rPr>
            <w:noProof/>
            <w:webHidden/>
          </w:rPr>
          <w:tab/>
        </w:r>
        <w:r>
          <w:rPr>
            <w:noProof/>
            <w:webHidden/>
          </w:rPr>
          <w:fldChar w:fldCharType="begin"/>
        </w:r>
        <w:r>
          <w:rPr>
            <w:noProof/>
            <w:webHidden/>
          </w:rPr>
          <w:instrText xml:space="preserve"> PAGEREF _Toc517434771 \h </w:instrText>
        </w:r>
        <w:r>
          <w:rPr>
            <w:noProof/>
            <w:webHidden/>
          </w:rPr>
        </w:r>
        <w:r>
          <w:rPr>
            <w:noProof/>
            <w:webHidden/>
          </w:rPr>
          <w:fldChar w:fldCharType="separate"/>
        </w:r>
        <w:r w:rsidR="006C02BC">
          <w:rPr>
            <w:noProof/>
            <w:webHidden/>
          </w:rPr>
          <w:t>58</w:t>
        </w:r>
        <w:r>
          <w:rPr>
            <w:noProof/>
            <w:webHidden/>
          </w:rPr>
          <w:fldChar w:fldCharType="end"/>
        </w:r>
      </w:hyperlink>
    </w:p>
    <w:p w14:paraId="58F4ABAA" w14:textId="0E9B09C1" w:rsidR="00125B6C" w:rsidRDefault="00125B6C">
      <w:pPr>
        <w:pStyle w:val="TableofFigures"/>
        <w:tabs>
          <w:tab w:val="right" w:leader="dot" w:pos="8493"/>
        </w:tabs>
        <w:rPr>
          <w:rFonts w:asciiTheme="minorHAnsi" w:hAnsiTheme="minorHAnsi"/>
          <w:noProof/>
          <w:lang w:val="en-US" w:eastAsia="ja-JP"/>
        </w:rPr>
      </w:pPr>
      <w:hyperlink w:anchor="_Toc517434772" w:history="1">
        <w:r w:rsidRPr="00DC0F6E">
          <w:rPr>
            <w:rStyle w:val="Hyperlink"/>
            <w:noProof/>
          </w:rPr>
          <w:t>Ilustración 9. Dispersión de las soluciones A y B. B está más alejado de sus vecinos, por lo cual tendría un valor más alto de dispersión (Luke, 2015).</w:t>
        </w:r>
        <w:r>
          <w:rPr>
            <w:noProof/>
            <w:webHidden/>
          </w:rPr>
          <w:tab/>
        </w:r>
        <w:r>
          <w:rPr>
            <w:noProof/>
            <w:webHidden/>
          </w:rPr>
          <w:fldChar w:fldCharType="begin"/>
        </w:r>
        <w:r>
          <w:rPr>
            <w:noProof/>
            <w:webHidden/>
          </w:rPr>
          <w:instrText xml:space="preserve"> PAGEREF _Toc517434772 \h </w:instrText>
        </w:r>
        <w:r>
          <w:rPr>
            <w:noProof/>
            <w:webHidden/>
          </w:rPr>
        </w:r>
        <w:r>
          <w:rPr>
            <w:noProof/>
            <w:webHidden/>
          </w:rPr>
          <w:fldChar w:fldCharType="separate"/>
        </w:r>
        <w:r w:rsidR="006C02BC">
          <w:rPr>
            <w:noProof/>
            <w:webHidden/>
          </w:rPr>
          <w:t>59</w:t>
        </w:r>
        <w:r>
          <w:rPr>
            <w:noProof/>
            <w:webHidden/>
          </w:rPr>
          <w:fldChar w:fldCharType="end"/>
        </w:r>
      </w:hyperlink>
    </w:p>
    <w:p w14:paraId="3D6A7FB6" w14:textId="4A21A0DB" w:rsidR="00125B6C" w:rsidRDefault="00125B6C">
      <w:pPr>
        <w:pStyle w:val="TableofFigures"/>
        <w:tabs>
          <w:tab w:val="right" w:leader="dot" w:pos="8493"/>
        </w:tabs>
        <w:rPr>
          <w:rFonts w:asciiTheme="minorHAnsi" w:hAnsiTheme="minorHAnsi"/>
          <w:noProof/>
          <w:lang w:val="en-US" w:eastAsia="ja-JP"/>
        </w:rPr>
      </w:pPr>
      <w:hyperlink w:anchor="_Toc517434773" w:history="1">
        <w:r w:rsidRPr="00DC0F6E">
          <w:rPr>
            <w:rStyle w:val="Hyperlink"/>
            <w:noProof/>
          </w:rPr>
          <w:t>Ilustración 10: Lenguaje de modelado AMPL</w:t>
        </w:r>
        <w:r>
          <w:rPr>
            <w:noProof/>
            <w:webHidden/>
          </w:rPr>
          <w:tab/>
        </w:r>
        <w:r>
          <w:rPr>
            <w:noProof/>
            <w:webHidden/>
          </w:rPr>
          <w:fldChar w:fldCharType="begin"/>
        </w:r>
        <w:r>
          <w:rPr>
            <w:noProof/>
            <w:webHidden/>
          </w:rPr>
          <w:instrText xml:space="preserve"> PAGEREF _Toc517434773 \h </w:instrText>
        </w:r>
        <w:r>
          <w:rPr>
            <w:noProof/>
            <w:webHidden/>
          </w:rPr>
        </w:r>
        <w:r>
          <w:rPr>
            <w:noProof/>
            <w:webHidden/>
          </w:rPr>
          <w:fldChar w:fldCharType="separate"/>
        </w:r>
        <w:r w:rsidR="006C02BC">
          <w:rPr>
            <w:noProof/>
            <w:webHidden/>
          </w:rPr>
          <w:t>67</w:t>
        </w:r>
        <w:r>
          <w:rPr>
            <w:noProof/>
            <w:webHidden/>
          </w:rPr>
          <w:fldChar w:fldCharType="end"/>
        </w:r>
      </w:hyperlink>
    </w:p>
    <w:p w14:paraId="39B2329F" w14:textId="2BBE0128" w:rsidR="00125B6C" w:rsidRDefault="00125B6C">
      <w:pPr>
        <w:pStyle w:val="TableofFigures"/>
        <w:tabs>
          <w:tab w:val="right" w:leader="dot" w:pos="8493"/>
        </w:tabs>
        <w:rPr>
          <w:rFonts w:asciiTheme="minorHAnsi" w:hAnsiTheme="minorHAnsi"/>
          <w:noProof/>
          <w:lang w:val="en-US" w:eastAsia="ja-JP"/>
        </w:rPr>
      </w:pPr>
      <w:hyperlink w:anchor="_Toc517434774" w:history="1">
        <w:r w:rsidRPr="00DC0F6E">
          <w:rPr>
            <w:rStyle w:val="Hyperlink"/>
            <w:noProof/>
          </w:rPr>
          <w:t>Ilustración 11: Ingreso de datos en lenguaje AMPL</w:t>
        </w:r>
        <w:r>
          <w:rPr>
            <w:noProof/>
            <w:webHidden/>
          </w:rPr>
          <w:tab/>
        </w:r>
        <w:r>
          <w:rPr>
            <w:noProof/>
            <w:webHidden/>
          </w:rPr>
          <w:fldChar w:fldCharType="begin"/>
        </w:r>
        <w:r>
          <w:rPr>
            <w:noProof/>
            <w:webHidden/>
          </w:rPr>
          <w:instrText xml:space="preserve"> PAGEREF _Toc517434774 \h </w:instrText>
        </w:r>
        <w:r>
          <w:rPr>
            <w:noProof/>
            <w:webHidden/>
          </w:rPr>
        </w:r>
        <w:r>
          <w:rPr>
            <w:noProof/>
            <w:webHidden/>
          </w:rPr>
          <w:fldChar w:fldCharType="separate"/>
        </w:r>
        <w:r w:rsidR="006C02BC">
          <w:rPr>
            <w:noProof/>
            <w:webHidden/>
          </w:rPr>
          <w:t>67</w:t>
        </w:r>
        <w:r>
          <w:rPr>
            <w:noProof/>
            <w:webHidden/>
          </w:rPr>
          <w:fldChar w:fldCharType="end"/>
        </w:r>
      </w:hyperlink>
    </w:p>
    <w:p w14:paraId="044CDEDF" w14:textId="18826B1F" w:rsidR="00125B6C" w:rsidRDefault="00125B6C">
      <w:pPr>
        <w:pStyle w:val="TableofFigures"/>
        <w:tabs>
          <w:tab w:val="right" w:leader="dot" w:pos="8493"/>
        </w:tabs>
        <w:rPr>
          <w:rFonts w:asciiTheme="minorHAnsi" w:hAnsiTheme="minorHAnsi"/>
          <w:noProof/>
          <w:lang w:val="en-US" w:eastAsia="ja-JP"/>
        </w:rPr>
      </w:pPr>
      <w:hyperlink w:anchor="_Toc517434775" w:history="1">
        <w:r w:rsidRPr="00DC0F6E">
          <w:rPr>
            <w:rStyle w:val="Hyperlink"/>
            <w:noProof/>
          </w:rPr>
          <w:t>Ilustración 12: Ejecución y reporte de resultados de Couenne</w:t>
        </w:r>
        <w:r>
          <w:rPr>
            <w:noProof/>
            <w:webHidden/>
          </w:rPr>
          <w:tab/>
        </w:r>
        <w:r>
          <w:rPr>
            <w:noProof/>
            <w:webHidden/>
          </w:rPr>
          <w:fldChar w:fldCharType="begin"/>
        </w:r>
        <w:r>
          <w:rPr>
            <w:noProof/>
            <w:webHidden/>
          </w:rPr>
          <w:instrText xml:space="preserve"> PAGEREF _Toc517434775 \h </w:instrText>
        </w:r>
        <w:r>
          <w:rPr>
            <w:noProof/>
            <w:webHidden/>
          </w:rPr>
        </w:r>
        <w:r>
          <w:rPr>
            <w:noProof/>
            <w:webHidden/>
          </w:rPr>
          <w:fldChar w:fldCharType="separate"/>
        </w:r>
        <w:r w:rsidR="006C02BC">
          <w:rPr>
            <w:noProof/>
            <w:webHidden/>
          </w:rPr>
          <w:t>68</w:t>
        </w:r>
        <w:r>
          <w:rPr>
            <w:noProof/>
            <w:webHidden/>
          </w:rPr>
          <w:fldChar w:fldCharType="end"/>
        </w:r>
      </w:hyperlink>
    </w:p>
    <w:p w14:paraId="140ED413" w14:textId="6104D2A8" w:rsidR="00125B6C" w:rsidRDefault="00125B6C">
      <w:pPr>
        <w:pStyle w:val="TableofFigures"/>
        <w:tabs>
          <w:tab w:val="right" w:leader="dot" w:pos="8493"/>
        </w:tabs>
        <w:rPr>
          <w:rFonts w:asciiTheme="minorHAnsi" w:hAnsiTheme="minorHAnsi"/>
          <w:noProof/>
          <w:lang w:val="en-US" w:eastAsia="ja-JP"/>
        </w:rPr>
      </w:pPr>
      <w:hyperlink w:anchor="_Toc517434776" w:history="1">
        <w:r w:rsidRPr="00DC0F6E">
          <w:rPr>
            <w:rStyle w:val="Hyperlink"/>
            <w:noProof/>
          </w:rPr>
          <w:t>Ilustración 13: Escenario de riesgos por heladas y friaje 2017 (CENEPRED, SGRD, MINSA, MVCS, MINEDU, MIMP y MINAGRI)</w:t>
        </w:r>
        <w:r>
          <w:rPr>
            <w:noProof/>
            <w:webHidden/>
          </w:rPr>
          <w:tab/>
        </w:r>
        <w:r>
          <w:rPr>
            <w:noProof/>
            <w:webHidden/>
          </w:rPr>
          <w:fldChar w:fldCharType="begin"/>
        </w:r>
        <w:r>
          <w:rPr>
            <w:noProof/>
            <w:webHidden/>
          </w:rPr>
          <w:instrText xml:space="preserve"> PAGEREF _Toc517434776 \h </w:instrText>
        </w:r>
        <w:r>
          <w:rPr>
            <w:noProof/>
            <w:webHidden/>
          </w:rPr>
        </w:r>
        <w:r>
          <w:rPr>
            <w:noProof/>
            <w:webHidden/>
          </w:rPr>
          <w:fldChar w:fldCharType="separate"/>
        </w:r>
        <w:r w:rsidR="006C02BC">
          <w:rPr>
            <w:noProof/>
            <w:webHidden/>
          </w:rPr>
          <w:t>82</w:t>
        </w:r>
        <w:r>
          <w:rPr>
            <w:noProof/>
            <w:webHidden/>
          </w:rPr>
          <w:fldChar w:fldCharType="end"/>
        </w:r>
      </w:hyperlink>
    </w:p>
    <w:p w14:paraId="17EAA62F" w14:textId="095BAE2B" w:rsidR="00125B6C" w:rsidRDefault="00125B6C">
      <w:pPr>
        <w:pStyle w:val="TableofFigures"/>
        <w:tabs>
          <w:tab w:val="right" w:leader="dot" w:pos="8493"/>
        </w:tabs>
        <w:rPr>
          <w:rFonts w:asciiTheme="minorHAnsi" w:hAnsiTheme="minorHAnsi"/>
          <w:noProof/>
          <w:lang w:val="en-US" w:eastAsia="ja-JP"/>
        </w:rPr>
      </w:pPr>
      <w:hyperlink w:anchor="_Toc517434777" w:history="1">
        <w:r w:rsidRPr="00DC0F6E">
          <w:rPr>
            <w:rStyle w:val="Hyperlink"/>
            <w:noProof/>
          </w:rPr>
          <w:t>Ilustración 14: Vista previa de los datos del Plan Multisectorial ante Heladas y Friaje (PCM, 2017)</w:t>
        </w:r>
        <w:r>
          <w:rPr>
            <w:noProof/>
            <w:webHidden/>
          </w:rPr>
          <w:tab/>
        </w:r>
        <w:r>
          <w:rPr>
            <w:noProof/>
            <w:webHidden/>
          </w:rPr>
          <w:fldChar w:fldCharType="begin"/>
        </w:r>
        <w:r>
          <w:rPr>
            <w:noProof/>
            <w:webHidden/>
          </w:rPr>
          <w:instrText xml:space="preserve"> PAGEREF _Toc517434777 \h </w:instrText>
        </w:r>
        <w:r>
          <w:rPr>
            <w:noProof/>
            <w:webHidden/>
          </w:rPr>
        </w:r>
        <w:r>
          <w:rPr>
            <w:noProof/>
            <w:webHidden/>
          </w:rPr>
          <w:fldChar w:fldCharType="separate"/>
        </w:r>
        <w:r w:rsidR="006C02BC">
          <w:rPr>
            <w:noProof/>
            <w:webHidden/>
          </w:rPr>
          <w:t>83</w:t>
        </w:r>
        <w:r>
          <w:rPr>
            <w:noProof/>
            <w:webHidden/>
          </w:rPr>
          <w:fldChar w:fldCharType="end"/>
        </w:r>
      </w:hyperlink>
    </w:p>
    <w:p w14:paraId="1FF62547" w14:textId="20DDF7D0" w:rsidR="00125B6C" w:rsidRDefault="00125B6C">
      <w:pPr>
        <w:pStyle w:val="TableofFigures"/>
        <w:tabs>
          <w:tab w:val="right" w:leader="dot" w:pos="8493"/>
        </w:tabs>
        <w:rPr>
          <w:rFonts w:asciiTheme="minorHAnsi" w:hAnsiTheme="minorHAnsi"/>
          <w:noProof/>
          <w:lang w:val="en-US" w:eastAsia="ja-JP"/>
        </w:rPr>
      </w:pPr>
      <w:hyperlink w:anchor="_Toc517434778" w:history="1">
        <w:r w:rsidRPr="00DC0F6E">
          <w:rPr>
            <w:rStyle w:val="Hyperlink"/>
            <w:noProof/>
          </w:rPr>
          <w:t>Ilustración 15: Estadísticas de los datos del Plan Multisectorial antes Heladas y Friaje 2017 (PCM)</w:t>
        </w:r>
        <w:r>
          <w:rPr>
            <w:noProof/>
            <w:webHidden/>
          </w:rPr>
          <w:tab/>
        </w:r>
        <w:r>
          <w:rPr>
            <w:noProof/>
            <w:webHidden/>
          </w:rPr>
          <w:fldChar w:fldCharType="begin"/>
        </w:r>
        <w:r>
          <w:rPr>
            <w:noProof/>
            <w:webHidden/>
          </w:rPr>
          <w:instrText xml:space="preserve"> PAGEREF _Toc517434778 \h </w:instrText>
        </w:r>
        <w:r>
          <w:rPr>
            <w:noProof/>
            <w:webHidden/>
          </w:rPr>
        </w:r>
        <w:r>
          <w:rPr>
            <w:noProof/>
            <w:webHidden/>
          </w:rPr>
          <w:fldChar w:fldCharType="separate"/>
        </w:r>
        <w:r w:rsidR="006C02BC">
          <w:rPr>
            <w:noProof/>
            <w:webHidden/>
          </w:rPr>
          <w:t>84</w:t>
        </w:r>
        <w:r>
          <w:rPr>
            <w:noProof/>
            <w:webHidden/>
          </w:rPr>
          <w:fldChar w:fldCharType="end"/>
        </w:r>
      </w:hyperlink>
    </w:p>
    <w:p w14:paraId="4100E438" w14:textId="738C455F" w:rsidR="00125B6C" w:rsidRDefault="00125B6C">
      <w:pPr>
        <w:pStyle w:val="TableofFigures"/>
        <w:tabs>
          <w:tab w:val="right" w:leader="dot" w:pos="8493"/>
        </w:tabs>
        <w:rPr>
          <w:rFonts w:asciiTheme="minorHAnsi" w:hAnsiTheme="minorHAnsi"/>
          <w:noProof/>
          <w:lang w:val="en-US" w:eastAsia="ja-JP"/>
        </w:rPr>
      </w:pPr>
      <w:hyperlink w:anchor="_Toc517434779" w:history="1">
        <w:r w:rsidRPr="00DC0F6E">
          <w:rPr>
            <w:rStyle w:val="Hyperlink"/>
            <w:noProof/>
          </w:rPr>
          <w:t>Ilustración 16: Interfaz de usuario para la ejecución de los algoritmos de optimización</w:t>
        </w:r>
        <w:r>
          <w:rPr>
            <w:noProof/>
            <w:webHidden/>
          </w:rPr>
          <w:tab/>
        </w:r>
        <w:r>
          <w:rPr>
            <w:noProof/>
            <w:webHidden/>
          </w:rPr>
          <w:fldChar w:fldCharType="begin"/>
        </w:r>
        <w:r>
          <w:rPr>
            <w:noProof/>
            <w:webHidden/>
          </w:rPr>
          <w:instrText xml:space="preserve"> PAGEREF _Toc517434779 \h </w:instrText>
        </w:r>
        <w:r>
          <w:rPr>
            <w:noProof/>
            <w:webHidden/>
          </w:rPr>
        </w:r>
        <w:r>
          <w:rPr>
            <w:noProof/>
            <w:webHidden/>
          </w:rPr>
          <w:fldChar w:fldCharType="separate"/>
        </w:r>
        <w:r w:rsidR="006C02BC">
          <w:rPr>
            <w:noProof/>
            <w:webHidden/>
          </w:rPr>
          <w:t>92</w:t>
        </w:r>
        <w:r>
          <w:rPr>
            <w:noProof/>
            <w:webHidden/>
          </w:rPr>
          <w:fldChar w:fldCharType="end"/>
        </w:r>
      </w:hyperlink>
    </w:p>
    <w:p w14:paraId="72B688C5" w14:textId="3EE37CD9" w:rsidR="002B68B4" w:rsidRDefault="002B68B4" w:rsidP="002B68B4">
      <w:pPr>
        <w:rPr>
          <w:lang w:val="en-US"/>
        </w:rPr>
      </w:pPr>
      <w:r>
        <w:rPr>
          <w:lang w:val="en-US"/>
        </w:rPr>
        <w:fldChar w:fldCharType="end"/>
      </w:r>
    </w:p>
    <w:p w14:paraId="027137A9" w14:textId="77777777" w:rsidR="00034594" w:rsidRDefault="00034594" w:rsidP="002B68B4">
      <w:pPr>
        <w:rPr>
          <w:lang w:val="en-US"/>
        </w:rPr>
      </w:pPr>
    </w:p>
    <w:p w14:paraId="62380145" w14:textId="77777777" w:rsidR="00125B6C" w:rsidRDefault="002B68B4" w:rsidP="002B68B4">
      <w:pPr>
        <w:rPr>
          <w:noProof/>
        </w:rPr>
      </w:pPr>
      <w:r w:rsidRPr="002B68B4">
        <w:rPr>
          <w:b/>
          <w:sz w:val="28"/>
          <w:szCs w:val="28"/>
          <w:lang w:val="en-US"/>
        </w:rPr>
        <w:lastRenderedPageBreak/>
        <w:t>Índice de Tablas</w:t>
      </w:r>
      <w:r>
        <w:rPr>
          <w:b/>
          <w:sz w:val="28"/>
          <w:szCs w:val="28"/>
          <w:lang w:val="en-US"/>
        </w:rPr>
        <w:fldChar w:fldCharType="begin"/>
      </w:r>
      <w:r w:rsidRPr="002B68B4">
        <w:rPr>
          <w:b/>
          <w:sz w:val="28"/>
          <w:szCs w:val="28"/>
          <w:lang w:val="en-US"/>
        </w:rPr>
        <w:instrText xml:space="preserve"> TOC \h \z \c "Tabla" </w:instrText>
      </w:r>
      <w:r>
        <w:rPr>
          <w:b/>
          <w:sz w:val="28"/>
          <w:szCs w:val="28"/>
          <w:lang w:val="en-US"/>
        </w:rPr>
        <w:fldChar w:fldCharType="separate"/>
      </w:r>
    </w:p>
    <w:p w14:paraId="1995AA9B" w14:textId="405ECA5E" w:rsidR="00125B6C" w:rsidRDefault="00125B6C">
      <w:pPr>
        <w:pStyle w:val="TableofFigures"/>
        <w:tabs>
          <w:tab w:val="right" w:leader="dot" w:pos="8493"/>
        </w:tabs>
        <w:rPr>
          <w:rFonts w:asciiTheme="minorHAnsi" w:hAnsiTheme="minorHAnsi"/>
          <w:noProof/>
          <w:lang w:val="en-US" w:eastAsia="ja-JP"/>
        </w:rPr>
      </w:pPr>
      <w:hyperlink w:anchor="_Toc517434780" w:history="1">
        <w:r w:rsidRPr="00BC699F">
          <w:rPr>
            <w:rStyle w:val="Hyperlink"/>
            <w:noProof/>
          </w:rPr>
          <w:t>Tabla 1. Cronograma del proyecto</w:t>
        </w:r>
        <w:r>
          <w:rPr>
            <w:noProof/>
            <w:webHidden/>
          </w:rPr>
          <w:tab/>
        </w:r>
        <w:r>
          <w:rPr>
            <w:noProof/>
            <w:webHidden/>
          </w:rPr>
          <w:fldChar w:fldCharType="begin"/>
        </w:r>
        <w:r>
          <w:rPr>
            <w:noProof/>
            <w:webHidden/>
          </w:rPr>
          <w:instrText xml:space="preserve"> PAGEREF _Toc517434780 \h </w:instrText>
        </w:r>
        <w:r>
          <w:rPr>
            <w:noProof/>
            <w:webHidden/>
          </w:rPr>
        </w:r>
        <w:r>
          <w:rPr>
            <w:noProof/>
            <w:webHidden/>
          </w:rPr>
          <w:fldChar w:fldCharType="separate"/>
        </w:r>
        <w:r w:rsidR="006C02BC">
          <w:rPr>
            <w:noProof/>
            <w:webHidden/>
          </w:rPr>
          <w:t>22</w:t>
        </w:r>
        <w:r>
          <w:rPr>
            <w:noProof/>
            <w:webHidden/>
          </w:rPr>
          <w:fldChar w:fldCharType="end"/>
        </w:r>
      </w:hyperlink>
    </w:p>
    <w:p w14:paraId="1DBEBD6C" w14:textId="2F68C40F" w:rsidR="00125B6C" w:rsidRDefault="00125B6C">
      <w:pPr>
        <w:pStyle w:val="TableofFigures"/>
        <w:tabs>
          <w:tab w:val="right" w:leader="dot" w:pos="8493"/>
        </w:tabs>
        <w:rPr>
          <w:rFonts w:asciiTheme="minorHAnsi" w:hAnsiTheme="minorHAnsi"/>
          <w:noProof/>
          <w:lang w:val="en-US" w:eastAsia="ja-JP"/>
        </w:rPr>
      </w:pPr>
      <w:hyperlink w:anchor="_Toc517434781" w:history="1">
        <w:r w:rsidRPr="00BC699F">
          <w:rPr>
            <w:rStyle w:val="Hyperlink"/>
            <w:noProof/>
          </w:rPr>
          <w:t>Tabla 2. Matriz de riesgos</w:t>
        </w:r>
        <w:r>
          <w:rPr>
            <w:noProof/>
            <w:webHidden/>
          </w:rPr>
          <w:tab/>
        </w:r>
        <w:r>
          <w:rPr>
            <w:noProof/>
            <w:webHidden/>
          </w:rPr>
          <w:fldChar w:fldCharType="begin"/>
        </w:r>
        <w:r>
          <w:rPr>
            <w:noProof/>
            <w:webHidden/>
          </w:rPr>
          <w:instrText xml:space="preserve"> PAGEREF _Toc517434781 \h </w:instrText>
        </w:r>
        <w:r>
          <w:rPr>
            <w:noProof/>
            <w:webHidden/>
          </w:rPr>
        </w:r>
        <w:r>
          <w:rPr>
            <w:noProof/>
            <w:webHidden/>
          </w:rPr>
          <w:fldChar w:fldCharType="separate"/>
        </w:r>
        <w:r w:rsidR="006C02BC">
          <w:rPr>
            <w:noProof/>
            <w:webHidden/>
          </w:rPr>
          <w:t>24</w:t>
        </w:r>
        <w:r>
          <w:rPr>
            <w:noProof/>
            <w:webHidden/>
          </w:rPr>
          <w:fldChar w:fldCharType="end"/>
        </w:r>
      </w:hyperlink>
    </w:p>
    <w:p w14:paraId="3975AC28" w14:textId="76D074A3" w:rsidR="00125B6C" w:rsidRDefault="00125B6C">
      <w:pPr>
        <w:pStyle w:val="TableofFigures"/>
        <w:tabs>
          <w:tab w:val="right" w:leader="dot" w:pos="8493"/>
        </w:tabs>
        <w:rPr>
          <w:rFonts w:asciiTheme="minorHAnsi" w:hAnsiTheme="minorHAnsi"/>
          <w:noProof/>
          <w:lang w:val="en-US" w:eastAsia="ja-JP"/>
        </w:rPr>
      </w:pPr>
      <w:hyperlink w:anchor="_Toc517434782" w:history="1">
        <w:r w:rsidRPr="00BC699F">
          <w:rPr>
            <w:rStyle w:val="Hyperlink"/>
            <w:noProof/>
          </w:rPr>
          <w:t>Tabla 3: Resultados del tiempo de ejecución de los algoritmos</w:t>
        </w:r>
        <w:r>
          <w:rPr>
            <w:noProof/>
            <w:webHidden/>
          </w:rPr>
          <w:tab/>
        </w:r>
        <w:r>
          <w:rPr>
            <w:noProof/>
            <w:webHidden/>
          </w:rPr>
          <w:fldChar w:fldCharType="begin"/>
        </w:r>
        <w:r>
          <w:rPr>
            <w:noProof/>
            <w:webHidden/>
          </w:rPr>
          <w:instrText xml:space="preserve"> PAGEREF _Toc517434782 \h </w:instrText>
        </w:r>
        <w:r>
          <w:rPr>
            <w:noProof/>
            <w:webHidden/>
          </w:rPr>
        </w:r>
        <w:r>
          <w:rPr>
            <w:noProof/>
            <w:webHidden/>
          </w:rPr>
          <w:fldChar w:fldCharType="separate"/>
        </w:r>
        <w:r w:rsidR="006C02BC">
          <w:rPr>
            <w:noProof/>
            <w:webHidden/>
          </w:rPr>
          <w:t>72</w:t>
        </w:r>
        <w:r>
          <w:rPr>
            <w:noProof/>
            <w:webHidden/>
          </w:rPr>
          <w:fldChar w:fldCharType="end"/>
        </w:r>
      </w:hyperlink>
    </w:p>
    <w:p w14:paraId="725A3ECA" w14:textId="3DDCCE1A" w:rsidR="00125B6C" w:rsidRDefault="00125B6C">
      <w:pPr>
        <w:pStyle w:val="TableofFigures"/>
        <w:tabs>
          <w:tab w:val="right" w:leader="dot" w:pos="8493"/>
        </w:tabs>
        <w:rPr>
          <w:rFonts w:asciiTheme="minorHAnsi" w:hAnsiTheme="minorHAnsi"/>
          <w:noProof/>
          <w:lang w:val="en-US" w:eastAsia="ja-JP"/>
        </w:rPr>
      </w:pPr>
      <w:hyperlink w:anchor="_Toc517434783" w:history="1">
        <w:r w:rsidRPr="00BC699F">
          <w:rPr>
            <w:rStyle w:val="Hyperlink"/>
            <w:noProof/>
          </w:rPr>
          <w:t>Tabla 4: Resultados del valor objetivo de los algoritmos</w:t>
        </w:r>
        <w:r>
          <w:rPr>
            <w:noProof/>
            <w:webHidden/>
          </w:rPr>
          <w:tab/>
        </w:r>
        <w:r>
          <w:rPr>
            <w:noProof/>
            <w:webHidden/>
          </w:rPr>
          <w:fldChar w:fldCharType="begin"/>
        </w:r>
        <w:r>
          <w:rPr>
            <w:noProof/>
            <w:webHidden/>
          </w:rPr>
          <w:instrText xml:space="preserve"> PAGEREF _Toc517434783 \h </w:instrText>
        </w:r>
        <w:r>
          <w:rPr>
            <w:noProof/>
            <w:webHidden/>
          </w:rPr>
        </w:r>
        <w:r>
          <w:rPr>
            <w:noProof/>
            <w:webHidden/>
          </w:rPr>
          <w:fldChar w:fldCharType="separate"/>
        </w:r>
        <w:r w:rsidR="006C02BC">
          <w:rPr>
            <w:noProof/>
            <w:webHidden/>
          </w:rPr>
          <w:t>77</w:t>
        </w:r>
        <w:r>
          <w:rPr>
            <w:noProof/>
            <w:webHidden/>
          </w:rPr>
          <w:fldChar w:fldCharType="end"/>
        </w:r>
      </w:hyperlink>
    </w:p>
    <w:p w14:paraId="0B27B76F" w14:textId="36737240" w:rsidR="00125B6C" w:rsidRDefault="00125B6C">
      <w:pPr>
        <w:pStyle w:val="TableofFigures"/>
        <w:tabs>
          <w:tab w:val="right" w:leader="dot" w:pos="8493"/>
        </w:tabs>
        <w:rPr>
          <w:rFonts w:asciiTheme="minorHAnsi" w:hAnsiTheme="minorHAnsi"/>
          <w:noProof/>
          <w:lang w:val="en-US" w:eastAsia="ja-JP"/>
        </w:rPr>
      </w:pPr>
      <w:hyperlink w:anchor="_Toc517434784" w:history="1">
        <w:r w:rsidRPr="00BC699F">
          <w:rPr>
            <w:rStyle w:val="Hyperlink"/>
            <w:noProof/>
          </w:rPr>
          <w:t>Tabla 5: Diferencia relativa entre valores objetivo</w:t>
        </w:r>
        <w:r>
          <w:rPr>
            <w:noProof/>
            <w:webHidden/>
          </w:rPr>
          <w:tab/>
        </w:r>
        <w:r>
          <w:rPr>
            <w:noProof/>
            <w:webHidden/>
          </w:rPr>
          <w:fldChar w:fldCharType="begin"/>
        </w:r>
        <w:r>
          <w:rPr>
            <w:noProof/>
            <w:webHidden/>
          </w:rPr>
          <w:instrText xml:space="preserve"> PAGEREF _Toc517434784 \h </w:instrText>
        </w:r>
        <w:r>
          <w:rPr>
            <w:noProof/>
            <w:webHidden/>
          </w:rPr>
        </w:r>
        <w:r>
          <w:rPr>
            <w:noProof/>
            <w:webHidden/>
          </w:rPr>
          <w:fldChar w:fldCharType="separate"/>
        </w:r>
        <w:r w:rsidR="006C02BC">
          <w:rPr>
            <w:noProof/>
            <w:webHidden/>
          </w:rPr>
          <w:t>79</w:t>
        </w:r>
        <w:r>
          <w:rPr>
            <w:noProof/>
            <w:webHidden/>
          </w:rPr>
          <w:fldChar w:fldCharType="end"/>
        </w:r>
      </w:hyperlink>
    </w:p>
    <w:p w14:paraId="0DB4CE1B" w14:textId="50503896" w:rsidR="00125B6C" w:rsidRDefault="00125B6C">
      <w:pPr>
        <w:pStyle w:val="TableofFigures"/>
        <w:tabs>
          <w:tab w:val="right" w:leader="dot" w:pos="8493"/>
        </w:tabs>
        <w:rPr>
          <w:rFonts w:asciiTheme="minorHAnsi" w:hAnsiTheme="minorHAnsi"/>
          <w:noProof/>
          <w:lang w:val="en-US" w:eastAsia="ja-JP"/>
        </w:rPr>
      </w:pPr>
      <w:hyperlink w:anchor="_Toc517434785" w:history="1">
        <w:r w:rsidRPr="00BC699F">
          <w:rPr>
            <w:rStyle w:val="Hyperlink"/>
            <w:noProof/>
          </w:rPr>
          <w:t>Tabla 6: Diferencia relativa entre valores objetivo - línea base</w:t>
        </w:r>
        <w:r>
          <w:rPr>
            <w:noProof/>
            <w:webHidden/>
          </w:rPr>
          <w:tab/>
        </w:r>
        <w:r>
          <w:rPr>
            <w:noProof/>
            <w:webHidden/>
          </w:rPr>
          <w:fldChar w:fldCharType="begin"/>
        </w:r>
        <w:r>
          <w:rPr>
            <w:noProof/>
            <w:webHidden/>
          </w:rPr>
          <w:instrText xml:space="preserve"> PAGEREF _Toc517434785 \h </w:instrText>
        </w:r>
        <w:r>
          <w:rPr>
            <w:noProof/>
            <w:webHidden/>
          </w:rPr>
        </w:r>
        <w:r>
          <w:rPr>
            <w:noProof/>
            <w:webHidden/>
          </w:rPr>
          <w:fldChar w:fldCharType="separate"/>
        </w:r>
        <w:r w:rsidR="006C02BC">
          <w:rPr>
            <w:noProof/>
            <w:webHidden/>
          </w:rPr>
          <w:t>79</w:t>
        </w:r>
        <w:r>
          <w:rPr>
            <w:noProof/>
            <w:webHidden/>
          </w:rPr>
          <w:fldChar w:fldCharType="end"/>
        </w:r>
      </w:hyperlink>
    </w:p>
    <w:p w14:paraId="4B48D727" w14:textId="5B9E789E" w:rsidR="002B68B4" w:rsidRPr="002B68B4" w:rsidRDefault="002B68B4" w:rsidP="002B68B4">
      <w:pPr>
        <w:rPr>
          <w:lang w:val="en-US"/>
        </w:rPr>
        <w:sectPr w:rsidR="002B68B4" w:rsidRPr="002B68B4" w:rsidSect="00663A20">
          <w:footerReference w:type="default" r:id="rId10"/>
          <w:pgSz w:w="11906" w:h="16838" w:code="9"/>
          <w:pgMar w:top="2268" w:right="1418" w:bottom="1418" w:left="1985" w:header="709" w:footer="709" w:gutter="0"/>
          <w:cols w:space="708"/>
          <w:docGrid w:linePitch="360"/>
        </w:sectPr>
      </w:pPr>
      <w:r>
        <w:rPr>
          <w:lang w:val="en-US"/>
        </w:rPr>
        <w:fldChar w:fldCharType="end"/>
      </w:r>
    </w:p>
    <w:p w14:paraId="4472D09B" w14:textId="77777777" w:rsidR="00E01541" w:rsidRDefault="00E01541" w:rsidP="00663A20">
      <w:pPr>
        <w:pStyle w:val="Heading1"/>
      </w:pPr>
      <w:bookmarkStart w:id="5" w:name="_Toc517434638"/>
      <w:r>
        <w:lastRenderedPageBreak/>
        <w:t>Generalidades</w:t>
      </w:r>
      <w:bookmarkEnd w:id="5"/>
    </w:p>
    <w:p w14:paraId="03B99132" w14:textId="77777777" w:rsidR="00663A20" w:rsidRDefault="001114A9" w:rsidP="00E01541">
      <w:pPr>
        <w:pStyle w:val="Heading2"/>
      </w:pPr>
      <w:bookmarkStart w:id="6" w:name="_Toc517434639"/>
      <w:r>
        <w:t>Problemática</w:t>
      </w:r>
      <w:bookmarkEnd w:id="6"/>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798B57A2" w14:textId="77777777" w:rsidR="00294523" w:rsidRDefault="000B7DD7" w:rsidP="00294523">
      <w:pPr>
        <w:keepNext/>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12DFF8A4" w14:textId="67563399" w:rsidR="000B7DD7" w:rsidRDefault="00294523" w:rsidP="00294523">
      <w:pPr>
        <w:pStyle w:val="Caption"/>
        <w:jc w:val="center"/>
      </w:pPr>
      <w:bookmarkStart w:id="7" w:name="_Toc517434764"/>
      <w:r>
        <w:t xml:space="preserve">Ilustración </w:t>
      </w:r>
      <w:fldSimple w:instr=" SEQ Ilustración \* ARABIC ">
        <w:r w:rsidR="006C02BC">
          <w:rPr>
            <w:noProof/>
          </w:rPr>
          <w:t>1</w:t>
        </w:r>
      </w:fldSimple>
      <w:r>
        <w:t>.</w:t>
      </w:r>
      <w:r w:rsidRPr="00F440AB">
        <w:t xml:space="preserve"> Fenomenología más frecuente en Perú </w:t>
      </w:r>
      <w:r>
        <w:fldChar w:fldCharType="begin" w:fldLock="1"/>
      </w:r>
      <w: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fldChar w:fldCharType="separate"/>
      </w:r>
      <w:r w:rsidRPr="00294523">
        <w:rPr>
          <w:i w:val="0"/>
          <w:noProof/>
        </w:rPr>
        <w:t>(INDECI, 2008)</w:t>
      </w:r>
      <w:r>
        <w:fldChar w:fldCharType="end"/>
      </w:r>
      <w:r>
        <w:t>.</w:t>
      </w:r>
      <w:bookmarkEnd w:id="7"/>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0AA07166"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w:t>
      </w:r>
      <w:r w:rsidR="00994D9F">
        <w:t>a cantidad de bienes que pueden ser transportados están limitados por capacidades de los almacenes y medios de transporte</w:t>
      </w:r>
      <w:r w:rsidR="00B816BB" w:rsidRPr="00994D9F">
        <w:t xml:space="preserve">. </w:t>
      </w:r>
      <w:r w:rsidR="00B816BB">
        <w:t xml:space="preserve">Es más, en escenarios de distribución a gran escala, la distribución suele </w:t>
      </w:r>
      <w:r w:rsidR="005B3287">
        <w:t xml:space="preserve">realizarse en </w:t>
      </w:r>
      <w:r w:rsidR="00994D9F">
        <w:t xml:space="preserve">un </w:t>
      </w:r>
      <w:r w:rsidR="005B3287">
        <w:t>horizonte de tiempo de días</w:t>
      </w:r>
      <w:r w:rsidR="00994D9F">
        <w:t>, realizándose por fases</w:t>
      </w:r>
      <w:r w:rsidR="00B816BB">
        <w:t xml:space="preserve">, lo cual añade una dimensión de complejidad al problema de crear un plan de distribución </w:t>
      </w:r>
      <w:r w:rsidR="005B3287">
        <w:t xml:space="preserve">óptimo. Finalmente, </w:t>
      </w:r>
      <w:r w:rsidR="00710955">
        <w:t>los criterios para determinar el mejor</w:t>
      </w:r>
      <w:r w:rsidR="005B3287">
        <w:t xml:space="preserve"> plan de distribución puede</w:t>
      </w:r>
      <w:r w:rsidR="00710955">
        <w:t>n</w:t>
      </w:r>
      <w:r w:rsidR="005B3287">
        <w:t xml:space="preserve"> estar dado</w:t>
      </w:r>
      <w:r w:rsidR="00710955">
        <w:t>s</w:t>
      </w:r>
      <w:r w:rsidR="005B3287">
        <w:t xml:space="preserve"> por diversos factores, incluyendo el costo de transporte, </w:t>
      </w:r>
      <w:r w:rsidR="001262CB">
        <w:t>la equidad en la distribución</w:t>
      </w:r>
      <w:r w:rsidR="005B3287">
        <w:t xml:space="preserve">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5C0643C5"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w:t>
      </w:r>
      <w:r w:rsidR="0041674F">
        <w:t>a</w:t>
      </w:r>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5A454D0B" w:rsidR="00E4609A" w:rsidRDefault="00E4609A" w:rsidP="00A97848">
      <w:pPr>
        <w:jc w:val="both"/>
      </w:pPr>
      <w:r w:rsidRPr="00E4609A">
        <w:lastRenderedPageBreak/>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xml:space="preserve">. Dada la cantidad de variables en la formulación del problema, así como los múltiples objetivos de optimización, </w:t>
      </w:r>
      <w:r w:rsidR="001D734E">
        <w:t xml:space="preserve">un tipo de algoritmos metaheurísticos que </w:t>
      </w:r>
      <w:r w:rsidR="005D2BD4">
        <w:t xml:space="preserve">son ideales para este tipo de casos </w:t>
      </w:r>
      <w:r w:rsidR="001D734E">
        <w:t>son los algoritmos evolutivos o genéticos</w:t>
      </w:r>
      <w:r w:rsidR="006B6EEA">
        <w:t>. Debido a que los algoritmos genéticos mantienen una población de soluciones candidatas, se facilita obtener un conjunto diverso de soluciones que prioricen diferentes objetivos de optimización, de tal manera que al final se obtenga el conjunto de mejores soluciones para diferentes niveles de compromiso entre los objetivos.</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517434640"/>
      <w:r>
        <w:t>Objetivos</w:t>
      </w:r>
      <w:bookmarkEnd w:id="8"/>
    </w:p>
    <w:p w14:paraId="76B9CEDD" w14:textId="482A5AD8" w:rsidR="00E01541" w:rsidRDefault="00E01541" w:rsidP="00E01541">
      <w:pPr>
        <w:pStyle w:val="Heading3"/>
      </w:pPr>
      <w:bookmarkStart w:id="9" w:name="_Toc517434641"/>
      <w:r>
        <w:t>O</w:t>
      </w:r>
      <w:r w:rsidRPr="00E01541">
        <w:t>bjetivo general</w:t>
      </w:r>
      <w:bookmarkEnd w:id="9"/>
    </w:p>
    <w:p w14:paraId="1BEBFDF1" w14:textId="0CF4721E"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w:t>
      </w:r>
      <w:r w:rsidR="005D2BD4">
        <w:t xml:space="preserve">naturales </w:t>
      </w:r>
      <w:r w:rsidRPr="00AF17A1">
        <w:t>en el Perú.</w:t>
      </w:r>
    </w:p>
    <w:p w14:paraId="5141F0F7" w14:textId="77777777" w:rsidR="00E01541" w:rsidRDefault="00E01541" w:rsidP="00E01541">
      <w:pPr>
        <w:pStyle w:val="Heading3"/>
      </w:pPr>
      <w:bookmarkStart w:id="10" w:name="_Toc517434642"/>
      <w:r>
        <w:t>O</w:t>
      </w:r>
      <w:r w:rsidRPr="00E01541">
        <w:t>bjetivos específicos</w:t>
      </w:r>
      <w:bookmarkEnd w:id="10"/>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50F12819" w:rsidR="00CA0930" w:rsidRDefault="00CA0930" w:rsidP="00CA0930">
      <w:pPr>
        <w:pStyle w:val="ListParagraph"/>
        <w:numPr>
          <w:ilvl w:val="0"/>
          <w:numId w:val="3"/>
        </w:numPr>
        <w:ind w:left="1350" w:hanging="990"/>
        <w:jc w:val="both"/>
      </w:pPr>
      <w:r>
        <w:t xml:space="preserve">Diseñar </w:t>
      </w:r>
      <w:r w:rsidR="00A3402D">
        <w:t>un modelo matem</w:t>
      </w:r>
      <w:r w:rsidR="00A3402D" w:rsidRPr="00A3402D">
        <w:t>á</w:t>
      </w:r>
      <w:r w:rsidR="00A3402D">
        <w:t xml:space="preserve">tico de programación no lineal </w:t>
      </w:r>
      <w:r w:rsidR="005D2BD4">
        <w:t xml:space="preserve">entero mixto </w:t>
      </w:r>
      <w:r>
        <w:t xml:space="preserve">a partir </w:t>
      </w:r>
      <w:r w:rsidR="009915BE">
        <w:t>de la formulación del problema de optimización</w:t>
      </w:r>
      <w:r w:rsidR="005E04A3">
        <w:t xml:space="preserve"> para resolver el problema de forma exacta</w:t>
      </w:r>
      <w:r w:rsidR="005351F3">
        <w:t>.</w:t>
      </w:r>
    </w:p>
    <w:p w14:paraId="72CFD810" w14:textId="69374ED6" w:rsidR="00CA0930" w:rsidRDefault="00CA0930" w:rsidP="00CA0930">
      <w:pPr>
        <w:pStyle w:val="ListParagraph"/>
        <w:numPr>
          <w:ilvl w:val="0"/>
          <w:numId w:val="3"/>
        </w:numPr>
        <w:ind w:left="1350" w:hanging="990"/>
        <w:jc w:val="both"/>
      </w:pPr>
      <w:r>
        <w:t xml:space="preserve">Diseñar y desarrollar la experimentación numérica para comparar el desempeño del algoritmo genético con el método </w:t>
      </w:r>
      <w:r w:rsidR="005E04A3">
        <w:t>exacto</w:t>
      </w:r>
      <w:r>
        <w:t>.</w:t>
      </w:r>
    </w:p>
    <w:p w14:paraId="5AF62F5B" w14:textId="7DD1A89D" w:rsidR="00CA0930" w:rsidRDefault="00CA0930" w:rsidP="00CA0930">
      <w:pPr>
        <w:pStyle w:val="ListParagraph"/>
        <w:numPr>
          <w:ilvl w:val="0"/>
          <w:numId w:val="3"/>
        </w:numPr>
        <w:ind w:left="1350" w:hanging="990"/>
        <w:jc w:val="both"/>
      </w:pPr>
      <w:r>
        <w:lastRenderedPageBreak/>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517434643"/>
      <w:r>
        <w:t>R</w:t>
      </w:r>
      <w:r w:rsidRPr="00E01541">
        <w:t>esultados esperados</w:t>
      </w:r>
      <w:bookmarkEnd w:id="11"/>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460AAA98" w:rsidR="000D60F2" w:rsidRDefault="001B3EE4" w:rsidP="000D60F2">
      <w:pPr>
        <w:pStyle w:val="ListParagraph"/>
        <w:numPr>
          <w:ilvl w:val="0"/>
          <w:numId w:val="4"/>
        </w:numPr>
        <w:ind w:left="1350" w:hanging="990"/>
        <w:jc w:val="both"/>
      </w:pPr>
      <w:r>
        <w:t>Modelo matemático de p</w:t>
      </w:r>
      <w:r w:rsidR="000D60F2">
        <w:t>rograma</w:t>
      </w:r>
      <w:r>
        <w:t>ción</w:t>
      </w:r>
      <w:r w:rsidR="000D60F2">
        <w:t xml:space="preserve"> </w:t>
      </w:r>
      <w:r>
        <w:t xml:space="preserve">no </w:t>
      </w:r>
      <w:r w:rsidR="000D60F2">
        <w:t xml:space="preserve">lineal </w:t>
      </w:r>
      <w:r>
        <w:t xml:space="preserve">entero mixto </w:t>
      </w:r>
      <w:r w:rsidR="000D60F2">
        <w:t xml:space="preserve">formulado e implementado en un lenguaje de modelado para su optimización mediante un </w:t>
      </w:r>
      <w:r>
        <w:t>algoritmo de optimización exacto (</w:t>
      </w:r>
      <w:r w:rsidRPr="001B3EE4">
        <w:rPr>
          <w:i/>
        </w:rPr>
        <w:t>solver</w:t>
      </w:r>
      <w:r>
        <w:t>)</w:t>
      </w:r>
      <w:r w:rsidR="000D60F2">
        <w:t xml:space="preserve"> (O5).</w:t>
      </w:r>
    </w:p>
    <w:p w14:paraId="04DCBD06" w14:textId="145DEFE3" w:rsidR="009C1059" w:rsidRDefault="009C1059" w:rsidP="000D60F2">
      <w:pPr>
        <w:pStyle w:val="ListParagraph"/>
        <w:numPr>
          <w:ilvl w:val="0"/>
          <w:numId w:val="4"/>
        </w:numPr>
        <w:ind w:left="1350" w:hanging="990"/>
        <w:jc w:val="both"/>
      </w:pPr>
      <w:r>
        <w:t xml:space="preserve">Componente de software que contenga el </w:t>
      </w:r>
      <w:r w:rsidR="00755067">
        <w:t xml:space="preserve">modelo matemático de programación no </w:t>
      </w:r>
      <w:r>
        <w:t xml:space="preserve">lineal </w:t>
      </w:r>
      <w:r w:rsidR="00755067">
        <w:t xml:space="preserve">entero mixto implementado </w:t>
      </w:r>
      <w:r>
        <w:t xml:space="preserve">y ejecute el </w:t>
      </w:r>
      <w:r w:rsidR="008239B4">
        <w:t>algoritmo de optimización exacto</w:t>
      </w:r>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6ABB0E67" w:rsidR="006A604D" w:rsidRDefault="006A604D" w:rsidP="002153C0">
      <w:pPr>
        <w:pStyle w:val="ListParagraph"/>
        <w:numPr>
          <w:ilvl w:val="0"/>
          <w:numId w:val="4"/>
        </w:numPr>
        <w:ind w:left="1350" w:hanging="990"/>
        <w:jc w:val="both"/>
      </w:pPr>
      <w:r>
        <w:t>Análisis de datos de un caso real para generar un caso de prueba basad</w:t>
      </w:r>
      <w:r w:rsidR="00C33E57">
        <w:t>o</w:t>
      </w:r>
      <w:r>
        <w:t xml:space="preserve"> en un escenario real (O6).</w:t>
      </w:r>
    </w:p>
    <w:p w14:paraId="1DA420FF" w14:textId="252468B3"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087622C2" w:rsidR="000D60F2" w:rsidRDefault="000D60F2" w:rsidP="000D60F2">
      <w:pPr>
        <w:pStyle w:val="ListParagraph"/>
        <w:numPr>
          <w:ilvl w:val="0"/>
          <w:numId w:val="4"/>
        </w:numPr>
        <w:ind w:left="1350" w:hanging="990"/>
        <w:jc w:val="both"/>
      </w:pPr>
      <w:r>
        <w:t>Informe de evaluación y comparación de tiempo</w:t>
      </w:r>
      <w:r w:rsidR="00F61E42">
        <w:t>s</w:t>
      </w:r>
      <w:r>
        <w:t xml:space="preserve"> de ejecución y </w:t>
      </w:r>
      <w:r w:rsidR="00F61E42">
        <w:t>valores objetivo</w:t>
      </w:r>
      <w:r>
        <w:t xml:space="preserve"> de </w:t>
      </w:r>
      <w:r w:rsidR="00856729">
        <w:t>los algoritmos</w:t>
      </w:r>
      <w:r>
        <w:t xml:space="preserve"> de optimización mediante experimentación numérica (O6).</w:t>
      </w:r>
    </w:p>
    <w:p w14:paraId="23801C0F" w14:textId="274EB829" w:rsidR="000D60F2" w:rsidRDefault="000D60F2" w:rsidP="000D60F2">
      <w:pPr>
        <w:pStyle w:val="ListParagraph"/>
        <w:numPr>
          <w:ilvl w:val="0"/>
          <w:numId w:val="4"/>
        </w:numPr>
        <w:ind w:left="1350" w:hanging="990"/>
        <w:jc w:val="both"/>
      </w:pPr>
      <w:r>
        <w:t xml:space="preserve">Interfaz de usuario implementada y conteniendo los módulos del algoritmo genético y el </w:t>
      </w:r>
      <w:r w:rsidR="00C33E57">
        <w:t>algoritmo</w:t>
      </w:r>
      <w:r w:rsidR="0042413F">
        <w:t xml:space="preserve"> de optimización</w:t>
      </w:r>
      <w:r w:rsidR="00C33E57">
        <w:t xml:space="preserve"> exacto (</w:t>
      </w:r>
      <w:r w:rsidR="00C33E57" w:rsidRPr="00C33E57">
        <w:rPr>
          <w:i/>
        </w:rPr>
        <w:t>solver</w:t>
      </w:r>
      <w:r w:rsidR="00C33E57">
        <w:t xml:space="preserve">) </w:t>
      </w:r>
      <w:r>
        <w:t>(O7).</w:t>
      </w:r>
    </w:p>
    <w:p w14:paraId="4F23A97B" w14:textId="77777777" w:rsidR="00495633" w:rsidRDefault="00495633" w:rsidP="00495633">
      <w:pPr>
        <w:pStyle w:val="Heading3"/>
      </w:pPr>
      <w:bookmarkStart w:id="12" w:name="_Toc517434644"/>
      <w:r>
        <w:lastRenderedPageBreak/>
        <w:t>Mapeo de objetivos, resultados y verificación</w:t>
      </w:r>
      <w:bookmarkEnd w:id="1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4E31B835" w:rsidR="009B5A73" w:rsidRDefault="009B5A73" w:rsidP="009B5A73">
            <w:r w:rsidRPr="00AC0044">
              <w:rPr>
                <w:b/>
              </w:rPr>
              <w:t>Objetivo</w:t>
            </w:r>
            <w:r>
              <w:rPr>
                <w:b/>
              </w:rPr>
              <w:t xml:space="preserve"> (O5)</w:t>
            </w:r>
            <w:r w:rsidRPr="00AC0044">
              <w:rPr>
                <w:b/>
              </w:rPr>
              <w:t>:</w:t>
            </w:r>
            <w:r>
              <w:t xml:space="preserve"> </w:t>
            </w:r>
            <w:r w:rsidR="000F3B0A">
              <w:t>Diseñar un modelo matem</w:t>
            </w:r>
            <w:r w:rsidR="000F3B0A" w:rsidRPr="00A3402D">
              <w:t>á</w:t>
            </w:r>
            <w:r w:rsidR="000F3B0A">
              <w:t>tico de programación no lineal entero mixto a partir de la formulación del problema de optimización para resolver el problema de forma exacta</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6D401489" w:rsidR="009B5A73" w:rsidRDefault="003337C1" w:rsidP="009B5A73">
            <w:r>
              <w:t>Modelo matemático de programación no lineal entero mixto formulado e implementado en un lenguaje de modelado para su optimización mediante un algoritmo de optimización exacto (</w:t>
            </w:r>
            <w:r w:rsidRPr="001B3EE4">
              <w:rPr>
                <w:i/>
              </w:rPr>
              <w:t>solver</w:t>
            </w:r>
            <w:r>
              <w:t>)</w:t>
            </w:r>
          </w:p>
        </w:tc>
        <w:tc>
          <w:tcPr>
            <w:tcW w:w="1546" w:type="dxa"/>
          </w:tcPr>
          <w:p w14:paraId="202FBA57" w14:textId="77777777" w:rsidR="009B5A73" w:rsidRDefault="009B5A73" w:rsidP="009B5A73">
            <w:r>
              <w:t>Software</w:t>
            </w:r>
          </w:p>
        </w:tc>
        <w:tc>
          <w:tcPr>
            <w:tcW w:w="3815" w:type="dxa"/>
          </w:tcPr>
          <w:p w14:paraId="11281D6E" w14:textId="37FCCA54" w:rsidR="009B5A73" w:rsidRDefault="001F69D6" w:rsidP="009B5A73">
            <w:pPr>
              <w:pStyle w:val="ListParagraph"/>
              <w:numPr>
                <w:ilvl w:val="0"/>
                <w:numId w:val="5"/>
              </w:numPr>
              <w:jc w:val="both"/>
            </w:pPr>
            <w:r>
              <w:t xml:space="preserve">Modelo </w:t>
            </w:r>
            <w:r w:rsidR="00BB5E20">
              <w:t>matemático formulado</w:t>
            </w:r>
            <w:r w:rsidR="009B5A73">
              <w:t xml:space="preserve"> e implementado en un lenguaje de modelado para su optimización mediante un </w:t>
            </w:r>
            <w:r>
              <w:t>algoritmo de optimización exacto</w:t>
            </w:r>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48C31DF5" w:rsidR="009B5A73" w:rsidRDefault="001F69D6" w:rsidP="009B5A73">
            <w:r>
              <w:t>Componente de software que contenga el modelo matemático de programación no lineal entero mixto implementado y ejecute el algoritmo de optimización exacto</w:t>
            </w:r>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643B1BE7" w:rsidR="009B5A73" w:rsidRDefault="009B5A73" w:rsidP="009B5A73">
            <w:pPr>
              <w:pStyle w:val="ListParagraph"/>
              <w:numPr>
                <w:ilvl w:val="0"/>
                <w:numId w:val="5"/>
              </w:numPr>
              <w:jc w:val="both"/>
            </w:pPr>
            <w:r>
              <w:t xml:space="preserve">Interfaz en consola para ejecutar el </w:t>
            </w:r>
            <w:r w:rsidR="001F69D6">
              <w:t>algoritmo de optimización exacto (</w:t>
            </w:r>
            <w:r w:rsidRPr="001F69D6">
              <w:rPr>
                <w:i/>
              </w:rPr>
              <w:t>solver</w:t>
            </w:r>
            <w:r w:rsidR="001F69D6">
              <w:t>)</w:t>
            </w:r>
          </w:p>
        </w:tc>
      </w:tr>
      <w:tr w:rsidR="009B5A73" w14:paraId="167AB19D" w14:textId="77777777" w:rsidTr="00F21EE6">
        <w:tc>
          <w:tcPr>
            <w:tcW w:w="8133" w:type="dxa"/>
            <w:gridSpan w:val="3"/>
          </w:tcPr>
          <w:p w14:paraId="0FAA61E8" w14:textId="4746A80A" w:rsidR="009B5A73" w:rsidRDefault="009B5A73" w:rsidP="009B5A73">
            <w:r w:rsidRPr="00AC0044">
              <w:rPr>
                <w:b/>
              </w:rPr>
              <w:t>Objetivo</w:t>
            </w:r>
            <w:r>
              <w:rPr>
                <w:b/>
              </w:rPr>
              <w:t xml:space="preserve"> (O6)</w:t>
            </w:r>
            <w:r w:rsidRPr="00AC0044">
              <w:rPr>
                <w:b/>
              </w:rPr>
              <w:t>:</w:t>
            </w:r>
            <w:r>
              <w:t xml:space="preserve"> </w:t>
            </w:r>
            <w:r w:rsidR="00BB5E20">
              <w:t>Diseñar y desarrollar la experimentación numérica para comparar el desempeño del algoritmo genético con el método exacto</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0B96EA68" w:rsidR="009B5A73" w:rsidRDefault="00BB5E20" w:rsidP="009B5A73">
            <w:r>
              <w:lastRenderedPageBreak/>
              <w:t>D</w:t>
            </w:r>
            <w:r w:rsidR="009B5A73">
              <w:t>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377A94E8" w:rsidR="009B5A73" w:rsidRDefault="009B5A73" w:rsidP="009B5A73">
            <w:r>
              <w:t>Instancia de prueba basada en un escenario real conteniendo información sobre la red distribución, así como la oferta, demanda y tipos de bienes a transportar</w:t>
            </w:r>
          </w:p>
        </w:tc>
        <w:tc>
          <w:tcPr>
            <w:tcW w:w="1546" w:type="dxa"/>
          </w:tcPr>
          <w:p w14:paraId="7D6980E1" w14:textId="6B2941B3" w:rsidR="009B5A73" w:rsidRDefault="00BB5E20" w:rsidP="009B5A73">
            <w:r>
              <w:t>Conjunto de datos</w:t>
            </w:r>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C441F04" w:rsidR="009B5A73" w:rsidRDefault="00BB5E20" w:rsidP="009B5A73">
            <w:r>
              <w:t>Conjunto de datos</w:t>
            </w:r>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6728B72A" w:rsidR="009B5A73" w:rsidRDefault="00305E50" w:rsidP="009B5A73">
            <w:r>
              <w:t xml:space="preserve">Informe de evaluación y comparación de tiempos </w:t>
            </w:r>
            <w:r>
              <w:lastRenderedPageBreak/>
              <w:t>de ejecución y valores objetivo de los algoritmos de optimización mediante experimentación numérica</w:t>
            </w:r>
          </w:p>
        </w:tc>
        <w:tc>
          <w:tcPr>
            <w:tcW w:w="1546" w:type="dxa"/>
          </w:tcPr>
          <w:p w14:paraId="731E163B" w14:textId="5DC840AF" w:rsidR="009B5A73" w:rsidRDefault="009B5A73" w:rsidP="009B5A73">
            <w:r>
              <w:lastRenderedPageBreak/>
              <w:t>Documento</w:t>
            </w:r>
          </w:p>
        </w:tc>
        <w:tc>
          <w:tcPr>
            <w:tcW w:w="3815" w:type="dxa"/>
          </w:tcPr>
          <w:p w14:paraId="2F12EB9F" w14:textId="71435BEB" w:rsidR="009B5A73" w:rsidRDefault="009B5A73" w:rsidP="009B5A73">
            <w:pPr>
              <w:pStyle w:val="ListParagraph"/>
              <w:numPr>
                <w:ilvl w:val="0"/>
                <w:numId w:val="5"/>
              </w:numPr>
              <w:jc w:val="both"/>
            </w:pPr>
            <w:r>
              <w:t xml:space="preserve">Resultados de evaluación y comparación de tiempo de </w:t>
            </w:r>
            <w:r>
              <w:lastRenderedPageBreak/>
              <w:t xml:space="preserve">ejecución y </w:t>
            </w:r>
            <w:r w:rsidR="00305E50">
              <w:t>valores objetivo</w:t>
            </w:r>
            <w:r>
              <w:t xml:space="preserve">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198DF15B" w:rsidR="009B5A73" w:rsidRDefault="00577E55" w:rsidP="009B5A73">
            <w:r>
              <w:t>Interfaz de usuario implementada y conteniendo los módulos del algoritmo genético y el algoritmo de optimización exacto (</w:t>
            </w:r>
            <w:r w:rsidRPr="00C33E57">
              <w:rPr>
                <w:i/>
              </w:rPr>
              <w:t>solver</w:t>
            </w:r>
            <w:r>
              <w:t>)</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517434645"/>
      <w:r w:rsidRPr="00E01541">
        <w:t xml:space="preserve">Herramientas </w:t>
      </w:r>
      <w:r>
        <w:t>y</w:t>
      </w:r>
      <w:r w:rsidRPr="00E01541">
        <w:t xml:space="preserve"> Métodos</w:t>
      </w:r>
      <w:bookmarkEnd w:id="13"/>
    </w:p>
    <w:p w14:paraId="0F7A258A" w14:textId="096F0208" w:rsidR="00A3144D" w:rsidRDefault="00B928FC" w:rsidP="00A3144D">
      <w:pPr>
        <w:pStyle w:val="Heading3"/>
      </w:pPr>
      <w:bookmarkStart w:id="14" w:name="_Toc517434646"/>
      <w:r>
        <w:t>Python</w:t>
      </w:r>
      <w:bookmarkEnd w:id="14"/>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5" w:name="_Toc517434647"/>
      <w:r>
        <w:t>Jupyter Lab</w:t>
      </w:r>
      <w:bookmarkEnd w:id="15"/>
    </w:p>
    <w:p w14:paraId="26EF2A8C" w14:textId="0504DE7C" w:rsidR="00B928FC" w:rsidRDefault="00B928FC" w:rsidP="00B928FC">
      <w:pPr>
        <w:jc w:val="both"/>
      </w:pPr>
      <w:r w:rsidRPr="00B928FC">
        <w:t>Jupyter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w:t>
      </w:r>
      <w:r w:rsidRPr="00B928FC">
        <w:lastRenderedPageBreak/>
        <w:t>por su uso en el proyecto para probar diferentes operadores para el algoritmo genético de forma ágil</w:t>
      </w:r>
      <w:r>
        <w:t>.</w:t>
      </w:r>
    </w:p>
    <w:p w14:paraId="612EA24D" w14:textId="1B053C63" w:rsidR="00B928FC" w:rsidRDefault="00B928FC" w:rsidP="00B928FC">
      <w:pPr>
        <w:pStyle w:val="Heading3"/>
      </w:pPr>
      <w:bookmarkStart w:id="16" w:name="_Toc517434648"/>
      <w:r>
        <w:t>Visual Studio Code</w:t>
      </w:r>
      <w:bookmarkEnd w:id="16"/>
    </w:p>
    <w:p w14:paraId="55156081" w14:textId="39A3E2E8" w:rsidR="00B928FC" w:rsidRDefault="00B928FC" w:rsidP="00B928FC">
      <w:pPr>
        <w:jc w:val="both"/>
      </w:pPr>
      <w:r>
        <w:t>Visual Studio Code</w:t>
      </w:r>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y altas capacidades de navegación sobre todo el código</w:t>
      </w:r>
      <w:r>
        <w:t xml:space="preserve"> </w:t>
      </w:r>
      <w:r w:rsidR="00CB4EAC">
        <w:t>de forma bastante ligera</w:t>
      </w:r>
      <w:r w:rsidRPr="00B928FC">
        <w:t>. Por tanto, se ha optado por su uso en el proyecto para implementar el algoritmo final así como la interfaz de usuario que lo contenga.</w:t>
      </w:r>
    </w:p>
    <w:p w14:paraId="60A1F8DD" w14:textId="3657351D" w:rsidR="00B928FC" w:rsidRDefault="00B928FC" w:rsidP="00B928FC">
      <w:pPr>
        <w:pStyle w:val="Heading3"/>
      </w:pPr>
      <w:bookmarkStart w:id="17" w:name="_Toc517434649"/>
      <w:r>
        <w:t>AMPL</w:t>
      </w:r>
      <w:bookmarkEnd w:id="17"/>
    </w:p>
    <w:p w14:paraId="40D53058" w14:textId="3A1A1614" w:rsidR="00B928FC" w:rsidRDefault="0094426F" w:rsidP="0094426F">
      <w:pPr>
        <w:jc w:val="both"/>
      </w:pPr>
      <w:r>
        <w:t xml:space="preserve">AMPL (A Mathematical Programming Languag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Laboratories y soporta docenas de </w:t>
      </w:r>
      <w:r w:rsidR="003D74D1">
        <w:t>algoritmos de optimización exactos (</w:t>
      </w:r>
      <w:r w:rsidRPr="003D74D1">
        <w:rPr>
          <w:i/>
        </w:rPr>
        <w:t>solvers</w:t>
      </w:r>
      <w:r w:rsidR="003D74D1">
        <w:t>)</w:t>
      </w:r>
      <w:r>
        <w:t>, tanto de código abierto como comerciales, incluyendo CBC, CPLEX, FortMP, Gurobi,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8" w:name="_Toc517434650"/>
      <w:r>
        <w:t>AMPL IDE</w:t>
      </w:r>
      <w:bookmarkEnd w:id="18"/>
    </w:p>
    <w:p w14:paraId="76CC7E0F" w14:textId="31662694"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w:t>
      </w:r>
      <w:r w:rsidR="009A48BF">
        <w:t>algoritmos exactos (</w:t>
      </w:r>
      <w:r w:rsidRPr="009A48BF">
        <w:rPr>
          <w:i/>
        </w:rPr>
        <w:t>solvers</w:t>
      </w:r>
      <w:r w:rsidR="009A48BF">
        <w:t>)</w:t>
      </w:r>
      <w:r>
        <w:t xml:space="preserve">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5F7CF46" w:rsidR="00B928FC" w:rsidRDefault="000333AA" w:rsidP="00B928FC">
      <w:pPr>
        <w:pStyle w:val="Heading3"/>
      </w:pPr>
      <w:bookmarkStart w:id="19" w:name="_Toc517434651"/>
      <w:r>
        <w:t>Couenne</w:t>
      </w:r>
      <w:bookmarkEnd w:id="19"/>
    </w:p>
    <w:p w14:paraId="63027C13" w14:textId="4F06B78F" w:rsidR="00B928FC" w:rsidRPr="00C31CDE" w:rsidRDefault="00B61D1D" w:rsidP="0094426F">
      <w:pPr>
        <w:jc w:val="both"/>
      </w:pPr>
      <w:r>
        <w:t>Couenne (</w:t>
      </w:r>
      <w:r>
        <w:rPr>
          <w:rStyle w:val="underline"/>
          <w:rFonts w:ascii="Verdana" w:hAnsi="Verdana"/>
          <w:color w:val="000000"/>
          <w:sz w:val="20"/>
          <w:szCs w:val="20"/>
          <w:u w:val="single"/>
          <w:shd w:val="clear" w:color="auto" w:fill="FFFFFF"/>
        </w:rPr>
        <w:t>C</w:t>
      </w:r>
      <w:r>
        <w:rPr>
          <w:rFonts w:ascii="Verdana" w:hAnsi="Verdana"/>
          <w:color w:val="000000"/>
          <w:sz w:val="20"/>
          <w:szCs w:val="20"/>
          <w:shd w:val="clear" w:color="auto" w:fill="FFFFFF"/>
        </w:rPr>
        <w:t>onvex </w:t>
      </w:r>
      <w:r>
        <w:rPr>
          <w:rStyle w:val="underline"/>
          <w:rFonts w:ascii="Verdana" w:hAnsi="Verdana"/>
          <w:color w:val="000000"/>
          <w:sz w:val="20"/>
          <w:szCs w:val="20"/>
          <w:u w:val="single"/>
          <w:shd w:val="clear" w:color="auto" w:fill="FFFFFF"/>
        </w:rPr>
        <w:t>O</w:t>
      </w:r>
      <w:r>
        <w:rPr>
          <w:rFonts w:ascii="Verdana" w:hAnsi="Verdana"/>
          <w:color w:val="000000"/>
          <w:sz w:val="20"/>
          <w:szCs w:val="20"/>
          <w:shd w:val="clear" w:color="auto" w:fill="FFFFFF"/>
        </w:rPr>
        <w:t>ver and </w:t>
      </w:r>
      <w:r>
        <w:rPr>
          <w:rStyle w:val="underline"/>
          <w:rFonts w:ascii="Verdana" w:hAnsi="Verdana"/>
          <w:color w:val="000000"/>
          <w:sz w:val="20"/>
          <w:szCs w:val="20"/>
          <w:u w:val="single"/>
          <w:shd w:val="clear" w:color="auto" w:fill="FFFFFF"/>
        </w:rPr>
        <w:t>U</w:t>
      </w:r>
      <w:r>
        <w:rPr>
          <w:rFonts w:ascii="Verdana" w:hAnsi="Verdana"/>
          <w:color w:val="000000"/>
          <w:sz w:val="20"/>
          <w:szCs w:val="20"/>
          <w:shd w:val="clear" w:color="auto" w:fill="FFFFFF"/>
        </w:rPr>
        <w:t>nder </w:t>
      </w:r>
      <w:r>
        <w:rPr>
          <w:rStyle w:val="underline"/>
          <w:rFonts w:ascii="Verdana" w:hAnsi="Verdana"/>
          <w:color w:val="000000"/>
          <w:sz w:val="20"/>
          <w:szCs w:val="20"/>
          <w:u w:val="single"/>
          <w:shd w:val="clear" w:color="auto" w:fill="FFFFFF"/>
        </w:rPr>
        <w:t>EN</w:t>
      </w:r>
      <w:r>
        <w:rPr>
          <w:rFonts w:ascii="Verdana" w:hAnsi="Verdana"/>
          <w:color w:val="000000"/>
          <w:sz w:val="20"/>
          <w:szCs w:val="20"/>
          <w:shd w:val="clear" w:color="auto" w:fill="FFFFFF"/>
        </w:rPr>
        <w:t>velopes for </w:t>
      </w:r>
      <w:r>
        <w:rPr>
          <w:rStyle w:val="underline"/>
          <w:rFonts w:ascii="Verdana" w:hAnsi="Verdana"/>
          <w:color w:val="000000"/>
          <w:sz w:val="20"/>
          <w:szCs w:val="20"/>
          <w:u w:val="single"/>
          <w:shd w:val="clear" w:color="auto" w:fill="FFFFFF"/>
        </w:rPr>
        <w:t>N</w:t>
      </w:r>
      <w:r>
        <w:rPr>
          <w:rFonts w:ascii="Verdana" w:hAnsi="Verdana"/>
          <w:color w:val="000000"/>
          <w:sz w:val="20"/>
          <w:szCs w:val="20"/>
          <w:shd w:val="clear" w:color="auto" w:fill="FFFFFF"/>
        </w:rPr>
        <w:t>onlinear </w:t>
      </w:r>
      <w:r>
        <w:rPr>
          <w:rStyle w:val="underline"/>
          <w:rFonts w:ascii="Verdana" w:hAnsi="Verdana"/>
          <w:color w:val="000000"/>
          <w:sz w:val="20"/>
          <w:szCs w:val="20"/>
          <w:u w:val="single"/>
          <w:shd w:val="clear" w:color="auto" w:fill="FFFFFF"/>
        </w:rPr>
        <w:t>E</w:t>
      </w:r>
      <w:r>
        <w:rPr>
          <w:rFonts w:ascii="Verdana" w:hAnsi="Verdana"/>
          <w:color w:val="000000"/>
          <w:sz w:val="20"/>
          <w:szCs w:val="20"/>
          <w:shd w:val="clear" w:color="auto" w:fill="FFFFFF"/>
        </w:rPr>
        <w:t>stimation</w:t>
      </w:r>
      <w:r>
        <w:t>)</w:t>
      </w:r>
      <w:r w:rsidR="0094426F">
        <w:t xml:space="preserve"> </w:t>
      </w:r>
      <w:r>
        <w:fldChar w:fldCharType="begin" w:fldLock="1"/>
      </w:r>
      <w:r>
        <w:instrText>ADDIN CSL_CITATION { "citationItems" : [ { "id" : "ITEM-1", "itemData" : { "URL" : "https://projects.coin-or.org/Couenne", "accessed" : { "date-parts" : [ [ "2018", "5", "27" ] ] }, "author" : [ { "dropping-particle" : "", "family" : "Couenne", "given" : "", "non-dropping-particle" : "", "parse-names" : false, "suffix" : "" } ], "id" : "ITEM-1", "issued" : { "date-parts" : [ [ "2006" ] ] }, "title" : "Couenne", "type" : "webpage" }, "uris" : [ "http://www.mendeley.com/documents/?uuid=6d9a1732-072a-3914-be59-947980c32124" ] } ], "mendeley" : { "formattedCitation" : "(Couenne, 2006)", "plainTextFormattedCitation" : "(Couenne, 2006)", "previouslyFormattedCitation" : "(Couenne, 2006)" }, "properties" : {  }, "schema" : "https://github.com/citation-style-language/schema/raw/master/csl-citation.json" }</w:instrText>
      </w:r>
      <w:r>
        <w:fldChar w:fldCharType="separate"/>
      </w:r>
      <w:r w:rsidRPr="00B61D1D">
        <w:rPr>
          <w:noProof/>
        </w:rPr>
        <w:t>(Couenne, 2006)</w:t>
      </w:r>
      <w:r>
        <w:fldChar w:fldCharType="end"/>
      </w:r>
      <w:r>
        <w:t xml:space="preserve"> </w:t>
      </w:r>
      <w:r w:rsidR="0094426F">
        <w:t xml:space="preserve">es un </w:t>
      </w:r>
      <w:r>
        <w:t>algoritmo de optimización</w:t>
      </w:r>
      <w:r w:rsidR="0094426F">
        <w:t xml:space="preserve"> de código abierto orientado a resolver problemas de programación </w:t>
      </w:r>
      <w:r>
        <w:t xml:space="preserve">no </w:t>
      </w:r>
      <w:r w:rsidR="0094426F">
        <w:t>lineal</w:t>
      </w:r>
      <w:r>
        <w:t xml:space="preserve"> entero mixto</w:t>
      </w:r>
      <w:r w:rsidR="0094426F">
        <w:t xml:space="preserve"> (</w:t>
      </w:r>
      <w:r w:rsidR="00370AFF">
        <w:t>MIN</w:t>
      </w:r>
      <w:r w:rsidR="0094426F">
        <w:t>L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13135AB3" w14:textId="54181B24" w:rsidR="00B928FC" w:rsidRDefault="00B928FC" w:rsidP="00B928FC">
      <w:pPr>
        <w:pStyle w:val="Heading3"/>
      </w:pPr>
      <w:bookmarkStart w:id="20" w:name="_Toc517434652"/>
      <w:r>
        <w:lastRenderedPageBreak/>
        <w:t>Kanban</w:t>
      </w:r>
      <w:bookmarkEnd w:id="20"/>
    </w:p>
    <w:p w14:paraId="688B4730" w14:textId="0786B309"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 xml:space="preserve">es un </w:t>
      </w:r>
      <w:r w:rsidR="00551D11">
        <w:t>marco de trabajo (</w:t>
      </w:r>
      <w:r w:rsidRPr="00551D11">
        <w:rPr>
          <w:i/>
        </w:rPr>
        <w:t>framework</w:t>
      </w:r>
      <w:r w:rsidR="00551D11">
        <w:t>)</w:t>
      </w:r>
      <w:r w:rsidRPr="00CB4EAC">
        <w:t xml:space="preserve"> bastante popular usado para el desarrollo de software de forma ágil. Los principios del </w:t>
      </w:r>
      <w:r w:rsidRPr="0092133E">
        <w:rPr>
          <w:i/>
        </w:rPr>
        <w:t>framework</w:t>
      </w:r>
      <w:r w:rsidRPr="00CB4EAC">
        <w:t xml:space="preserve"> se basan en aumentar la flexibilidad mediante el uso de una lista de tareas pendientes (</w:t>
      </w:r>
      <w:r w:rsidRPr="00551D11">
        <w:rPr>
          <w:i/>
        </w:rPr>
        <w:t>backlog</w:t>
      </w:r>
      <w:r w:rsidRPr="00CB4EAC">
        <w:t>)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0023FF2F" w14:textId="5EEE92EE" w:rsidR="00C12BB1" w:rsidRDefault="00C12BB1" w:rsidP="00C12BB1">
      <w:pPr>
        <w:pStyle w:val="Heading3"/>
      </w:pPr>
      <w:bookmarkStart w:id="21" w:name="_Toc517434653"/>
      <w:r>
        <w:t>Prueba de Shapiro-Wilk</w:t>
      </w:r>
      <w:bookmarkEnd w:id="21"/>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la mejor potencia de prueba, seguida de las pruebas de Anderson-Darling y Kolmogorov-Smirnov</w:t>
      </w:r>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2" w:name="_Toc517434654"/>
      <w:r w:rsidRPr="00E01541">
        <w:t>Viabilidad</w:t>
      </w:r>
      <w:bookmarkEnd w:id="22"/>
      <w:r w:rsidR="002E23DB" w:rsidRPr="002E23DB">
        <w:t xml:space="preserve"> </w:t>
      </w:r>
    </w:p>
    <w:p w14:paraId="24E11F20" w14:textId="32CD8586" w:rsidR="00E01541" w:rsidRDefault="002E23DB" w:rsidP="002E23DB">
      <w:pPr>
        <w:pStyle w:val="Heading3"/>
      </w:pPr>
      <w:bookmarkStart w:id="23" w:name="_Toc517434655"/>
      <w:r>
        <w:t>Viabilidad Técnica</w:t>
      </w:r>
      <w:bookmarkEnd w:id="23"/>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lastRenderedPageBreak/>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4" w:name="_Toc517434656"/>
      <w:r>
        <w:t>Viabilidad Temporal</w:t>
      </w:r>
      <w:bookmarkEnd w:id="24"/>
    </w:p>
    <w:p w14:paraId="2021840F" w14:textId="125B8F4C" w:rsidR="008C2B5B" w:rsidRDefault="008C2B5B" w:rsidP="008C2B5B">
      <w:r>
        <w:t>El cronograma estimado para el proyecto es el siguiente:</w:t>
      </w:r>
    </w:p>
    <w:p w14:paraId="7E0483B3" w14:textId="020F9519" w:rsidR="00D9355D" w:rsidRDefault="00D9355D" w:rsidP="00D9355D">
      <w:pPr>
        <w:pStyle w:val="Caption"/>
        <w:keepNext/>
        <w:jc w:val="center"/>
      </w:pPr>
      <w:bookmarkStart w:id="25" w:name="_Toc517434780"/>
      <w:r>
        <w:t xml:space="preserve">Tabla </w:t>
      </w:r>
      <w:fldSimple w:instr=" SEQ Tabla \* ARABIC ">
        <w:r w:rsidR="006C02BC">
          <w:rPr>
            <w:noProof/>
          </w:rPr>
          <w:t>1</w:t>
        </w:r>
      </w:fldSimple>
      <w:r>
        <w:t xml:space="preserve">. </w:t>
      </w:r>
      <w:r w:rsidRPr="003B4A18">
        <w:t>Cronograma del proyecto</w:t>
      </w:r>
      <w:bookmarkEnd w:id="25"/>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r>
              <w:rPr>
                <w:b/>
                <w:sz w:val="20"/>
                <w:lang w:val="en-US"/>
              </w:rPr>
              <w:t>Nombre de la tarea</w:t>
            </w:r>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r>
              <w:rPr>
                <w:b/>
                <w:sz w:val="20"/>
                <w:lang w:val="en-US"/>
              </w:rPr>
              <w:t>Inicio</w:t>
            </w:r>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r w:rsidRPr="008C2B5B">
              <w:rPr>
                <w:sz w:val="20"/>
              </w:rPr>
              <w:t>Miércoles</w:t>
            </w:r>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Miércoles,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r w:rsidR="00CF0616">
              <w:rPr>
                <w:sz w:val="20"/>
              </w:rPr>
              <w:t>Jueves,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Viernes,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r w:rsidR="00CF0616">
              <w:rPr>
                <w:sz w:val="20"/>
              </w:rPr>
              <w:t>Lunes,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Lunes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Lunes 19/03/18</w:t>
            </w:r>
          </w:p>
        </w:tc>
        <w:tc>
          <w:tcPr>
            <w:tcW w:w="2520" w:type="dxa"/>
          </w:tcPr>
          <w:p w14:paraId="74A33871" w14:textId="17FF2B0F" w:rsidR="008C2B5B" w:rsidRDefault="00CF0616" w:rsidP="00AD0048">
            <w:pPr>
              <w:spacing w:before="0" w:after="0" w:line="240" w:lineRule="auto"/>
              <w:jc w:val="both"/>
              <w:rPr>
                <w:sz w:val="20"/>
              </w:rPr>
            </w:pPr>
            <w:r>
              <w:rPr>
                <w:sz w:val="20"/>
              </w:rPr>
              <w:t>- Lunes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r w:rsidR="00CF0616">
              <w:rPr>
                <w:sz w:val="20"/>
              </w:rPr>
              <w:t>Lunes 02/04/18</w:t>
            </w:r>
          </w:p>
        </w:tc>
        <w:tc>
          <w:tcPr>
            <w:tcW w:w="2520" w:type="dxa"/>
          </w:tcPr>
          <w:p w14:paraId="0E03E6BD" w14:textId="0B798125" w:rsidR="008C2B5B" w:rsidRDefault="00CF0616" w:rsidP="00AD0048">
            <w:pPr>
              <w:spacing w:before="0" w:after="0" w:line="240" w:lineRule="auto"/>
              <w:jc w:val="both"/>
              <w:rPr>
                <w:sz w:val="20"/>
              </w:rPr>
            </w:pPr>
            <w:r>
              <w:rPr>
                <w:sz w:val="20"/>
              </w:rPr>
              <w:t>- Lunes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Lunes 16/04/18</w:t>
            </w:r>
          </w:p>
        </w:tc>
        <w:tc>
          <w:tcPr>
            <w:tcW w:w="2520" w:type="dxa"/>
          </w:tcPr>
          <w:p w14:paraId="1D589EEF" w14:textId="2D3CE61E" w:rsidR="008C2B5B" w:rsidRDefault="00CF0616" w:rsidP="00AD0048">
            <w:pPr>
              <w:spacing w:before="0" w:after="0" w:line="240" w:lineRule="auto"/>
              <w:jc w:val="both"/>
              <w:rPr>
                <w:sz w:val="20"/>
              </w:rPr>
            </w:pPr>
            <w:r>
              <w:rPr>
                <w:sz w:val="20"/>
              </w:rPr>
              <w:t>- Lunes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Lunes 30/04/18</w:t>
            </w:r>
          </w:p>
        </w:tc>
        <w:tc>
          <w:tcPr>
            <w:tcW w:w="2520" w:type="dxa"/>
          </w:tcPr>
          <w:p w14:paraId="6580E88A" w14:textId="1B4ECF65" w:rsidR="008C2B5B" w:rsidRDefault="00CF0616" w:rsidP="00AD0048">
            <w:pPr>
              <w:spacing w:before="0" w:after="0" w:line="240" w:lineRule="auto"/>
              <w:jc w:val="both"/>
              <w:rPr>
                <w:sz w:val="20"/>
              </w:rPr>
            </w:pPr>
            <w:r>
              <w:rPr>
                <w:sz w:val="20"/>
              </w:rPr>
              <w:t>- Lunes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Lunes 07/05/18</w:t>
            </w:r>
          </w:p>
        </w:tc>
        <w:tc>
          <w:tcPr>
            <w:tcW w:w="2520" w:type="dxa"/>
          </w:tcPr>
          <w:p w14:paraId="688E401B" w14:textId="21EE7BBD" w:rsidR="008C2B5B" w:rsidRDefault="00CF0616" w:rsidP="00AD0048">
            <w:pPr>
              <w:spacing w:before="0" w:after="0" w:line="240" w:lineRule="auto"/>
              <w:jc w:val="both"/>
              <w:rPr>
                <w:sz w:val="20"/>
              </w:rPr>
            </w:pPr>
            <w:r>
              <w:rPr>
                <w:sz w:val="20"/>
              </w:rPr>
              <w:t>- Lunes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Lunes 14/05/18</w:t>
            </w:r>
          </w:p>
        </w:tc>
        <w:tc>
          <w:tcPr>
            <w:tcW w:w="2520" w:type="dxa"/>
          </w:tcPr>
          <w:p w14:paraId="47BD58E9" w14:textId="5256DBCA" w:rsidR="008C2B5B" w:rsidRDefault="00CF0616" w:rsidP="00AD0048">
            <w:pPr>
              <w:spacing w:before="0" w:after="0" w:line="240" w:lineRule="auto"/>
              <w:jc w:val="both"/>
              <w:rPr>
                <w:sz w:val="20"/>
              </w:rPr>
            </w:pPr>
            <w:r>
              <w:rPr>
                <w:sz w:val="20"/>
              </w:rPr>
              <w:t>- Lunes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Lunes 25/06/18</w:t>
            </w:r>
          </w:p>
        </w:tc>
        <w:tc>
          <w:tcPr>
            <w:tcW w:w="2520" w:type="dxa"/>
          </w:tcPr>
          <w:p w14:paraId="08155BB2" w14:textId="75E33F40" w:rsidR="008C2B5B" w:rsidRPr="00CF0616" w:rsidRDefault="00CF0616" w:rsidP="00AD0048">
            <w:pPr>
              <w:spacing w:before="0" w:after="0" w:line="240" w:lineRule="auto"/>
              <w:jc w:val="both"/>
              <w:rPr>
                <w:sz w:val="20"/>
                <w:lang w:val="en-US"/>
              </w:rPr>
            </w:pPr>
            <w:r>
              <w:rPr>
                <w:sz w:val="20"/>
              </w:rPr>
              <w:t xml:space="preserve">- </w:t>
            </w:r>
            <w:r w:rsidR="00BF0278">
              <w:rPr>
                <w:sz w:val="20"/>
              </w:rPr>
              <w:t>Lunes</w:t>
            </w:r>
            <w:r>
              <w:rPr>
                <w:sz w:val="20"/>
              </w:rPr>
              <w:t xml:space="preserve"> </w:t>
            </w:r>
            <w:r w:rsidR="00BF0278">
              <w:rPr>
                <w:sz w:val="20"/>
              </w:rPr>
              <w:t>25</w:t>
            </w:r>
            <w:r>
              <w:rPr>
                <w:sz w:val="20"/>
                <w:lang w:val="en-US"/>
              </w:rPr>
              <w:t>/0</w:t>
            </w:r>
            <w:r w:rsidR="00BF0278">
              <w:rPr>
                <w:sz w:val="20"/>
                <w:lang w:val="en-US"/>
              </w:rPr>
              <w:t>6</w:t>
            </w:r>
            <w:r>
              <w:rPr>
                <w:sz w:val="20"/>
                <w:lang w:val="en-US"/>
              </w:rPr>
              <w:t>/18</w:t>
            </w:r>
          </w:p>
        </w:tc>
      </w:tr>
    </w:tbl>
    <w:p w14:paraId="7E4AC3C4" w14:textId="77777777" w:rsidR="008C2B5B" w:rsidRPr="008C2B5B" w:rsidRDefault="008C2B5B" w:rsidP="008C2B5B"/>
    <w:p w14:paraId="55B8D0C9" w14:textId="77777777" w:rsidR="002E23DB" w:rsidRDefault="002E23DB" w:rsidP="002E23DB">
      <w:pPr>
        <w:pStyle w:val="Heading3"/>
      </w:pPr>
      <w:bookmarkStart w:id="26" w:name="_Toc517434657"/>
      <w:r>
        <w:t>Viabilidad Económica</w:t>
      </w:r>
      <w:bookmarkEnd w:id="26"/>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cloud computing) para realizar pruebas que demanden extenso procesamiento. Para ello, en la medida de lo posible se utilizarán créditos gratuitos que suelen ofrecer las plataformas cloud a nuevos usuarios (AWS, Azure, Google Cloud) para minimizar esta inversión.</w:t>
      </w:r>
    </w:p>
    <w:p w14:paraId="4DF40FD8" w14:textId="547096AC" w:rsidR="005E3431" w:rsidRDefault="005E3431" w:rsidP="005E3431">
      <w:pPr>
        <w:pStyle w:val="Heading3"/>
      </w:pPr>
      <w:bookmarkStart w:id="27" w:name="_Toc517434658"/>
      <w:r>
        <w:t>Conclusión</w:t>
      </w:r>
      <w:bookmarkEnd w:id="27"/>
    </w:p>
    <w:p w14:paraId="2B0EC9C2" w14:textId="42263C7B" w:rsidR="005E3431" w:rsidRDefault="005E3431" w:rsidP="005E3431">
      <w:pPr>
        <w:jc w:val="both"/>
      </w:pPr>
      <w:r w:rsidRPr="005E3431">
        <w:t xml:space="preserve">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w:t>
      </w:r>
      <w:r w:rsidRPr="005E3431">
        <w:lastRenderedPageBreak/>
        <w:t>apreciar la viabilidad del proyecto, que garantizará que el proyecto de fin de carrera se desarrolle de forma satisfactoria.</w:t>
      </w:r>
    </w:p>
    <w:p w14:paraId="15AF79DB" w14:textId="0BCD2B65" w:rsidR="00923F0A" w:rsidRDefault="00923F0A" w:rsidP="00CB474F">
      <w:pPr>
        <w:pStyle w:val="Heading2"/>
      </w:pPr>
      <w:bookmarkStart w:id="28" w:name="_Toc517434659"/>
      <w:r>
        <w:t>Alcance</w:t>
      </w:r>
      <w:r w:rsidR="001D3157">
        <w:t>, Limitaciones y Riesgos</w:t>
      </w:r>
      <w:bookmarkEnd w:id="28"/>
    </w:p>
    <w:p w14:paraId="66821309" w14:textId="758B67A9" w:rsidR="00894D57" w:rsidRDefault="00894D57" w:rsidP="00894D57">
      <w:pPr>
        <w:pStyle w:val="Heading3"/>
      </w:pPr>
      <w:bookmarkStart w:id="29" w:name="_Toc517434660"/>
      <w:r>
        <w:t>Alcance</w:t>
      </w:r>
      <w:bookmarkEnd w:id="29"/>
    </w:p>
    <w:p w14:paraId="3BB6A717" w14:textId="782E1C4B" w:rsidR="00894D57" w:rsidRDefault="00894D57" w:rsidP="00894D57">
      <w:pPr>
        <w:jc w:val="both"/>
      </w:pPr>
      <w:r>
        <w:t>Este proyecto de fin de carrera tiene como fin presentar una alternativa de solución al problema de optimización de la distribución de ayuda humanitaria en Perú. Esta solución debe presentar una propuesta de asignación de</w:t>
      </w:r>
      <w:r w:rsidR="00994D9F">
        <w:t xml:space="preserve">l transporte de </w:t>
      </w:r>
      <w:r>
        <w:t>diferentes cantidades y tipos de recursos</w:t>
      </w:r>
      <w:r w:rsidR="00994D9F">
        <w:t xml:space="preserve"> a diferentes puntos de transbordo y demanda</w:t>
      </w:r>
      <w:r>
        <w:t xml:space="preserve">. Esta propuesta estará alineada a múltiples objetivos, tales como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0" w:name="_Toc517434661"/>
      <w:r>
        <w:t>Limitaciones</w:t>
      </w:r>
      <w:bookmarkEnd w:id="30"/>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1" w:name="_Toc517434662"/>
      <w:r>
        <w:t>Riesgos</w:t>
      </w:r>
      <w:bookmarkEnd w:id="31"/>
    </w:p>
    <w:p w14:paraId="2AE8B3DD" w14:textId="54FFA7AB" w:rsidR="00BE344B" w:rsidRPr="00212BE3" w:rsidRDefault="00894D57" w:rsidP="00212BE3">
      <w:pPr>
        <w:jc w:val="both"/>
      </w:pPr>
      <w:r w:rsidRPr="00894D57">
        <w:t>En la siguiente tabla se muestran los riesgos identificados que podrían impactar este proyecto de fin de carrera:</w:t>
      </w:r>
      <w:r w:rsidR="00BE344B" w:rsidRPr="00BE344B">
        <w:t xml:space="preserve"> </w:t>
      </w:r>
    </w:p>
    <w:p w14:paraId="6C9A57E2" w14:textId="432D2FD0" w:rsidR="00D9355D" w:rsidRDefault="00D9355D" w:rsidP="00D9355D">
      <w:pPr>
        <w:pStyle w:val="Caption"/>
        <w:keepNext/>
        <w:jc w:val="center"/>
      </w:pPr>
      <w:bookmarkStart w:id="32" w:name="_Toc517434781"/>
      <w:r>
        <w:t xml:space="preserve">Tabla </w:t>
      </w:r>
      <w:fldSimple w:instr=" SEQ Tabla \* ARABIC ">
        <w:r w:rsidR="006C02BC">
          <w:rPr>
            <w:noProof/>
          </w:rPr>
          <w:t>2</w:t>
        </w:r>
      </w:fldSimple>
      <w:r w:rsidRPr="00147F31">
        <w:t>. Matriz de riesgos</w:t>
      </w:r>
      <w:bookmarkEnd w:id="32"/>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r>
              <w:rPr>
                <w:b/>
                <w:sz w:val="20"/>
                <w:lang w:val="en-US"/>
              </w:rPr>
              <w:t>Riesgo Identificado</w:t>
            </w:r>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r>
              <w:rPr>
                <w:b/>
                <w:sz w:val="20"/>
                <w:lang w:val="en-US"/>
              </w:rPr>
              <w:t>Impacto en el proyecto</w:t>
            </w:r>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r>
              <w:rPr>
                <w:b/>
                <w:sz w:val="20"/>
                <w:lang w:val="en-US"/>
              </w:rPr>
              <w:t>Medidas correctivas para mitigar</w:t>
            </w:r>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Mala planificaci</w:t>
            </w:r>
            <w:r>
              <w:rPr>
                <w:sz w:val="20"/>
              </w:rPr>
              <w:t>ón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3" w:name="_Toc517434663"/>
      <w:r w:rsidRPr="00663A20">
        <w:lastRenderedPageBreak/>
        <w:t xml:space="preserve">Marco </w:t>
      </w:r>
      <w:r w:rsidR="00ED2A35">
        <w:t>Conceptual</w:t>
      </w:r>
      <w:bookmarkEnd w:id="33"/>
    </w:p>
    <w:p w14:paraId="40CE4A45" w14:textId="01585690" w:rsidR="00B52E6D" w:rsidRDefault="00B52E6D" w:rsidP="00B52E6D">
      <w:pPr>
        <w:pStyle w:val="Heading2"/>
      </w:pPr>
      <w:bookmarkStart w:id="34" w:name="_Toc517434664"/>
      <w:r>
        <w:t>Introducción</w:t>
      </w:r>
      <w:bookmarkEnd w:id="34"/>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5" w:name="_Toc517434665"/>
      <w:r>
        <w:t>Peligros y desastres</w:t>
      </w:r>
      <w:bookmarkEnd w:id="35"/>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36" w:name="_Toc517434666"/>
      <w:r>
        <w:t>Gestión del desastre y logística humanitaria</w:t>
      </w:r>
      <w:bookmarkEnd w:id="36"/>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39DB9099" w:rsidR="00D40931" w:rsidRDefault="00D40931" w:rsidP="00B0495F">
      <w:pPr>
        <w:pStyle w:val="ListParagraph"/>
        <w:numPr>
          <w:ilvl w:val="0"/>
          <w:numId w:val="13"/>
        </w:numPr>
        <w:jc w:val="both"/>
      </w:pPr>
      <w:r>
        <w:t>Nivel local: es el primer nivel de respuesta, usualmente a cargo de agencias locales, organizaciones de sociedad civil y defensa civil. Típicamente, este nivel de emergencia no es declarado como desastre.</w:t>
      </w:r>
    </w:p>
    <w:p w14:paraId="64089F7E" w14:textId="6AD6A0D1" w:rsidR="00B0495F" w:rsidRDefault="00B0495F" w:rsidP="00B0495F">
      <w:pPr>
        <w:pStyle w:val="ListParagraph"/>
        <w:numPr>
          <w:ilvl w:val="0"/>
          <w:numId w:val="13"/>
        </w:numPr>
        <w:jc w:val="both"/>
      </w:pPr>
      <w:r>
        <w:lastRenderedPageBreak/>
        <w:t>Nivel nacional: el ejército y defensa civil a nivel nacional, organizaciones gubernamentales y ONGs están usualmente involucradas cuando una emergencia está definida como desastre. Algunas veces, organizaciones internacionales también participan a este nivel.</w:t>
      </w:r>
    </w:p>
    <w:p w14:paraId="50F7E281" w14:textId="412153C4" w:rsidR="00D40931" w:rsidRDefault="00B0495F" w:rsidP="00B0495F">
      <w:pPr>
        <w:pStyle w:val="ListParagraph"/>
        <w:numPr>
          <w:ilvl w:val="0"/>
          <w:numId w:val="13"/>
        </w:numPr>
        <w:jc w:val="both"/>
      </w:pPr>
      <w:r>
        <w:t>Nivel internacional: comprende gobiernos extranjeros y organizaciones inter-gubernamentales, ONGs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02A037B4"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0BAA652" w:rsidR="00A74B93" w:rsidRDefault="00A74B93" w:rsidP="009D4C3A">
      <w:pPr>
        <w:pStyle w:val="ListParagraph"/>
        <w:numPr>
          <w:ilvl w:val="0"/>
          <w:numId w:val="5"/>
        </w:numPr>
        <w:spacing w:before="0" w:after="0"/>
        <w:jc w:val="both"/>
      </w:pPr>
      <w:r>
        <w:t>Demanda impredecible en términos de tiempo, ubicación geográfica, tipo y cantidad de recursos de demanda.</w:t>
      </w:r>
    </w:p>
    <w:p w14:paraId="25C5645D" w14:textId="0AF3B666" w:rsidR="00A74B93" w:rsidRDefault="00A74B93" w:rsidP="009D4C3A">
      <w:pPr>
        <w:pStyle w:val="ListParagraph"/>
        <w:numPr>
          <w:ilvl w:val="0"/>
          <w:numId w:val="5"/>
        </w:numPr>
        <w:spacing w:before="0" w:after="0"/>
        <w:jc w:val="both"/>
      </w:pPr>
      <w:r>
        <w:t>Corto tiempo de respuesta y demanda súbita de grandes cantidades de una amplia variedad de productos y servicios.</w:t>
      </w:r>
    </w:p>
    <w:p w14:paraId="20A7FE9B" w14:textId="19DBA220" w:rsidR="00A74B93" w:rsidRDefault="00A74B93" w:rsidP="009D4C3A">
      <w:pPr>
        <w:pStyle w:val="ListParagraph"/>
        <w:numPr>
          <w:ilvl w:val="0"/>
          <w:numId w:val="5"/>
        </w:numPr>
        <w:spacing w:before="0" w:after="0"/>
        <w:jc w:val="both"/>
      </w:pPr>
      <w:r>
        <w:t>Falta de recursos iniciales en términos de suministros, recursos humanos, tecnología, capacidad y financiamiento.</w:t>
      </w:r>
    </w:p>
    <w:p w14:paraId="7C33B0C3" w14:textId="6CDB9599" w:rsidR="00A74B93" w:rsidRDefault="00A74B93" w:rsidP="009D4C3A">
      <w:pPr>
        <w:pStyle w:val="ListParagraph"/>
        <w:numPr>
          <w:ilvl w:val="0"/>
          <w:numId w:val="5"/>
        </w:numPr>
        <w:spacing w:before="0"/>
        <w:jc w:val="both"/>
      </w:pPr>
      <w:r>
        <w:t>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37" w:name="_Toc517434667"/>
      <w:r>
        <w:t>Logística humanitaria en el Perú</w:t>
      </w:r>
      <w:bookmarkEnd w:id="37"/>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38" w:name="_Toc517434668"/>
      <w:r>
        <w:t>Optimización Combinatoria</w:t>
      </w:r>
      <w:bookmarkEnd w:id="38"/>
    </w:p>
    <w:p w14:paraId="6C49764D" w14:textId="7770E149" w:rsidR="00D40931" w:rsidRDefault="00A74B93" w:rsidP="00A74B93">
      <w:pPr>
        <w:jc w:val="both"/>
      </w:pPr>
      <w:r w:rsidRPr="00A74B93">
        <w:t>La Optimización Combinatoria</w:t>
      </w:r>
      <w:r w:rsidR="00D62087">
        <w:t xml:space="preserve"> </w:t>
      </w:r>
      <w:r w:rsidR="00BB3D4C">
        <w:t xml:space="preserve">es una rama de la optimización </w:t>
      </w:r>
      <w:r w:rsidR="00BB3D4C">
        <w:fldChar w:fldCharType="begin" w:fldLock="1"/>
      </w:r>
      <w:r w:rsidR="00BB3D4C">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BB3D4C">
        <w:fldChar w:fldCharType="separate"/>
      </w:r>
      <w:r w:rsidR="00BB3D4C" w:rsidRPr="000547DF">
        <w:rPr>
          <w:noProof/>
        </w:rPr>
        <w:t>(Papadimitriou &amp; Steiglitz, 1982)</w:t>
      </w:r>
      <w:r w:rsidR="00BB3D4C">
        <w:fldChar w:fldCharType="end"/>
      </w:r>
      <w:r w:rsidR="00BB3D4C">
        <w:t xml:space="preserve"> donde el conjunto de posibles soluciones es discreto o se puede reducir a un conjunto discreto. Para este tipo de problemas, a medida que la complejidad del espacio de búsqueda aumenta, el tiempo de ejecución de dicho</w:t>
      </w:r>
      <w:r w:rsidR="000048F9">
        <w:t>s</w:t>
      </w:r>
      <w:r w:rsidR="00BB3D4C">
        <w:t xml:space="preserve"> algoritmos puede aumentar de forma exponencial, haciendo que la solución del problema sea prácticamente inviable.</w:t>
      </w:r>
    </w:p>
    <w:p w14:paraId="2D1E3B49" w14:textId="1D65771F" w:rsidR="00A74B93" w:rsidRDefault="00A74B93" w:rsidP="00A74B93">
      <w:pPr>
        <w:pStyle w:val="Heading2"/>
      </w:pPr>
      <w:bookmarkStart w:id="39" w:name="_Toc517434669"/>
      <w:r>
        <w:lastRenderedPageBreak/>
        <w:t>Optimización de múltiples objetivos</w:t>
      </w:r>
      <w:bookmarkEnd w:id="39"/>
    </w:p>
    <w:p w14:paraId="4CA2769C" w14:textId="77777777" w:rsidR="00762B72" w:rsidRDefault="00A74B93" w:rsidP="00A74B93">
      <w:pPr>
        <w:jc w:val="both"/>
      </w:pPr>
      <w:r w:rsidRPr="00A74B93">
        <w:t>La optimización de múltiples objetivos aborda un tipo especial de problemas de optimización que involucra más de una función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que no puede ser comparad</w:t>
      </w:r>
      <w:r w:rsidR="0006157E">
        <w:t>o</w:t>
      </w:r>
      <w:r w:rsidRPr="00A74B93">
        <w:t xml:space="preserve">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xml:space="preserve">. </w:t>
      </w:r>
    </w:p>
    <w:p w14:paraId="61346FE4" w14:textId="71AE73EE" w:rsidR="00D40931" w:rsidRDefault="00A74B93" w:rsidP="00A74B93">
      <w:pPr>
        <w:jc w:val="both"/>
      </w:pPr>
      <w:r w:rsidRPr="00A74B93">
        <w:t>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180E7837" w:rsidR="00451DE4" w:rsidRDefault="00451DE4" w:rsidP="00C31CDE">
      <w:pPr>
        <w:jc w:val="both"/>
      </w:pPr>
      <w:r w:rsidRPr="00451DE4">
        <w:t>Donde x es el conjunto de variables de decisión, f(x) es la función objetivo y g(x) son funciones que representan las restricciones del problema</w:t>
      </w:r>
      <w:r w:rsidR="00A768AD">
        <w:t xml:space="preserve"> (s.t. significa “</w:t>
      </w:r>
      <w:r w:rsidR="00A768AD" w:rsidRPr="00A768AD">
        <w:rPr>
          <w:i/>
        </w:rPr>
        <w:t>subject to</w:t>
      </w:r>
      <w:r w:rsidR="00A768AD">
        <w:t>” o “sujeto a”, e indica las restricciones en un modelo de optimización)</w:t>
      </w:r>
      <w:r w:rsidRPr="00451DE4">
        <w:t>,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0" w:name="_Toc517434670"/>
      <w:r>
        <w:t>Problema de transporte</w:t>
      </w:r>
      <w:bookmarkEnd w:id="40"/>
    </w:p>
    <w:p w14:paraId="6BD855B5" w14:textId="50C94739" w:rsidR="006B2D9A" w:rsidRDefault="00914EB8" w:rsidP="007B1D16">
      <w:pPr>
        <w:jc w:val="both"/>
      </w:pPr>
      <w:r>
        <w:t xml:space="preserve">El problema de transporte es un problema de optimización </w:t>
      </w:r>
      <w:r w:rsidR="000E7F3F">
        <w:t xml:space="preserve">cuyo objetivo es </w:t>
      </w:r>
      <w:r w:rsidR="0049675F">
        <w:t xml:space="preserve">distribuir productos de un grupo de puntos de </w:t>
      </w:r>
      <w:r w:rsidR="000E7F3F">
        <w:t>abastecimiento</w:t>
      </w:r>
      <w:r w:rsidR="0049675F">
        <w:t>,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xml:space="preserve">. </w:t>
      </w:r>
      <w:r w:rsidR="001805A5">
        <w:t xml:space="preserve">El presente proyecto de fin de carrera está basado en este problema, el cual </w:t>
      </w:r>
      <w:r w:rsidR="0049675F">
        <w:t>presenta la siguiente formulación:</w:t>
      </w:r>
    </w:p>
    <w:p w14:paraId="5627FE11" w14:textId="77777777" w:rsidR="006B2D9A" w:rsidRDefault="006B2D9A">
      <w:pPr>
        <w:spacing w:before="0" w:after="160" w:line="259" w:lineRule="auto"/>
      </w:pPr>
      <w:r>
        <w:br w:type="page"/>
      </w:r>
    </w:p>
    <w:p w14:paraId="317BF3D8" w14:textId="77777777" w:rsidR="007B1D16" w:rsidRDefault="007B1D16" w:rsidP="007B1D16">
      <w:pPr>
        <w:jc w:val="both"/>
      </w:pPr>
    </w:p>
    <w:p w14:paraId="02707E82" w14:textId="6C0D1F66" w:rsidR="0049675F" w:rsidRPr="00291E55" w:rsidRDefault="004961E2" w:rsidP="007B1D16">
      <w:pPr>
        <w:jc w:val="both"/>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4961E2" w:rsidP="007B1D16">
      <w:pPr>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para j=1, 2, …,n</m:t>
          </m:r>
        </m:oMath>
      </m:oMathPara>
    </w:p>
    <w:p w14:paraId="417A90A9" w14:textId="64D7419E" w:rsidR="00291E55" w:rsidRPr="00291E55" w:rsidRDefault="004961E2" w:rsidP="007B1D16">
      <w:pPr>
        <w:jc w:val="both"/>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r>
        <w:t>c</w:t>
      </w:r>
      <w:r w:rsidRPr="00F81833">
        <w:rPr>
          <w:vertAlign w:val="subscript"/>
        </w:rPr>
        <w:t>ij</w:t>
      </w:r>
      <w:r>
        <w:t xml:space="preserve"> es el costo de transportar unidades desde el origen i al destino j</w:t>
      </w:r>
    </w:p>
    <w:p w14:paraId="7159907D" w14:textId="7C264C06" w:rsidR="00291E55" w:rsidRDefault="00291E55" w:rsidP="00291E55">
      <w:pPr>
        <w:pStyle w:val="ListParagraph"/>
        <w:numPr>
          <w:ilvl w:val="0"/>
          <w:numId w:val="5"/>
        </w:numPr>
        <w:jc w:val="both"/>
      </w:pPr>
      <w:r>
        <w:t>s</w:t>
      </w:r>
      <w:r w:rsidRPr="00291E55">
        <w:rPr>
          <w:vertAlign w:val="subscript"/>
        </w:rPr>
        <w:t>i</w:t>
      </w:r>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1" w:name="_Toc517434671"/>
      <w:r>
        <w:t>Problema de transbordo</w:t>
      </w:r>
      <w:bookmarkEnd w:id="41"/>
    </w:p>
    <w:p w14:paraId="413EE61F" w14:textId="767EDC4A"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xml:space="preserve">. </w:t>
      </w:r>
      <w:r w:rsidR="003A6A22">
        <w:t xml:space="preserve">Como en un escenario real es usual contar con puntos intermedios en una red de distribución, se tomará como base para el presente proyecto de fin de carrera. </w:t>
      </w:r>
      <w:r>
        <w:t>Este problema presenta la siguiente formulación:</w:t>
      </w:r>
    </w:p>
    <w:p w14:paraId="6A4CF229" w14:textId="32C19145" w:rsidR="0049675F" w:rsidRPr="00F81833" w:rsidRDefault="004961E2" w:rsidP="007B1D16">
      <w:pPr>
        <w:jc w:val="both"/>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pPr>
      <m:oMathPara>
        <m:oMath>
          <m:r>
            <w:rPr>
              <w:rFonts w:ascii="Cambria Math" w:hAnsi="Cambria Math"/>
            </w:rPr>
            <m:t>0≤</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r>
        <w:lastRenderedPageBreak/>
        <w:t>x</w:t>
      </w:r>
      <w:r w:rsidRPr="00291E55">
        <w:rPr>
          <w:vertAlign w:val="subscript"/>
        </w:rPr>
        <w:t>ij</w:t>
      </w:r>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r>
        <w:t>c</w:t>
      </w:r>
      <w:r w:rsidRPr="00F81833">
        <w:rPr>
          <w:vertAlign w:val="subscript"/>
        </w:rPr>
        <w:t>ij</w:t>
      </w:r>
      <w:r>
        <w:t xml:space="preserve"> es el costo de transportar unidades desde el origen i al destino j</w:t>
      </w:r>
    </w:p>
    <w:p w14:paraId="4B73DC76" w14:textId="3075EA55" w:rsidR="00F81833" w:rsidRDefault="00F81833" w:rsidP="00F81833">
      <w:pPr>
        <w:pStyle w:val="ListParagraph"/>
        <w:numPr>
          <w:ilvl w:val="0"/>
          <w:numId w:val="5"/>
        </w:numPr>
        <w:jc w:val="both"/>
      </w:pPr>
      <w:r>
        <w:t>u</w:t>
      </w:r>
      <w:r w:rsidRPr="00F81833">
        <w:rPr>
          <w:vertAlign w:val="subscript"/>
        </w:rPr>
        <w:t>ij</w:t>
      </w:r>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r>
        <w:t>b</w:t>
      </w:r>
      <w:r w:rsidRPr="00F81833">
        <w:rPr>
          <w:vertAlign w:val="subscript"/>
        </w:rPr>
        <w:t>i</w:t>
      </w:r>
      <w:r>
        <w:t xml:space="preserve"> es el flujo neto generado en el nodo i</w:t>
      </w:r>
    </w:p>
    <w:p w14:paraId="6768083C" w14:textId="54DAD1B7" w:rsidR="00F81833" w:rsidRDefault="00F81833" w:rsidP="00F81833">
      <w:pPr>
        <w:pStyle w:val="ListParagraph"/>
        <w:numPr>
          <w:ilvl w:val="1"/>
          <w:numId w:val="5"/>
        </w:numPr>
        <w:jc w:val="both"/>
      </w:pPr>
      <w:r>
        <w:t>b</w:t>
      </w:r>
      <w:r w:rsidRPr="00F81833">
        <w:rPr>
          <w:vertAlign w:val="subscript"/>
        </w:rPr>
        <w:t>i</w:t>
      </w:r>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r>
        <w:t>b</w:t>
      </w:r>
      <w:r w:rsidRPr="00F81833">
        <w:rPr>
          <w:vertAlign w:val="subscript"/>
        </w:rPr>
        <w:t>i</w:t>
      </w:r>
      <w:r>
        <w:t xml:space="preserve"> &lt; 0, si el nodo i es un nodo de demanda</w:t>
      </w:r>
    </w:p>
    <w:p w14:paraId="12BEF719" w14:textId="259D17A0" w:rsidR="00F81833" w:rsidRDefault="00F81833" w:rsidP="00F81833">
      <w:pPr>
        <w:pStyle w:val="ListParagraph"/>
        <w:numPr>
          <w:ilvl w:val="1"/>
          <w:numId w:val="5"/>
        </w:numPr>
        <w:jc w:val="both"/>
      </w:pPr>
      <w:r>
        <w:t>b</w:t>
      </w:r>
      <w:r w:rsidRPr="00F81833">
        <w:rPr>
          <w:vertAlign w:val="subscript"/>
        </w:rPr>
        <w:t>i</w:t>
      </w:r>
      <w:r>
        <w:t xml:space="preserve"> = 0, si el nodo i es un nodo de transbordo</w:t>
      </w:r>
    </w:p>
    <w:p w14:paraId="22ED0CD2" w14:textId="4ADAB298" w:rsidR="00A774B3" w:rsidRDefault="00A774B3" w:rsidP="00A774B3">
      <w:pPr>
        <w:pStyle w:val="Heading2"/>
      </w:pPr>
      <w:bookmarkStart w:id="42" w:name="_Toc517434672"/>
      <w:r>
        <w:t>Métodos para la solución de problemas de optimización</w:t>
      </w:r>
      <w:bookmarkEnd w:id="42"/>
    </w:p>
    <w:p w14:paraId="56AE4138" w14:textId="70C7CA72" w:rsidR="00A774B3" w:rsidRDefault="00A774B3" w:rsidP="00A774B3">
      <w:pPr>
        <w:pStyle w:val="Heading3"/>
      </w:pPr>
      <w:bookmarkStart w:id="43" w:name="_Toc517434673"/>
      <w:r>
        <w:t>Métodos exactos</w:t>
      </w:r>
      <w:bookmarkEnd w:id="43"/>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4" w:name="_Toc517434674"/>
      <w:r>
        <w:t>Métodos heurísticos</w:t>
      </w:r>
      <w:bookmarkEnd w:id="44"/>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lastRenderedPageBreak/>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bookmarkStart w:id="45" w:name="_Toc517434675"/>
      <w:r>
        <w:t>Métodos metaheurísticos</w:t>
      </w:r>
      <w:bookmarkEnd w:id="45"/>
    </w:p>
    <w:p w14:paraId="50A0DAD1" w14:textId="58B42741" w:rsidR="00BB48B6" w:rsidRDefault="00BB48B6" w:rsidP="00BB48B6">
      <w:pPr>
        <w:jc w:val="both"/>
      </w:pPr>
      <w:r>
        <w:t>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Sin embargo, la mayor complejidad de estos métodos los hace más lentos, por lo que su requerimiento computacional es mayor</w:t>
      </w:r>
      <w:r w:rsidR="00C27724">
        <w:t xml:space="preserve"> </w:t>
      </w:r>
      <w:r w:rsidR="00C27724">
        <w:fldChar w:fldCharType="begin" w:fldLock="1"/>
      </w:r>
      <w:r w:rsidR="00C27724">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C27724">
        <w:fldChar w:fldCharType="separate"/>
      </w:r>
      <w:r w:rsidR="00C27724" w:rsidRPr="00C27724">
        <w:rPr>
          <w:noProof/>
        </w:rPr>
        <w:t>(Luke, 2015)</w:t>
      </w:r>
      <w:r w:rsidR="00C27724">
        <w:fldChar w:fldCharType="end"/>
      </w:r>
      <w:r>
        <w:t>.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t>Recocido Simulado</w:t>
      </w:r>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834B68">
      <w:pPr>
        <w:spacing w:before="0" w:line="240" w:lineRule="auto"/>
        <w:ind w:left="1080" w:hanging="372"/>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527F0EC7" w:rsidR="00BD7154" w:rsidRPr="00BD7154" w:rsidRDefault="00BD7154" w:rsidP="00BB48B6">
      <w:pPr>
        <w:jc w:val="both"/>
      </w:pPr>
      <w:r>
        <w:lastRenderedPageBreak/>
        <w:t xml:space="preserve">Como se puede ver, en el recocido simulado existe una tendencia a exploración </w:t>
      </w:r>
      <w:r w:rsidR="009B3EC8">
        <w:t xml:space="preserve">al comienzo del algoritmo, permitiendo explorar soluciones </w:t>
      </w:r>
      <w:r w:rsidR="006C6B9F">
        <w:t xml:space="preserve">alejadas de la mejor solución actual </w:t>
      </w:r>
      <w:r w:rsidR="009B3EC8">
        <w:t>de forma 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46" w:name="_Toc517434676"/>
      <w:r>
        <w:t>Algoritmos Genéticos</w:t>
      </w:r>
      <w:bookmarkEnd w:id="46"/>
    </w:p>
    <w:p w14:paraId="6322032F" w14:textId="01292FBA" w:rsidR="00BB48B6" w:rsidRDefault="00BB48B6" w:rsidP="00BB48B6">
      <w:pPr>
        <w:jc w:val="both"/>
      </w:pPr>
      <w:r>
        <w:t>Un algoritmo genético es una metaheurística y técnica de búsqueda global que resuelve problemas imitando procesos observados durante la evolución natural. Este paradigma para resolver problemas fue propuesto inicialmente por John Holland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7242DD">
      <w:pPr>
        <w:spacing w:before="0" w:line="240" w:lineRule="auto"/>
        <w:ind w:left="1080" w:hanging="372"/>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242DD">
      <w:pPr>
        <w:spacing w:before="0" w:line="240" w:lineRule="auto"/>
        <w:ind w:left="1080" w:hanging="360"/>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47" w:name="_Toc517434677"/>
      <w:r>
        <w:lastRenderedPageBreak/>
        <w:t>Estado del Arte</w:t>
      </w:r>
      <w:bookmarkEnd w:id="47"/>
    </w:p>
    <w:p w14:paraId="00EBF056" w14:textId="01D13DD9" w:rsidR="00EA21AA" w:rsidRDefault="00EA21AA" w:rsidP="00EA21AA">
      <w:pPr>
        <w:pStyle w:val="Heading2"/>
      </w:pPr>
      <w:bookmarkStart w:id="48" w:name="_Toc517434678"/>
      <w:r>
        <w:t>Introducción</w:t>
      </w:r>
      <w:bookmarkEnd w:id="48"/>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Pr="00A3402D" w:rsidRDefault="004F16E8" w:rsidP="004F16E8">
      <w:pPr>
        <w:jc w:val="both"/>
        <w:rPr>
          <w:lang w:val="en-US"/>
        </w:rPr>
      </w:pPr>
      <w:r w:rsidRPr="00A3402D">
        <w:rPr>
          <w:lang w:val="en-US"/>
        </w:rPr>
        <w:t>Las bases utilizadas fueron Wiley Online Library, ACM Digital Library, SpringerLink, ScienceDirect y Google Scholar.</w:t>
      </w:r>
    </w:p>
    <w:p w14:paraId="58D128B4" w14:textId="5908A394" w:rsidR="00975690" w:rsidRDefault="00975690" w:rsidP="00975690">
      <w:pPr>
        <w:pStyle w:val="Heading2"/>
      </w:pPr>
      <w:bookmarkStart w:id="49" w:name="_Toc517434679"/>
      <w:r>
        <w:t>Investigaciones Académicas</w:t>
      </w:r>
      <w:bookmarkEnd w:id="49"/>
    </w:p>
    <w:p w14:paraId="7AE10B3C" w14:textId="24F55A76" w:rsidR="00975690" w:rsidRDefault="00975690" w:rsidP="003C4292">
      <w:pPr>
        <w:pStyle w:val="Heading3"/>
        <w:jc w:val="both"/>
      </w:pPr>
      <w:bookmarkStart w:id="50" w:name="_Toc517434680"/>
      <w:r>
        <w:t>Transporte en operaciones de respuesta a desastres (</w:t>
      </w:r>
      <w:r w:rsidRPr="00975690">
        <w:rPr>
          <w:i/>
        </w:rPr>
        <w:t>Transportation in disaster response operations</w:t>
      </w:r>
      <w:r>
        <w:t>)</w:t>
      </w:r>
      <w:bookmarkEnd w:id="50"/>
    </w:p>
    <w:p w14:paraId="3048FB64" w14:textId="348E4EDC" w:rsidR="00975690" w:rsidRDefault="00975690" w:rsidP="00876DAA">
      <w:pPr>
        <w:jc w:val="both"/>
      </w:pPr>
      <w:r w:rsidRPr="00975690">
        <w:t>Djamel Berkoune, Jacques Renaud, Monia Rekik y Angel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branch-and-bound clásico usando el conocido solver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r w:rsidR="005D3F6D">
        <w:t>conjuntos de datos</w:t>
      </w:r>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branch-and-bound alcanzó el valor óptimo en 600 segundos.</w:t>
      </w:r>
    </w:p>
    <w:p w14:paraId="1D8E783F" w14:textId="2FB19773" w:rsidR="00876DAA" w:rsidRDefault="00876DAA" w:rsidP="003C4292">
      <w:pPr>
        <w:pStyle w:val="Heading3"/>
        <w:jc w:val="both"/>
      </w:pPr>
      <w:bookmarkStart w:id="51" w:name="_Toc517434681"/>
      <w:r w:rsidRPr="00876DAA">
        <w:t>Enrutamiento para esfuerzos de ayuda humanitaria (</w:t>
      </w:r>
      <w:r w:rsidRPr="00876DAA">
        <w:rPr>
          <w:i/>
        </w:rPr>
        <w:t>Routing for relief efforts</w:t>
      </w:r>
      <w:r>
        <w:t>)</w:t>
      </w:r>
      <w:bookmarkEnd w:id="51"/>
    </w:p>
    <w:p w14:paraId="79F3EB15" w14:textId="528D96BB" w:rsidR="00876DAA" w:rsidRDefault="00E67E5D" w:rsidP="00876DAA">
      <w:pPr>
        <w:jc w:val="both"/>
      </w:pPr>
      <w:r w:rsidRPr="00E67E5D">
        <w:t>Ann Campbell, Dieter Vandenbussch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 xml:space="preserve">función objetivo minimiza el máximo tiempo de llegada y la segunda función objetivo minimiza el tiempo promedio de llegada. Los problemas son resueltos mediante heurísticas de inserción y búsqueda local y fueron probados sobre los </w:t>
      </w:r>
      <w:r w:rsidR="006728BD">
        <w:t>conjuntos de datos</w:t>
      </w:r>
      <w:r w:rsidRPr="00E67E5D">
        <w:t xml:space="preserve"> de acceso en línea Augerat-A, Augera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17B10B49" w14:textId="77777777" w:rsidR="00124742" w:rsidRDefault="000B7DD7" w:rsidP="00124742">
      <w:pPr>
        <w:keepNext/>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705567AB" w14:textId="4D1683D6" w:rsidR="000B7DD7" w:rsidRDefault="00124742" w:rsidP="00124742">
      <w:pPr>
        <w:pStyle w:val="Caption"/>
        <w:jc w:val="center"/>
      </w:pPr>
      <w:bookmarkStart w:id="52" w:name="_Toc517434765"/>
      <w:r>
        <w:t xml:space="preserve">Ilustración </w:t>
      </w:r>
      <w:fldSimple w:instr=" SEQ Ilustración \* ARABIC ">
        <w:r w:rsidR="006C02BC">
          <w:rPr>
            <w:noProof/>
          </w:rPr>
          <w:t>2</w:t>
        </w:r>
      </w:fldSimple>
      <w:r w:rsidRPr="005C7591">
        <w:t>. Comparación entre resultados de programación entera mixta y heurística</w:t>
      </w:r>
      <w:r>
        <w:t xml:space="preserve"> </w:t>
      </w:r>
      <w:r>
        <w:fldChar w:fldCharType="begin" w:fldLock="1"/>
      </w:r>
      <w: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fldChar w:fldCharType="separate"/>
      </w:r>
      <w:r w:rsidRPr="00124742">
        <w:rPr>
          <w:i w:val="0"/>
          <w:noProof/>
        </w:rPr>
        <w:t>(Campbell et al., 2008)</w:t>
      </w:r>
      <w:r>
        <w:fldChar w:fldCharType="end"/>
      </w:r>
      <w:r>
        <w:t>.</w:t>
      </w:r>
      <w:bookmarkEnd w:id="52"/>
    </w:p>
    <w:p w14:paraId="5E6BE500" w14:textId="23A92132" w:rsidR="00E67E5D" w:rsidRDefault="00E67E5D" w:rsidP="003C4292">
      <w:pPr>
        <w:pStyle w:val="Heading3"/>
        <w:jc w:val="both"/>
      </w:pPr>
      <w:bookmarkStart w:id="53" w:name="_Toc517434682"/>
      <w:r w:rsidRPr="00E67E5D">
        <w:t>Modelos para enrutamiento de ayuda humanitaria: Equidad, eficiencia y eficacia</w:t>
      </w:r>
      <w:r w:rsidRPr="00876DAA">
        <w:t xml:space="preserve"> (</w:t>
      </w:r>
      <w:r w:rsidRPr="00E67E5D">
        <w:rPr>
          <w:i/>
        </w:rPr>
        <w:t>Models for relief routing: Equity, efficiency and efficacy</w:t>
      </w:r>
      <w:r>
        <w:t>)</w:t>
      </w:r>
      <w:bookmarkEnd w:id="53"/>
    </w:p>
    <w:p w14:paraId="10B72DFC" w14:textId="7ACD7704" w:rsidR="00E67E5D" w:rsidRDefault="003C4292" w:rsidP="00E67E5D">
      <w:pPr>
        <w:jc w:val="both"/>
      </w:pPr>
      <w:r w:rsidRPr="003C4292">
        <w:t>Michael Huang, Karen Smilowitz y Burcu Balcik</w:t>
      </w:r>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4" w:name="_Toc517434683"/>
      <w:r w:rsidRPr="003C4292">
        <w:t>Óptima reubicación de stock bajo incertidumbre en operaciones humanitarias post-desastre (</w:t>
      </w:r>
      <w:r w:rsidRPr="003C4292">
        <w:rPr>
          <w:i/>
        </w:rPr>
        <w:t>Optimal stock relocation under uncertainty in post-disaster humanitarian operations</w:t>
      </w:r>
      <w:r>
        <w:t>)</w:t>
      </w:r>
      <w:bookmarkEnd w:id="54"/>
    </w:p>
    <w:p w14:paraId="37861F00" w14:textId="7169CE74" w:rsidR="003C4292" w:rsidRDefault="003C4292" w:rsidP="003C4292">
      <w:pPr>
        <w:jc w:val="both"/>
      </w:pPr>
      <w:r w:rsidRPr="003C4292">
        <w:t>Alexander Blecken, Beate Rottkemper y Bernd Hellingrath</w:t>
      </w:r>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w:t>
      </w:r>
      <w:r w:rsidR="00DB4DB3">
        <w:t>resolvió el programa lineal con un método exacto (</w:t>
      </w:r>
      <w:r w:rsidR="00DB4DB3" w:rsidRPr="00DB4DB3">
        <w:rPr>
          <w:i/>
        </w:rPr>
        <w:t>solver</w:t>
      </w:r>
      <w:r w:rsidR="00DB4DB3">
        <w:t>)</w:t>
      </w:r>
      <w:r w:rsidRPr="003C4292">
        <w:t xml:space="preserve">, y como método aproximado se usó una heurística basada en un árbol de decisión acompañada de una función de utilidad. Los métodos se aplicaron sobre un </w:t>
      </w:r>
      <w:r w:rsidR="00DB4DB3">
        <w:t xml:space="preserve">conjunto de datos </w:t>
      </w:r>
      <w:r w:rsidRPr="003C4292">
        <w:t>compuesto de 6 regiones de Myanmar, con una distribución sobre 13 períodos de tiempo. Los resultados se pueden apreciar en el siguiente gráfico</w:t>
      </w:r>
      <w:r>
        <w:t>:</w:t>
      </w:r>
    </w:p>
    <w:p w14:paraId="7AC66605" w14:textId="77777777" w:rsidR="001F1847" w:rsidRDefault="00A51AD1" w:rsidP="001F1847">
      <w:pPr>
        <w:keepNext/>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404DCBA" w14:textId="2B48DAB0" w:rsidR="000B7DD7" w:rsidRDefault="001F1847" w:rsidP="001F1847">
      <w:pPr>
        <w:pStyle w:val="Caption"/>
        <w:jc w:val="center"/>
      </w:pPr>
      <w:bookmarkStart w:id="55" w:name="_Toc517434766"/>
      <w:r>
        <w:t xml:space="preserve">Ilustración </w:t>
      </w:r>
      <w:fldSimple w:instr=" SEQ Ilustración \* ARABIC ">
        <w:r w:rsidR="006C02BC">
          <w:rPr>
            <w:noProof/>
          </w:rPr>
          <w:t>3</w:t>
        </w:r>
      </w:fldSimple>
      <w:r w:rsidRPr="00686CB2">
        <w:t>. Comparación de costos entre el método exacto y la heurística</w:t>
      </w:r>
      <w:r>
        <w:t xml:space="preserve"> </w:t>
      </w:r>
      <w:r>
        <w:fldChar w:fldCharType="begin" w:fldLock="1"/>
      </w:r>
      <w: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fldChar w:fldCharType="separate"/>
      </w:r>
      <w:r w:rsidRPr="001F1847">
        <w:rPr>
          <w:i w:val="0"/>
          <w:noProof/>
        </w:rPr>
        <w:t>(Blecken et al., 2010)</w:t>
      </w:r>
      <w:r>
        <w:fldChar w:fldCharType="end"/>
      </w:r>
      <w:r>
        <w:t>.</w:t>
      </w:r>
      <w:bookmarkEnd w:id="55"/>
    </w:p>
    <w:p w14:paraId="72E615B1" w14:textId="6E82F102" w:rsidR="003C4292" w:rsidRDefault="003C4292" w:rsidP="00880987">
      <w:pPr>
        <w:pStyle w:val="Heading3"/>
        <w:jc w:val="both"/>
      </w:pPr>
      <w:bookmarkStart w:id="56" w:name="_Toc517434684"/>
      <w:r>
        <w:t>P</w:t>
      </w:r>
      <w:r w:rsidRPr="003C4292">
        <w:t>lanificación óptima multi-objetivo para el diseño de sistemas de distribución de ayuda humanitaria (</w:t>
      </w:r>
      <w:r w:rsidRPr="003C4292">
        <w:rPr>
          <w:i/>
        </w:rPr>
        <w:t>Multi-objective optimal planning for designing relief delivery systems</w:t>
      </w:r>
      <w:r>
        <w:t>)</w:t>
      </w:r>
      <w:bookmarkEnd w:id="56"/>
    </w:p>
    <w:p w14:paraId="215C744B" w14:textId="2E89A939" w:rsidR="003C4292" w:rsidRDefault="00880987" w:rsidP="003C4292">
      <w:pPr>
        <w:jc w:val="both"/>
      </w:pPr>
      <w:r w:rsidRPr="00880987">
        <w:t xml:space="preserve">Gwo Tzeng, Hsin Cheng y Tsung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Taiwan usan una técnica para la resolución de programas lineales multi-objetivo conocida como programación difusa o fuzzy programming para abordar el VRP considerando una optimización sobre múltiples períodos a la vez en su función objetivo, </w:t>
      </w:r>
      <w:r w:rsidRPr="00880987">
        <w:lastRenderedPageBreak/>
        <w:t>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Taiwan y el ranking de nivel de logro estos tres valores objetivo fue de 0.93, 0.82 y 0.65</w:t>
      </w:r>
      <w:r>
        <w:t>.</w:t>
      </w:r>
    </w:p>
    <w:p w14:paraId="27BF7DD5" w14:textId="5AC41777" w:rsidR="001854BD" w:rsidRDefault="001854BD" w:rsidP="001854BD">
      <w:pPr>
        <w:pStyle w:val="Heading3"/>
        <w:jc w:val="both"/>
      </w:pPr>
      <w:bookmarkStart w:id="57" w:name="_Toc517434685"/>
      <w:r w:rsidRPr="001854BD">
        <w:t>Metaheurística bi-objetivo para la planificación de operaciones de ayuda humanitaria en desastres (</w:t>
      </w:r>
      <w:r w:rsidRPr="001854BD">
        <w:rPr>
          <w:i/>
        </w:rPr>
        <w:t>Bi-objective metaheuristic for disaster relief operation planning</w:t>
      </w:r>
      <w:r>
        <w:t>)</w:t>
      </w:r>
      <w:bookmarkEnd w:id="57"/>
    </w:p>
    <w:p w14:paraId="54003A0A" w14:textId="44E5B763" w:rsidR="001854BD" w:rsidRDefault="00B73A32" w:rsidP="001854BD">
      <w:pPr>
        <w:jc w:val="both"/>
      </w:pPr>
      <w:r w:rsidRPr="00B73A32">
        <w:t xml:space="preserve">Pamela Nolz, Karl Doerner, Walter Gutjahr y Richard Hartl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58" w:name="_Toc517434686"/>
      <w:r w:rsidRPr="00DA2555">
        <w:t>Modelo de optimización multi-criterio para la distribución de ayuda humanitaria (</w:t>
      </w:r>
      <w:r w:rsidRPr="00DA2555">
        <w:rPr>
          <w:i/>
        </w:rPr>
        <w:t>A multi-criteria optimization model for humanitarian aid distribution</w:t>
      </w:r>
      <w:r>
        <w:t>)</w:t>
      </w:r>
      <w:bookmarkEnd w:id="58"/>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66C6039A" w14:textId="77777777" w:rsidR="00C56D08" w:rsidRDefault="00A51AD1" w:rsidP="00C56D08">
      <w:pPr>
        <w:keepNext/>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4545F1B0" w14:textId="076A9266" w:rsidR="00A51AD1" w:rsidRDefault="00C56D08" w:rsidP="00C56D08">
      <w:pPr>
        <w:pStyle w:val="Caption"/>
        <w:jc w:val="center"/>
      </w:pPr>
      <w:bookmarkStart w:id="59" w:name="_Toc517434767"/>
      <w:r>
        <w:t xml:space="preserve">Ilustración </w:t>
      </w:r>
      <w:fldSimple w:instr=" SEQ Ilustración \* ARABIC ">
        <w:r w:rsidR="006C02BC">
          <w:rPr>
            <w:noProof/>
          </w:rPr>
          <w:t>4</w:t>
        </w:r>
      </w:fldSimple>
      <w:r w:rsidRPr="00CE4284">
        <w:t>. Matriz de recompensa para cada objetivo de optimización</w:t>
      </w:r>
      <w:r>
        <w:t xml:space="preserve"> </w:t>
      </w:r>
      <w:r>
        <w:fldChar w:fldCharType="begin" w:fldLock="1"/>
      </w:r>
      <w:r>
        <w:instrText>ADDIN CSL_CITATION { "citationItems" : [ { "id" : "ITEM-1", "itemData" : { "DOI" : "10.1007/s10898-010-9603-z", "abstract" : "Natural disasters are phenomenons which strike countries all around the world. Sometimes, either by the intensity of the phenomenon or the vulnerability of the country, help is requested from the rest of the world and relief organizations respond by delivering basic aid to those in need. Humanitarian logistics is a critical factor in managing relief operations and, in general, there is a lack of attention on the development of mathematical models and solution algorithms for strategic and tactical decisions in this area. We acknowledge that in humanitarian logistics traditional cost minimizing measures are not central, and postulate that other performance measures such as time of response, equity of the distribution or reliability and security of the operation routes become more relevant. In this paper several criteria for an aid distribution problem are proposed and a multi-criteria optimization model dealing with all these aspects is developed. This model is the core of a decision support system under development to assist organizations in charge of the distribution of humanitarian aid. Once the proposed criteria and the model are described, an illustrative case study based on the 2010 Haiti catastrophic earthquake is presented, showing the usefulness of the proposal.", "author" : [ { "dropping-particle" : "", "family" : "Vitoriano", "given" : "Bego\u00f1a", "non-dropping-particle" : "", "parse-names" : false, "suffix" : "" }, { "dropping-particle" : "", "family" : "Ortu\u00f1o", "given" : "\u00b7 M Teresa", "non-dropping-particle" : "", "parse-names" : false, "suffix" : "" }, { "dropping-particle" : "", "family" : "Tirado", "given" : "Gregorio", "non-dropping-particle" : "", "parse-names" : false, "suffix" : "" }, { "dropping-particle" : "", "family" : "Montero", "given" : "Javier", "non-dropping-particle" : "", "parse-names" : false, "suffix" : "" }, { "dropping-particle" : "", "family" : "Vitoriano", "given" : "B", "non-dropping-particle" : "", "parse-names" : false, "suffix" : "" }, { "dropping-particle" : "", "family" : "Ortu\u00f1o", "given" : "M T", "non-dropping-particle" : "", "parse-names" : false, "suffix" : "" }, { "dropping-particle" : "", "family" : "Tirado", "given" : "G", "non-dropping-particle" : "", "parse-names" : false, "suffix" : "" }, { "dropping-particle" : "", "family" : "Montero", "given" : "J", "non-dropping-particle" : "", "parse-names" : false, "suffix" : "" } ], "container-title" : "J Glob Optim", "id" : "ITEM-1", "issue" : "51", "issued" : { "date-parts" : [ [ "2011" ] ] }, "title" : "A multi-criteria optimization model for humanitarian aid distribution", "type" : "article-journal", "volume" : "51" }, "uris" : [ "http://www.mendeley.com/documents/?uuid=b7a22ee3-06fd-36d3-8530-ede5fa3765ed" ] } ], "mendeley" : { "formattedCitation" : "(Vitoriano, Ortu\u00f1o, Tirado, Montero, et al., 2011)", "plainTextFormattedCitation" : "(Vitoriano, Ortu\u00f1o, Tirado, Montero, et al., 2011)", "previouslyFormattedCitation" : "(Vitoriano, Ortu\u00f1o, Tirado, Montero, et al., 2011)" }, "properties" : {  }, "schema" : "https://github.com/citation-style-language/schema/raw/master/csl-citation.json" }</w:instrText>
      </w:r>
      <w:r>
        <w:fldChar w:fldCharType="separate"/>
      </w:r>
      <w:r w:rsidRPr="00C56D08">
        <w:rPr>
          <w:i w:val="0"/>
          <w:noProof/>
        </w:rPr>
        <w:t>(Vitoriano, Ortuño, Tirado, Montero, et al., 2011)</w:t>
      </w:r>
      <w:r>
        <w:fldChar w:fldCharType="end"/>
      </w:r>
      <w:r w:rsidR="000026C8">
        <w:t>.</w:t>
      </w:r>
      <w:bookmarkEnd w:id="59"/>
    </w:p>
    <w:p w14:paraId="59D009F1" w14:textId="0DFF3353" w:rsidR="008A3F09" w:rsidRDefault="008A3F09" w:rsidP="008A3F09">
      <w:pPr>
        <w:pStyle w:val="Heading2"/>
      </w:pPr>
      <w:bookmarkStart w:id="60" w:name="_Toc517434687"/>
      <w:r>
        <w:t>Productos comerciales</w:t>
      </w:r>
      <w:bookmarkEnd w:id="60"/>
    </w:p>
    <w:p w14:paraId="1D1A5B7D" w14:textId="1FF844C0" w:rsidR="008A3F09" w:rsidRDefault="008A3F09" w:rsidP="008A3F09">
      <w:pPr>
        <w:pStyle w:val="Heading3"/>
        <w:jc w:val="both"/>
      </w:pPr>
      <w:bookmarkStart w:id="61" w:name="_Toc517434688"/>
      <w:r>
        <w:t>SimpliRoute</w:t>
      </w:r>
      <w:bookmarkEnd w:id="61"/>
    </w:p>
    <w:p w14:paraId="48914AD5" w14:textId="0F24CCFF" w:rsidR="008A3F09" w:rsidRDefault="008A3F09" w:rsidP="008A3F09">
      <w:pPr>
        <w:jc w:val="both"/>
      </w:pPr>
      <w:r>
        <w:t>SimpliRoute</w:t>
      </w:r>
      <w:r w:rsidR="00835DB0">
        <w:t xml:space="preserve"> </w:t>
      </w:r>
      <w:r>
        <w:t xml:space="preserve">es un ejemplo de productos comerciales modernos, pues se trata de un </w:t>
      </w:r>
      <w:r w:rsidR="007B6DD9">
        <w:t>emprendimiento tecnológico (</w:t>
      </w:r>
      <w:r w:rsidR="007B6DD9" w:rsidRPr="00DD2FD0">
        <w:rPr>
          <w:i/>
        </w:rPr>
        <w:t>startup</w:t>
      </w:r>
      <w:r w:rsidR="007B6DD9">
        <w:t>)</w:t>
      </w:r>
      <w:r>
        <w:t xml:space="preserve"> que ofrece una herramienta de planificación de rutas mediante software como servicio basado en interfaces de programación de aplicaciones, o API-based SaaS (Software as a Service)</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SimpliRout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Asimismo, cuenta con integración con los servicios Waze y Google Maps, lo cual permite realizar un monitoreo o tracking en tiempo real.</w:t>
      </w:r>
    </w:p>
    <w:p w14:paraId="5B3270B5" w14:textId="77777777" w:rsidR="000026C8" w:rsidRDefault="0080459E" w:rsidP="000026C8">
      <w:pPr>
        <w:keepNext/>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5EE51913" w14:textId="483FC535" w:rsidR="0080459E" w:rsidRDefault="000026C8" w:rsidP="000026C8">
      <w:pPr>
        <w:pStyle w:val="Caption"/>
        <w:jc w:val="center"/>
      </w:pPr>
      <w:bookmarkStart w:id="62" w:name="_Toc517434768"/>
      <w:r>
        <w:t xml:space="preserve">Ilustración </w:t>
      </w:r>
      <w:fldSimple w:instr=" SEQ Ilustración \* ARABIC ">
        <w:r w:rsidR="006C02BC">
          <w:rPr>
            <w:noProof/>
          </w:rPr>
          <w:t>5</w:t>
        </w:r>
      </w:fldSimple>
      <w:r w:rsidRPr="00834E34">
        <w:t>. SimpliRoute, ejemplo de interfaz</w:t>
      </w:r>
      <w:r>
        <w:t xml:space="preserve"> </w:t>
      </w:r>
      <w:r>
        <w:fldChar w:fldCharType="begin" w:fldLock="1"/>
      </w:r>
      <w: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fldChar w:fldCharType="separate"/>
      </w:r>
      <w:r w:rsidRPr="000026C8">
        <w:rPr>
          <w:i w:val="0"/>
          <w:noProof/>
        </w:rPr>
        <w:t>(SimpliRoute, 2018)</w:t>
      </w:r>
      <w:r>
        <w:fldChar w:fldCharType="end"/>
      </w:r>
      <w:r>
        <w:t>.</w:t>
      </w:r>
      <w:bookmarkEnd w:id="62"/>
    </w:p>
    <w:p w14:paraId="71F8DF4F" w14:textId="50806BA6" w:rsidR="008A3F09" w:rsidRPr="008A3F09" w:rsidRDefault="008A3F09" w:rsidP="008A3F09">
      <w:pPr>
        <w:pStyle w:val="Heading3"/>
        <w:rPr>
          <w:lang w:val="en-US"/>
        </w:rPr>
      </w:pPr>
      <w:bookmarkStart w:id="63" w:name="_Toc517434689"/>
      <w:r w:rsidRPr="008A3F09">
        <w:rPr>
          <w:lang w:val="en-US"/>
        </w:rPr>
        <w:t>SAP Transportation Management VSR Optimization</w:t>
      </w:r>
      <w:bookmarkEnd w:id="63"/>
    </w:p>
    <w:p w14:paraId="6643D118" w14:textId="77777777" w:rsidR="008A3F09" w:rsidRDefault="008A3F09" w:rsidP="008A3F09">
      <w:pPr>
        <w:jc w:val="both"/>
      </w:pPr>
      <w:r>
        <w:t>VSR Optimization es un servicio del módulo de Transportation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1B4003D0" w14:textId="77777777" w:rsidR="00A10EF7" w:rsidRDefault="0080459E" w:rsidP="00A10EF7">
      <w:pPr>
        <w:keepNext/>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641BD617" w14:textId="1C10C615" w:rsidR="0080459E" w:rsidRDefault="00A10EF7" w:rsidP="00A10EF7">
      <w:pPr>
        <w:pStyle w:val="Caption"/>
        <w:jc w:val="center"/>
      </w:pPr>
      <w:bookmarkStart w:id="64" w:name="_Toc517434769"/>
      <w:r>
        <w:t xml:space="preserve">Ilustración </w:t>
      </w:r>
      <w:fldSimple w:instr=" SEQ Ilustración \* ARABIC ">
        <w:r w:rsidR="006C02BC">
          <w:rPr>
            <w:noProof/>
          </w:rPr>
          <w:t>6</w:t>
        </w:r>
      </w:fldSimple>
      <w:r w:rsidRPr="00C7025B">
        <w:t>. SAP, ejemplo de interfaz</w:t>
      </w:r>
      <w:r>
        <w:t xml:space="preserve"> </w:t>
      </w:r>
      <w:r>
        <w:fldChar w:fldCharType="begin" w:fldLock="1"/>
      </w:r>
      <w: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fldChar w:fldCharType="separate"/>
      </w:r>
      <w:r w:rsidRPr="00A10EF7">
        <w:rPr>
          <w:i w:val="0"/>
          <w:noProof/>
        </w:rPr>
        <w:t>(SAP, 2018)</w:t>
      </w:r>
      <w:r>
        <w:fldChar w:fldCharType="end"/>
      </w:r>
      <w:r>
        <w:t>.</w:t>
      </w:r>
      <w:bookmarkEnd w:id="64"/>
    </w:p>
    <w:p w14:paraId="003A9718" w14:textId="7BC349E1" w:rsidR="008A3F09" w:rsidRPr="008A3F09" w:rsidRDefault="008A3F09" w:rsidP="008A3F09">
      <w:pPr>
        <w:pStyle w:val="Heading3"/>
        <w:rPr>
          <w:lang w:val="en-US"/>
        </w:rPr>
      </w:pPr>
      <w:bookmarkStart w:id="65" w:name="_Toc517434690"/>
      <w:r>
        <w:rPr>
          <w:lang w:val="en-US"/>
        </w:rPr>
        <w:t>Google Optimization Tools</w:t>
      </w:r>
      <w:bookmarkEnd w:id="65"/>
    </w:p>
    <w:p w14:paraId="6D87503A" w14:textId="4930BC23" w:rsidR="008A3F09" w:rsidRDefault="008A3F09" w:rsidP="008A3F09">
      <w:pPr>
        <w:jc w:val="both"/>
      </w:pPr>
      <w:r>
        <w:t>Google Optimization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Asimismo, la suite presenta herramientas para la resolución del problema de la mochila o knapsack, que considera como criterios el peso de los productos y el valor de los productos, así como el problema de programación de tareas o scheduling, que considera tareas secuenciales e indivisibles.</w:t>
      </w:r>
    </w:p>
    <w:p w14:paraId="3790CFD2" w14:textId="77777777" w:rsidR="00917147" w:rsidRDefault="00917147" w:rsidP="00917147">
      <w:pPr>
        <w:pStyle w:val="Heading2"/>
      </w:pPr>
      <w:bookmarkStart w:id="66" w:name="_Toc517434691"/>
      <w:r>
        <w:t>Revisión y discusión</w:t>
      </w:r>
      <w:bookmarkEnd w:id="66"/>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fuzzy. </w:t>
      </w:r>
      <w:r w:rsidRPr="003E7EA4">
        <w:lastRenderedPageBreak/>
        <w:t>Finalmente, se ha logrado identificar un conjunto de productos y herramientas comerciales muy conocidos y centrados en la resolución del problema de enrutamiento de vehículos principalmente, así como el problema de la mochila o knapsack.</w:t>
      </w:r>
    </w:p>
    <w:p w14:paraId="09642E96" w14:textId="77777777" w:rsidR="00917147" w:rsidRDefault="00917147" w:rsidP="00917147">
      <w:pPr>
        <w:pStyle w:val="Heading2"/>
      </w:pPr>
      <w:bookmarkStart w:id="67" w:name="_Toc517434692"/>
      <w:r>
        <w:t>Conclusiones</w:t>
      </w:r>
      <w:bookmarkEnd w:id="67"/>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68" w:name="_Toc517434693"/>
      <w:r w:rsidR="00FE6F04">
        <w:lastRenderedPageBreak/>
        <w:t xml:space="preserve">Definición de la formulación de la función objetivo, restricciones, variables de decisión y parámetros </w:t>
      </w:r>
      <w:r w:rsidR="001D4666">
        <w:t>del problema de distribución de ayuda humanitaria</w:t>
      </w:r>
      <w:bookmarkEnd w:id="68"/>
    </w:p>
    <w:p w14:paraId="37C6C0E9" w14:textId="14BDA4DD" w:rsidR="001D4666" w:rsidRDefault="001D4666" w:rsidP="001D4666">
      <w:pPr>
        <w:pStyle w:val="Heading2"/>
      </w:pPr>
      <w:bookmarkStart w:id="69" w:name="_Toc517434694"/>
      <w:r>
        <w:t>Introducción</w:t>
      </w:r>
      <w:bookmarkEnd w:id="69"/>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70" w:name="_Toc517434695"/>
      <w:r>
        <w:t>Resultado</w:t>
      </w:r>
      <w:bookmarkEnd w:id="70"/>
    </w:p>
    <w:p w14:paraId="44B945F0" w14:textId="5D4D3F26" w:rsidR="001D4666" w:rsidRDefault="001D4666" w:rsidP="001D4666">
      <w:pPr>
        <w:pStyle w:val="Heading3"/>
      </w:pPr>
      <w:bookmarkStart w:id="71" w:name="_Toc517434696"/>
      <w:r>
        <w:t>Parámetros del problema de optimización</w:t>
      </w:r>
      <w:bookmarkEnd w:id="71"/>
    </w:p>
    <w:p w14:paraId="777C6DF7" w14:textId="21D397E0" w:rsidR="00B7768F" w:rsidRPr="00B7768F" w:rsidRDefault="00B7768F" w:rsidP="00B7768F">
      <w:pPr>
        <w:pStyle w:val="Heading3"/>
        <w:numPr>
          <w:ilvl w:val="3"/>
          <w:numId w:val="1"/>
        </w:numPr>
      </w:pPr>
      <w:bookmarkStart w:id="72" w:name="_Toc517434697"/>
      <w:r>
        <w:t>Red de distribución</w:t>
      </w:r>
      <w:bookmarkEnd w:id="72"/>
    </w:p>
    <w:p w14:paraId="73C716E8" w14:textId="5681E08C"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w:t>
      </w:r>
    </w:p>
    <w:p w14:paraId="2DCEBFBA" w14:textId="044DA48B" w:rsidR="00766CCF" w:rsidRDefault="00766CCF" w:rsidP="00766CCF">
      <w:pPr>
        <w:pStyle w:val="Heading3"/>
        <w:numPr>
          <w:ilvl w:val="3"/>
          <w:numId w:val="1"/>
        </w:numPr>
      </w:pPr>
      <w:bookmarkStart w:id="73" w:name="_Toc517434698"/>
      <w:r>
        <w:t>Costo de transporte</w:t>
      </w:r>
      <w:bookmarkEnd w:id="73"/>
    </w:p>
    <w:p w14:paraId="4F903C44" w14:textId="10FDF3D6" w:rsidR="00766CCF" w:rsidRDefault="00766CCF" w:rsidP="00B7768F">
      <w:pPr>
        <w:jc w:val="both"/>
      </w:pPr>
      <w:r>
        <w:t>El costo de transporte está vinculado a las características de la red de distribución, debido a que el costo es directamente proporcional a la distancia entre cada par de puntos. De esta manera</w:t>
      </w:r>
      <w:r w:rsidR="000702CD">
        <w:t>,</w:t>
      </w:r>
      <w:r>
        <w:t xml:space="preserve"> a través de este parámetro se pueden representar caminos de distribución que sean más eficientes que otros. Para ello se establece el parámetro </w:t>
      </w:r>
      <w:r w:rsidR="00A1627A">
        <w:rPr>
          <w:b/>
          <w:i/>
        </w:rPr>
        <w:t>CostoTransp</w:t>
      </w:r>
      <w:r w:rsidR="00A1627A">
        <w:rPr>
          <w:b/>
          <w:i/>
          <w:vertAlign w:val="subscript"/>
        </w:rPr>
        <w:t>j,k</w:t>
      </w:r>
      <w:r w:rsidR="00A1627A">
        <w:t xml:space="preserve">, el cual indica el costo unitario de transporte  para transportar un bien desde el nodo j al nodo k. </w:t>
      </w:r>
    </w:p>
    <w:p w14:paraId="41925686" w14:textId="5727E976" w:rsidR="00B7768F" w:rsidRDefault="00B7768F" w:rsidP="00B7768F">
      <w:pPr>
        <w:pStyle w:val="Heading3"/>
        <w:numPr>
          <w:ilvl w:val="3"/>
          <w:numId w:val="1"/>
        </w:numPr>
      </w:pPr>
      <w:bookmarkStart w:id="74" w:name="_Toc517434699"/>
      <w:r>
        <w:t>Oferta y demanda</w:t>
      </w:r>
      <w:r w:rsidR="00844B91">
        <w:t xml:space="preserve"> </w:t>
      </w:r>
      <w:r>
        <w:t>en los nodos de la red de distribución</w:t>
      </w:r>
      <w:bookmarkEnd w:id="74"/>
    </w:p>
    <w:p w14:paraId="6B35DF62" w14:textId="57917A72" w:rsidR="00B7768F" w:rsidRDefault="00EA5B99" w:rsidP="00EA5B99">
      <w:pPr>
        <w:jc w:val="both"/>
      </w:pPr>
      <w:r>
        <w:t xml:space="preserve">Las condiciones iniciales del problema deben indicar cuánta oferta y cuánta demanda de los bienes de distribución existe en cada nodo. </w:t>
      </w:r>
      <w:r w:rsidR="00FD5689">
        <w:t>En el contexto de distribución de ayuda humanitaria, la oferta se entiende como la ayuda humanitaria disponible en almacenes y centros de distribución y demanda se entiende como la necesidad existente en cada ubicación en la zona de desastre.</w:t>
      </w:r>
      <w:r>
        <w:t xml:space="preserve"> La oferta de bienes se define por el parámetro </w:t>
      </w:r>
      <w:r w:rsidRPr="00B85A79">
        <w:rPr>
          <w:b/>
          <w:i/>
        </w:rPr>
        <w:t>Inventario</w:t>
      </w:r>
      <w:r w:rsidRPr="00F238DB">
        <w:rPr>
          <w:b/>
          <w:i/>
          <w:vertAlign w:val="subscript"/>
        </w:rPr>
        <w:t>k</w:t>
      </w:r>
      <w:r>
        <w:t xml:space="preserve">, que representa la cantidad de bienes que existe en el nodo k, mientras que </w:t>
      </w:r>
      <w:r>
        <w:lastRenderedPageBreak/>
        <w:t xml:space="preserve">la demanda de bienes se define por el parámetro </w:t>
      </w:r>
      <w:r w:rsidRPr="00B85A79">
        <w:rPr>
          <w:b/>
          <w:i/>
        </w:rPr>
        <w:t>Demanda</w:t>
      </w:r>
      <w:r w:rsidRPr="00F238DB">
        <w:rPr>
          <w:b/>
          <w:i/>
          <w:vertAlign w:val="subscript"/>
        </w:rPr>
        <w:t>k</w:t>
      </w:r>
      <w:r>
        <w:t>, que representa la cantidad de bienes que se requieren en el nodo k.</w:t>
      </w:r>
    </w:p>
    <w:p w14:paraId="5B70C499" w14:textId="5DA3B98B" w:rsidR="00B85A79" w:rsidRDefault="00B85A79" w:rsidP="00EA5B99">
      <w:pPr>
        <w:jc w:val="both"/>
      </w:pPr>
      <w:r>
        <w:t xml:space="preserve">Para considerar bienes de diferentes tipos, estos parámetros se pueden expandir a </w:t>
      </w:r>
      <w:r w:rsidRPr="00B85A79">
        <w:rPr>
          <w:b/>
          <w:i/>
        </w:rPr>
        <w:t>Inventario</w:t>
      </w:r>
      <w:r w:rsidRPr="00F238DB">
        <w:rPr>
          <w:b/>
          <w:i/>
          <w:vertAlign w:val="subscript"/>
        </w:rPr>
        <w:t>ki</w:t>
      </w:r>
      <w:r>
        <w:t xml:space="preserve"> y </w:t>
      </w:r>
      <w:r w:rsidRPr="00B85A79">
        <w:rPr>
          <w:b/>
          <w:i/>
        </w:rPr>
        <w:t>Demanda</w:t>
      </w:r>
      <w:r w:rsidRPr="00F238DB">
        <w:rPr>
          <w:b/>
          <w:i/>
          <w:vertAlign w:val="subscript"/>
        </w:rPr>
        <w:t>ki</w:t>
      </w:r>
      <w:r>
        <w:t xml:space="preserve">, que indican la oferta y demanda de bienes de tipo i en el nodo k. </w:t>
      </w:r>
    </w:p>
    <w:p w14:paraId="09085CC9" w14:textId="1A9993BB" w:rsidR="003F1246" w:rsidRDefault="00E8207C" w:rsidP="003F1246">
      <w:pPr>
        <w:pStyle w:val="Heading3"/>
        <w:numPr>
          <w:ilvl w:val="3"/>
          <w:numId w:val="1"/>
        </w:numPr>
      </w:pPr>
      <w:bookmarkStart w:id="75" w:name="_Hlk515064279"/>
      <w:bookmarkStart w:id="76" w:name="_Toc517434700"/>
      <w:r>
        <w:t>Capacidad de almacenes</w:t>
      </w:r>
      <w:bookmarkEnd w:id="76"/>
    </w:p>
    <w:p w14:paraId="56D9ACF5" w14:textId="4CE741E9" w:rsidR="00826E9C" w:rsidRPr="00B7768F" w:rsidRDefault="00E8207C" w:rsidP="00826E9C">
      <w:pPr>
        <w:jc w:val="both"/>
      </w:pPr>
      <w:r>
        <w:t xml:space="preserve">La capacidad máxima de bienes que se pueden transportar está limitada por la capacidad de los puntos intermedios entre los almacenes generales y los puntos finales de demanda. Para ello se establece el parámetro </w:t>
      </w:r>
      <w:r w:rsidRPr="003E08E4">
        <w:rPr>
          <w:b/>
          <w:i/>
        </w:rPr>
        <w:t>Capacidad</w:t>
      </w:r>
      <w:r>
        <w:rPr>
          <w:b/>
          <w:i/>
          <w:vertAlign w:val="subscript"/>
        </w:rPr>
        <w:t>k</w:t>
      </w:r>
      <w:r>
        <w:t>, que indica la capacidad máxima del nodo k, espacio que será compartido por todos los tipos de bienes</w:t>
      </w:r>
      <w:r w:rsidR="00952D6C">
        <w:t>.</w:t>
      </w:r>
    </w:p>
    <w:p w14:paraId="00E0B51B" w14:textId="2A4CB214" w:rsidR="00037BA9" w:rsidRDefault="00037BA9" w:rsidP="00037BA9">
      <w:pPr>
        <w:pStyle w:val="Heading3"/>
      </w:pPr>
      <w:bookmarkStart w:id="77" w:name="_Toc517434701"/>
      <w:bookmarkEnd w:id="75"/>
      <w:r>
        <w:t>Variables de decisión</w:t>
      </w:r>
      <w:bookmarkEnd w:id="77"/>
    </w:p>
    <w:p w14:paraId="2473B714" w14:textId="5D49A0A6" w:rsidR="00984B0D" w:rsidRDefault="00984B0D" w:rsidP="00984B0D">
      <w:pPr>
        <w:pStyle w:val="Heading3"/>
        <w:numPr>
          <w:ilvl w:val="3"/>
          <w:numId w:val="1"/>
        </w:numPr>
      </w:pPr>
      <w:bookmarkStart w:id="78" w:name="_Toc517434702"/>
      <w:r>
        <w:t>Cantidad de bienes que se transportan</w:t>
      </w:r>
      <w:bookmarkEnd w:id="78"/>
    </w:p>
    <w:p w14:paraId="646C2927" w14:textId="4D64DEE8" w:rsidR="00984B0D" w:rsidRPr="00B13778" w:rsidRDefault="005C1DD8" w:rsidP="00B80C98">
      <w:pPr>
        <w:jc w:val="both"/>
      </w:pPr>
      <w:r>
        <w:t>Para representar una posible solución del problema, s</w:t>
      </w:r>
      <w:r w:rsidR="00984B0D">
        <w:t>e requiere una variable de decisión que establezca cuántos bienes serán transportados</w:t>
      </w:r>
      <w:r>
        <w:t xml:space="preserve"> entre </w:t>
      </w:r>
      <w:r w:rsidR="00B716AF">
        <w:t>un determinado par de nodos</w:t>
      </w:r>
      <w:r w:rsidR="00984B0D">
        <w:t>, lo cual queda origina la variable de decisión que indique cuántos bienes serán transportados en los vehículos desde el nodo j al nodo k (</w:t>
      </w:r>
      <w:r w:rsidR="00984B0D" w:rsidRPr="003E08E4">
        <w:rPr>
          <w:b/>
          <w:i/>
        </w:rPr>
        <w:t>Transp</w:t>
      </w:r>
      <w:r w:rsidR="00984B0D" w:rsidRPr="00F238DB">
        <w:rPr>
          <w:b/>
          <w:i/>
          <w:vertAlign w:val="subscript"/>
        </w:rPr>
        <w:t>jk</w:t>
      </w:r>
      <w:r w:rsidR="00984B0D">
        <w:t xml:space="preserve">). </w:t>
      </w:r>
      <w:r w:rsidR="00B13778">
        <w:t xml:space="preserve">Para considerar bienes de diferentes tipos, esta variable se puede expandir a </w:t>
      </w:r>
      <w:r w:rsidR="00B13778">
        <w:rPr>
          <w:b/>
          <w:i/>
        </w:rPr>
        <w:t>Transp</w:t>
      </w:r>
      <w:r w:rsidR="00B13778">
        <w:rPr>
          <w:b/>
          <w:i/>
          <w:vertAlign w:val="subscript"/>
        </w:rPr>
        <w:t>jk</w:t>
      </w:r>
      <w:r w:rsidR="00B13778" w:rsidRPr="00F238DB">
        <w:rPr>
          <w:b/>
          <w:i/>
          <w:vertAlign w:val="subscript"/>
        </w:rPr>
        <w:t>i</w:t>
      </w:r>
      <w:r w:rsidR="00B13778" w:rsidRPr="00B13778">
        <w:t>,</w:t>
      </w:r>
      <w:r w:rsidR="00B13778">
        <w:t xml:space="preserve"> que indica la cantidad de bienes de tipo i que serán transportados desde el nodo j al nodo k.</w:t>
      </w:r>
    </w:p>
    <w:p w14:paraId="73B6B320" w14:textId="42025936" w:rsidR="00924885" w:rsidRDefault="00924885" w:rsidP="00924885">
      <w:pPr>
        <w:pStyle w:val="Heading3"/>
      </w:pPr>
      <w:bookmarkStart w:id="79" w:name="_Toc517434703"/>
      <w:r>
        <w:t>Función objetivo</w:t>
      </w:r>
      <w:bookmarkEnd w:id="79"/>
    </w:p>
    <w:p w14:paraId="4302BD66" w14:textId="00FD4A6B" w:rsidR="00924885" w:rsidRDefault="00924885" w:rsidP="00924885">
      <w:pPr>
        <w:pStyle w:val="Heading3"/>
        <w:numPr>
          <w:ilvl w:val="3"/>
          <w:numId w:val="1"/>
        </w:numPr>
      </w:pPr>
      <w:bookmarkStart w:id="80" w:name="_Toc517434704"/>
      <w:r>
        <w:t xml:space="preserve">Minimizar </w:t>
      </w:r>
      <w:r w:rsidR="000702CD">
        <w:t>costo de transporte</w:t>
      </w:r>
      <w:bookmarkEnd w:id="80"/>
    </w:p>
    <w:p w14:paraId="4FEBC3D9" w14:textId="56DD668D" w:rsidR="000702CD" w:rsidRDefault="00924885" w:rsidP="000702CD">
      <w:pPr>
        <w:jc w:val="both"/>
      </w:pPr>
      <w:r>
        <w:t xml:space="preserve">El primer objetivo a considerar en la optimización multiobjetivo está orientado a satisfacer la demanda en los nodos </w:t>
      </w:r>
      <w:r w:rsidR="000702CD">
        <w:t>de la manera más eficiente posible</w:t>
      </w:r>
      <w:r w:rsidR="00A859D7">
        <w:t>, para no desperdiciar recursos que podrían ser utilizados para atender a más nodos</w:t>
      </w:r>
      <w:r>
        <w:t xml:space="preserve">. </w:t>
      </w:r>
      <w:r w:rsidR="00785DB2">
        <w:t>Por ello, el valor que será minimizado es la suma total de</w:t>
      </w:r>
      <w:r w:rsidR="000702CD">
        <w:t>l producto de la cantidad de bienes transportados entre cada par de nodos por el costo unitario de transporte en dicha vía</w:t>
      </w:r>
      <w:r w:rsidR="00785DB2">
        <w:t xml:space="preserve">. </w:t>
      </w:r>
      <w:r w:rsidR="000702CD">
        <w:t xml:space="preserve">De esta manera, una posible solución que llegue a su destino por una ruta más corta será preferible a una solución que movilice a los </w:t>
      </w:r>
      <w:r w:rsidR="00A859D7">
        <w:t>bienes</w:t>
      </w:r>
      <w:r w:rsidR="000702CD">
        <w:t xml:space="preserve"> por rutas innecesarias. La siguiente expresión indica la suma del costo de transporte unitario por la distancia entre los nodos j y k, multiplicada por la cantidad de </w:t>
      </w:r>
      <w:r w:rsidR="00671184">
        <w:t>bienes de tipo i</w:t>
      </w:r>
      <w:r w:rsidR="000702CD">
        <w:t xml:space="preserve"> que se desplacen desde j hacia k:</w:t>
      </w:r>
    </w:p>
    <w:p w14:paraId="23FCE020" w14:textId="287314C0" w:rsidR="00CE5096" w:rsidRPr="00785DB2" w:rsidRDefault="004961E2" w:rsidP="000702CD">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3EE31D94" w14:textId="4166EF1A" w:rsidR="00785DB2" w:rsidRDefault="00785DB2" w:rsidP="00785DB2">
      <w:pPr>
        <w:pStyle w:val="Heading3"/>
        <w:numPr>
          <w:ilvl w:val="3"/>
          <w:numId w:val="1"/>
        </w:numPr>
      </w:pPr>
      <w:bookmarkStart w:id="81" w:name="_Toc517434705"/>
      <w:r>
        <w:t xml:space="preserve">Minimizar </w:t>
      </w:r>
      <w:r w:rsidR="00671184">
        <w:t>inequidad en la distribución</w:t>
      </w:r>
      <w:bookmarkEnd w:id="81"/>
    </w:p>
    <w:p w14:paraId="638DCAEA" w14:textId="77777777" w:rsidR="00D2746A" w:rsidRDefault="00CF1AEF" w:rsidP="00785DB2">
      <w:pPr>
        <w:jc w:val="both"/>
      </w:pPr>
      <w:r>
        <w:t xml:space="preserve">Uno de los objetivos propios de la distribución de ayuda humanitaria es que no solo es importante considerar que la ayuda se envíe al menor costo, sino también que, en situaciones donde la cantidad de bienes no puede cubrir toda la demanda existente, la distribución se realice de la manera más equitativa posible, pues esto está directamente relacionado con el bienestar de la población, el cual es el objetivo principal de la respuesta ante un desastre. </w:t>
      </w:r>
    </w:p>
    <w:p w14:paraId="56AB5BD3" w14:textId="0719CA9D" w:rsidR="0039230A" w:rsidRDefault="00D2746A" w:rsidP="00785DB2">
      <w:pPr>
        <w:jc w:val="both"/>
      </w:pPr>
      <w:r>
        <w:t>Primeramente, p</w:t>
      </w:r>
      <w:r w:rsidR="00CF1AEF">
        <w:t xml:space="preserve">ara </w:t>
      </w:r>
      <w:r>
        <w:t xml:space="preserve">tomar en cuenta que </w:t>
      </w:r>
      <w:r w:rsidR="00CF1AEF">
        <w:t>la cantidad de demanda de cada punto es variable, es necesario trabajar con porcentajes de satisfacción</w:t>
      </w:r>
      <w:r>
        <w:t>, lo cual puede ser medido con una división entre la cantidad de bienes repartidos en un punto y la demanda de dicho punto</w:t>
      </w:r>
      <w:r w:rsidR="00CF1AEF">
        <w:t xml:space="preserve">. Por otra parte, </w:t>
      </w:r>
      <w:r>
        <w:t>para contar con una función objetivo que distinga entre un reparto equitativo y uno no equitativo, es importante notar que un objetivo lineal como el promedio de los porcentajes de satisfacción no tiene la capacidad de distinguir equidad en la distribución. Para ello, considere el siguiente ejemplo donde se tienen 4 puntos con demanda de 40 bienes, pero solo se tienen 40 bienes disponibles para distribuir</w:t>
      </w:r>
      <w:r w:rsidR="0039230A">
        <w:t>.</w:t>
      </w:r>
    </w:p>
    <w:p w14:paraId="41BACC36" w14:textId="384DEC08" w:rsidR="0039230A" w:rsidRDefault="0039230A" w:rsidP="00785DB2">
      <w:pPr>
        <w:jc w:val="both"/>
        <w:rPr>
          <w:lang w:eastAsia="ja-JP"/>
        </w:rPr>
      </w:pPr>
      <w:r>
        <w:t xml:space="preserve">La solución que realice un reparto equitativo destinaría 10 bienes a cada punto, lo cual haría que cada nodo tenga un porcentaje de satisfacción de 25% (10 </w:t>
      </w:r>
      <w:r>
        <w:rPr>
          <w:rFonts w:hint="eastAsia"/>
          <w:lang w:eastAsia="ja-JP"/>
        </w:rPr>
        <w:t>/</w:t>
      </w:r>
      <w:r>
        <w:rPr>
          <w:lang w:eastAsia="ja-JP"/>
        </w:rPr>
        <w:t xml:space="preserve"> 40). El promedio simple de estos 4 porcentajes </w:t>
      </w:r>
      <w:r w:rsidR="006F0D9B">
        <w:rPr>
          <w:lang w:eastAsia="ja-JP"/>
        </w:rPr>
        <w:t xml:space="preserve">es </w:t>
      </w:r>
      <w:r>
        <w:rPr>
          <w:lang w:eastAsia="ja-JP"/>
        </w:rPr>
        <w:t>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0.25+0.25+0.25+0.25</m:t>
            </m:r>
          </m:num>
          <m:den>
            <m:r>
              <w:rPr>
                <w:rFonts w:ascii="Cambria Math" w:hAnsi="Cambria Math"/>
                <w:lang w:eastAsia="ja-JP"/>
              </w:rPr>
              <m:t>4</m:t>
            </m:r>
          </m:den>
        </m:f>
      </m:oMath>
      <w:r w:rsidR="00AB1A3F">
        <w:rPr>
          <w:lang w:eastAsia="ja-JP"/>
        </w:rPr>
        <w:t>)</w:t>
      </w:r>
      <w:r>
        <w:rPr>
          <w:lang w:eastAsia="ja-JP"/>
        </w:rPr>
        <w:t>.</w:t>
      </w:r>
      <w:r w:rsidR="006F0D9B">
        <w:rPr>
          <w:lang w:eastAsia="ja-JP"/>
        </w:rPr>
        <w:t xml:space="preserve"> </w:t>
      </w:r>
      <w:r>
        <w:rPr>
          <w:lang w:eastAsia="ja-JP"/>
        </w:rPr>
        <w:t xml:space="preserve">Por otro lado, una solución que no realice un reparto equitativo y destine los 40 bienes a un solo punto haría que uno de los nodos tenga un porcentaje de satisfacción </w:t>
      </w:r>
      <w:r w:rsidR="006F0D9B">
        <w:rPr>
          <w:lang w:eastAsia="ja-JP"/>
        </w:rPr>
        <w:t>de 100% y los demás 0%. Ahora, resulta que el promedio simple de estos 4 porcentajes sigue siendo 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1+0+0+0</m:t>
            </m:r>
          </m:num>
          <m:den>
            <m:r>
              <w:rPr>
                <w:rFonts w:ascii="Cambria Math" w:hAnsi="Cambria Math"/>
                <w:lang w:eastAsia="ja-JP"/>
              </w:rPr>
              <m:t>4</m:t>
            </m:r>
          </m:den>
        </m:f>
      </m:oMath>
      <w:r w:rsidR="00AB1A3F">
        <w:rPr>
          <w:lang w:eastAsia="ja-JP"/>
        </w:rPr>
        <w:t xml:space="preserve">). </w:t>
      </w:r>
      <w:r w:rsidR="006F0D9B">
        <w:rPr>
          <w:lang w:eastAsia="ja-JP"/>
        </w:rPr>
        <w:t>Por ello, el promedio simple no distingue la diferencia de equidad en la distribución.</w:t>
      </w:r>
    </w:p>
    <w:p w14:paraId="697A738D" w14:textId="620B12FE" w:rsidR="006F0D9B" w:rsidRPr="006F0D9B" w:rsidRDefault="006F0D9B" w:rsidP="00785DB2">
      <w:pPr>
        <w:jc w:val="both"/>
        <w:rPr>
          <w:lang w:eastAsia="ja-JP"/>
        </w:rPr>
      </w:pPr>
      <w:r>
        <w:rPr>
          <w:lang w:eastAsia="ja-JP"/>
        </w:rPr>
        <w:t>Para lograr solucionar este hecho, es posible usar el promedio de los cuadrados de los porcentajes de satisfacción. Debido a que la función cuadrática crece de forma más rápida que la función identidad, esta función puede penalizar de manera más drástica a soluciones altamente no equitativas. Para el mismo ejemplo planteado anteriormente, la primera solución que realiza un reparto equitativo tendría un promedio de cuadrados de 0.0625</w:t>
      </w:r>
      <w:r w:rsidR="00AB1A3F">
        <w:rPr>
          <w:lang w:eastAsia="ja-JP"/>
        </w:rPr>
        <w:t xml:space="preserve">, </w:t>
      </w:r>
      <w:r>
        <w:rPr>
          <w:lang w:eastAsia="ja-JP"/>
        </w:rPr>
        <w:t xml:space="preserve">y llevándolo a la escala original tomando la raíz cuadrada, </w:t>
      </w:r>
      <w:r w:rsidR="00AB1A3F">
        <w:rPr>
          <w:lang w:eastAsia="ja-JP"/>
        </w:rPr>
        <w:t xml:space="preserve">resulta en un </w:t>
      </w:r>
      <w:r w:rsidR="00AB1A3F">
        <w:rPr>
          <w:lang w:eastAsia="ja-JP"/>
        </w:rPr>
        <w:lastRenderedPageBreak/>
        <w:t>promedio de 25%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Por otro lado, la solución que no realiza un reparto equitativo tiene un promedio de cuadrados de 0.25, y de la misma manera, llevándolo a la escala original tomando la raíz cuadrada, resulta en un promedio de 50%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1</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xml:space="preserve">), el cual es un valor mayor a la solución óptima. De hecho, se puede notar que cualquier otra combinación de distribución obtendrá un promedio mayor o igual a 25%. De esta manera, con este tipo de promedio, sí es posible distinguir la diferencia entre un reparto equitativo y uno no equitativo.  </w:t>
      </w:r>
    </w:p>
    <w:p w14:paraId="406A205B" w14:textId="32879D53" w:rsidR="00296797" w:rsidRDefault="00296797" w:rsidP="00785DB2">
      <w:pPr>
        <w:jc w:val="both"/>
      </w:pPr>
      <w:r>
        <w:t xml:space="preserve">Con todo esto, la función objetivo queda definida por </w:t>
      </w:r>
      <w:r w:rsidR="00BF1B2E">
        <w:t xml:space="preserve">la siguiente expresión, que indica el promedio de los cuadrados de los porcentajes de satisfacción de cada </w:t>
      </w:r>
      <w:r w:rsidR="002135EB">
        <w:t xml:space="preserve">tipo de bien i en cada </w:t>
      </w:r>
      <w:r w:rsidR="00BF1B2E">
        <w:t>punto de demanda k</w:t>
      </w:r>
      <w:r w:rsidR="002135EB">
        <w:t>:</w:t>
      </w:r>
    </w:p>
    <w:p w14:paraId="0F6F3D83" w14:textId="6AD16648" w:rsidR="002135EB" w:rsidRPr="00AF3748" w:rsidRDefault="004961E2" w:rsidP="002135EB">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17AB3685" w14:textId="2239A00A" w:rsidR="002135EB" w:rsidRDefault="002135EB" w:rsidP="00785DB2">
      <w:pPr>
        <w:jc w:val="both"/>
      </w:pPr>
      <w:r>
        <w:t>Como se puede apreciar, la cantidad de bienes entregados al nodo k se obtiene sumando los bienes transportados desde todos los nodos j al nodo k.</w:t>
      </w:r>
    </w:p>
    <w:p w14:paraId="05175C05" w14:textId="5DAE3B2C" w:rsidR="00D8065F" w:rsidRDefault="00D8065F" w:rsidP="00D8065F">
      <w:pPr>
        <w:pStyle w:val="Heading3"/>
      </w:pPr>
      <w:bookmarkStart w:id="82" w:name="_Toc517434706"/>
      <w:r>
        <w:t>Restricciones</w:t>
      </w:r>
      <w:bookmarkEnd w:id="82"/>
    </w:p>
    <w:p w14:paraId="6C31D04E" w14:textId="71CEE503" w:rsidR="00D8065F" w:rsidRDefault="0041252C" w:rsidP="00D8065F">
      <w:pPr>
        <w:pStyle w:val="Heading3"/>
        <w:numPr>
          <w:ilvl w:val="3"/>
          <w:numId w:val="1"/>
        </w:numPr>
      </w:pPr>
      <w:bookmarkStart w:id="83" w:name="_Toc517434707"/>
      <w:r>
        <w:t xml:space="preserve">Balance en </w:t>
      </w:r>
      <w:r w:rsidR="0070724E">
        <w:t>los puntos de abastecimiento</w:t>
      </w:r>
      <w:bookmarkEnd w:id="83"/>
    </w:p>
    <w:p w14:paraId="576A043D" w14:textId="6C528823" w:rsidR="00D8065F" w:rsidRDefault="00D8065F" w:rsidP="00D8065F">
      <w:pPr>
        <w:jc w:val="both"/>
      </w:pPr>
      <w:r>
        <w:t>Como en todo problema de transporte, es necesario asegurar que solo se puedan transportar bienes que se encuentren en el inventario</w:t>
      </w:r>
      <w:r w:rsidR="0070724E">
        <w:t>, para los nodos que representan almacenes</w:t>
      </w:r>
      <w:r w:rsidR="00981603">
        <w:t xml:space="preserve">. Esto queda descrito por la siguiente restricción, que indica que </w:t>
      </w:r>
      <w:r w:rsidR="0070724E">
        <w:t xml:space="preserve">para todos los almacenes j </w:t>
      </w:r>
      <w:r w:rsidR="00981603">
        <w:t xml:space="preserve">la suma de la cantidad </w:t>
      </w:r>
      <w:r w:rsidR="0070724E">
        <w:t xml:space="preserve">de </w:t>
      </w:r>
      <w:r w:rsidR="00981603">
        <w:t xml:space="preserve">bienes </w:t>
      </w:r>
      <w:r w:rsidR="0070724E">
        <w:t xml:space="preserve">de tipo i </w:t>
      </w:r>
      <w:r w:rsidR="00981603">
        <w:t xml:space="preserve">que sean transportados desde el nodo j hacia los demás nodos adyacentes k debe ser </w:t>
      </w:r>
      <w:r w:rsidR="0070724E">
        <w:t xml:space="preserve">equivalente </w:t>
      </w:r>
      <w:r w:rsidR="00981603">
        <w:t xml:space="preserve">al inventario total en </w:t>
      </w:r>
      <w:r w:rsidR="0070724E">
        <w:t xml:space="preserve">dicho </w:t>
      </w:r>
      <w:r w:rsidR="00981603">
        <w:t>nodo j:</w:t>
      </w:r>
    </w:p>
    <w:p w14:paraId="4E8B860F" w14:textId="1E2BDEE3" w:rsidR="00981603" w:rsidRPr="00CF2F4E" w:rsidRDefault="004961E2" w:rsidP="00D8065F">
      <w:pPr>
        <w:jc w:val="both"/>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para todo almacén j y tipo de bien i</m:t>
          </m:r>
        </m:oMath>
      </m:oMathPara>
    </w:p>
    <w:p w14:paraId="141271E0" w14:textId="009EE23F" w:rsidR="00CF2F4E" w:rsidRPr="00CF2F4E" w:rsidRDefault="00CF2F4E" w:rsidP="00D8065F">
      <w:pPr>
        <w:jc w:val="both"/>
      </w:pPr>
      <w:r>
        <w:t xml:space="preserve">En casos donde la cantidad de bienes disponible es mayor a la demanda total, </w:t>
      </w:r>
      <w:r w:rsidR="00A7264C">
        <w:t>para mantener la equivalencia de la restricción, se incluyen nodos artificiales que absorban el excedente de bienes, representando una “demanda ficticia”. Esta es una técnica ampliamente usada en problemas de transporte, la cual se aplica como preprocesamiento de datos, siendo transparente al momento de evaluar los resultados, pues no se les asigna un costo de transporte</w:t>
      </w:r>
      <w:r w:rsidR="00407CC7">
        <w:t xml:space="preserve"> </w:t>
      </w:r>
      <w:r w:rsidR="00407CC7">
        <w:fldChar w:fldCharType="begin" w:fldLock="1"/>
      </w:r>
      <w:r w:rsidR="00407CC7">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407CC7">
        <w:fldChar w:fldCharType="separate"/>
      </w:r>
      <w:r w:rsidR="00407CC7" w:rsidRPr="00407CC7">
        <w:rPr>
          <w:noProof/>
        </w:rPr>
        <w:t>(Hillier &amp; Lieberman, 2015)</w:t>
      </w:r>
      <w:r w:rsidR="00407CC7">
        <w:fldChar w:fldCharType="end"/>
      </w:r>
      <w:r w:rsidR="00A7264C">
        <w:t>.</w:t>
      </w:r>
    </w:p>
    <w:p w14:paraId="3275904C" w14:textId="7324CE03" w:rsidR="0070724E" w:rsidRDefault="0070724E" w:rsidP="0070724E">
      <w:pPr>
        <w:pStyle w:val="Heading3"/>
        <w:numPr>
          <w:ilvl w:val="3"/>
          <w:numId w:val="1"/>
        </w:numPr>
      </w:pPr>
      <w:bookmarkStart w:id="84" w:name="_Toc517434708"/>
      <w:r>
        <w:lastRenderedPageBreak/>
        <w:t>Balance en los puntos de demanda</w:t>
      </w:r>
      <w:bookmarkEnd w:id="84"/>
    </w:p>
    <w:p w14:paraId="632D729F" w14:textId="01016A6E" w:rsidR="0070724E" w:rsidRDefault="00CF2F4E" w:rsidP="0070724E">
      <w:pPr>
        <w:jc w:val="both"/>
      </w:pPr>
      <w:r>
        <w:t xml:space="preserve">De la misma manera, </w:t>
      </w:r>
      <w:r w:rsidR="0070724E">
        <w:t xml:space="preserve">es necesario asegurar que </w:t>
      </w:r>
      <w:r>
        <w:t xml:space="preserve">los </w:t>
      </w:r>
      <w:r w:rsidR="00A7264C">
        <w:t>bienes que sean transportados a los puntos de demanda sean equivalentes a la demanda total existente en dichos nodos</w:t>
      </w:r>
      <w:r w:rsidR="0070724E">
        <w:t xml:space="preserve">. Esto queda descrito por la siguiente restricción, que indica que para todos los </w:t>
      </w:r>
      <w:r w:rsidR="00A7264C">
        <w:t>puntos de demanda k</w:t>
      </w:r>
      <w:r w:rsidR="0070724E">
        <w:t xml:space="preserve"> la suma de la cantidad de bienes de tipo i que sean transportados </w:t>
      </w:r>
      <w:r w:rsidR="00A7264C">
        <w:t xml:space="preserve">hacia </w:t>
      </w:r>
      <w:r w:rsidR="0070724E">
        <w:t xml:space="preserve">el nodo </w:t>
      </w:r>
      <w:r w:rsidR="00A7264C">
        <w:t>k</w:t>
      </w:r>
      <w:r w:rsidR="0070724E">
        <w:t xml:space="preserve"> </w:t>
      </w:r>
      <w:r w:rsidR="00A7264C">
        <w:t xml:space="preserve">desde </w:t>
      </w:r>
      <w:r w:rsidR="0070724E">
        <w:t xml:space="preserve">los demás nodos adyacentes </w:t>
      </w:r>
      <w:r w:rsidR="00A7264C">
        <w:t>j</w:t>
      </w:r>
      <w:r w:rsidR="0070724E">
        <w:t xml:space="preserve"> debe ser equivalente </w:t>
      </w:r>
      <w:r w:rsidR="00A7264C">
        <w:t>a la demanda total en dicho nodo k</w:t>
      </w:r>
      <w:r w:rsidR="0070724E">
        <w:t>:</w:t>
      </w:r>
    </w:p>
    <w:p w14:paraId="619334BF" w14:textId="19539D44" w:rsidR="0070724E" w:rsidRPr="00A7264C" w:rsidRDefault="004961E2" w:rsidP="0070724E">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para todo punto de demanda k y tipo de bien i</m:t>
          </m:r>
        </m:oMath>
      </m:oMathPara>
    </w:p>
    <w:p w14:paraId="64C34687" w14:textId="06F6B7AA" w:rsidR="0070724E" w:rsidRDefault="00A7264C" w:rsidP="00A7264C">
      <w:pPr>
        <w:jc w:val="both"/>
      </w:pPr>
      <w:r>
        <w:t>De manera similar al balance en los almacenes, en casos donde la demanda supera la cantidad de bienes disponibles, es posible introducir nodos de abastecimiento artificiales que cubran la demanda excedente, representando un “abastecimiento ficticio”. Nuevamente, esta técnica de preprocesamiento es transparente al problema original.</w:t>
      </w:r>
    </w:p>
    <w:p w14:paraId="38DB0E95" w14:textId="18D02E26" w:rsidR="00981603" w:rsidRDefault="00A7264C" w:rsidP="00981603">
      <w:pPr>
        <w:pStyle w:val="Heading3"/>
        <w:numPr>
          <w:ilvl w:val="3"/>
          <w:numId w:val="1"/>
        </w:numPr>
      </w:pPr>
      <w:bookmarkStart w:id="85" w:name="_Toc517434709"/>
      <w:r>
        <w:t>Balance en los puntos de transbordo</w:t>
      </w:r>
      <w:bookmarkEnd w:id="85"/>
    </w:p>
    <w:p w14:paraId="04930BAE" w14:textId="65C240B0" w:rsidR="00A7264C" w:rsidRDefault="00A7264C" w:rsidP="00981603">
      <w:pPr>
        <w:jc w:val="both"/>
      </w:pPr>
      <w:r>
        <w:t>Además de los almacenes y puntos de demanda, existen puntos intermedios o puntos de transbordo que forman parte de la red de distribución. Para estos puntos, es necesario establecer una equivalencia en el flujo de transporte, en otras palabras, que la cantidad de bienes que ingresa a un nodo de transbordo es equivalente a la misma cantidad de bienes que sale del nodo. Esto queda representado por la siguiente restricción, la cual expresa que para cada nodo de trans</w:t>
      </w:r>
      <w:r w:rsidR="00B7633D">
        <w:t>bordo k, la suma de bienes de tipo i que ingresa desde los nodos adyacentes j es igual a la cantidad de bienes de tipo i que sale hacia los nodos adyacentes m</w:t>
      </w:r>
      <w:r>
        <w:t>:</w:t>
      </w:r>
    </w:p>
    <w:p w14:paraId="5D702D40" w14:textId="41D15C64" w:rsidR="00B7633D" w:rsidRPr="00A7264C" w:rsidRDefault="004961E2" w:rsidP="00B7633D">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para todo punto de transbordo k y tipo de bien i</m:t>
          </m:r>
        </m:oMath>
      </m:oMathPara>
    </w:p>
    <w:p w14:paraId="4CA4EF39" w14:textId="079E4B32" w:rsidR="00B70B0D" w:rsidRDefault="00B70B0D" w:rsidP="00B70B0D">
      <w:pPr>
        <w:pStyle w:val="Heading3"/>
        <w:numPr>
          <w:ilvl w:val="3"/>
          <w:numId w:val="1"/>
        </w:numPr>
      </w:pPr>
      <w:bookmarkStart w:id="86" w:name="_Toc517434710"/>
      <w:r>
        <w:t xml:space="preserve">Evitar sobrepasar la capacidad de los </w:t>
      </w:r>
      <w:r w:rsidR="00B7633D">
        <w:t>almacenes</w:t>
      </w:r>
      <w:bookmarkEnd w:id="86"/>
    </w:p>
    <w:p w14:paraId="03396A05" w14:textId="623266FA" w:rsidR="00B70B0D" w:rsidRDefault="00B70B0D" w:rsidP="00B70B0D">
      <w:pPr>
        <w:jc w:val="both"/>
      </w:pPr>
      <w:r>
        <w:t xml:space="preserve">La cantidad de bienes que serán transportados será limitada también por la capacidad de los </w:t>
      </w:r>
      <w:r w:rsidR="00B7633D">
        <w:t>almacenes y puntos de transbordo</w:t>
      </w:r>
      <w:r>
        <w:t>. Esto queda descrito por la</w:t>
      </w:r>
      <w:r w:rsidR="00B7633D">
        <w:t>s</w:t>
      </w:r>
      <w:r>
        <w:t xml:space="preserve"> siguiente</w:t>
      </w:r>
      <w:r w:rsidR="00B7633D">
        <w:t>s</w:t>
      </w:r>
      <w:r>
        <w:t xml:space="preserve"> restricci</w:t>
      </w:r>
      <w:r w:rsidR="00B7633D">
        <w:t>ones</w:t>
      </w:r>
      <w:r>
        <w:t>, que establece</w:t>
      </w:r>
      <w:r w:rsidR="00B7633D">
        <w:t>n</w:t>
      </w:r>
      <w:r>
        <w:t xml:space="preserve"> que </w:t>
      </w:r>
      <w:r w:rsidR="00A010C9">
        <w:t xml:space="preserve">la cantidad </w:t>
      </w:r>
      <w:r w:rsidR="00B7633D">
        <w:t xml:space="preserve">total </w:t>
      </w:r>
      <w:r w:rsidR="00A010C9">
        <w:t xml:space="preserve">de bienes </w:t>
      </w:r>
      <w:r w:rsidR="00B7633D">
        <w:t xml:space="preserve">(de cualquier tipo i) </w:t>
      </w:r>
      <w:r w:rsidR="00A010C9">
        <w:t xml:space="preserve">que se transporten de j a k no debe ser superior a la capacidad total </w:t>
      </w:r>
      <w:r w:rsidR="00B7633D">
        <w:t>del nodo k (capacidad de entrada), y que la cantidad total de bienes (de cualquier tipo i) que se transporten de k a m no debe ser superior a la capacidad total del nodo k (capacidad de salida)</w:t>
      </w:r>
      <w:r w:rsidR="00A010C9">
        <w:t>:</w:t>
      </w:r>
    </w:p>
    <w:p w14:paraId="0EEC7796" w14:textId="0341FD97" w:rsidR="00826E9C" w:rsidRPr="00826E9C" w:rsidRDefault="004961E2" w:rsidP="00B70B0D">
      <w:pPr>
        <w:jc w:val="both"/>
        <w:rPr>
          <w:lang w:val="en-US"/>
        </w:rPr>
      </w:pPr>
      <m:oMathPara>
        <m:oMath>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1B6ADFB0" w14:textId="7DD44D29" w:rsidR="00CE4E58" w:rsidRPr="003F1145" w:rsidRDefault="004961E2" w:rsidP="00CE4E58">
      <w:pPr>
        <w:jc w:val="both"/>
      </w:pPr>
      <m:oMathPara>
        <m:oMath>
          <m:nary>
            <m:naryPr>
              <m:chr m:val="∑"/>
              <m:limLoc m:val="undOvr"/>
              <m:supHide m:val="1"/>
              <m:ctrlPr>
                <w:rPr>
                  <w:rFonts w:ascii="Cambria Math" w:hAnsi="Cambria Math"/>
                  <w:i/>
                </w:rPr>
              </m:ctrlPr>
            </m:naryPr>
            <m:sub>
              <m:r>
                <w:rPr>
                  <w:rFonts w:ascii="Cambria Math" w:hAnsi="Cambria Math"/>
                </w:rPr>
                <m:t>m,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451E3BAA" w14:textId="16551D0B" w:rsidR="00A317CF" w:rsidRDefault="00A317CF" w:rsidP="00A317CF">
      <w:pPr>
        <w:pStyle w:val="Heading3"/>
      </w:pPr>
      <w:bookmarkStart w:id="87" w:name="_Toc517434711"/>
      <w:r>
        <w:t>Rango de existencia</w:t>
      </w:r>
      <w:bookmarkEnd w:id="87"/>
    </w:p>
    <w:p w14:paraId="16C6C046" w14:textId="1F4E7515" w:rsidR="00E92D36" w:rsidRPr="00E92D36" w:rsidRDefault="00A317CF" w:rsidP="00A317CF">
      <w:pPr>
        <w:jc w:val="both"/>
      </w:pPr>
      <w:r>
        <w:t xml:space="preserve">Dado que todas las variables y parámetros </w:t>
      </w:r>
      <w:r w:rsidR="00B42D50">
        <w:t xml:space="preserve">a excepción de los parámetros referentes a </w:t>
      </w:r>
      <w:r w:rsidR="003F1145">
        <w:t xml:space="preserve">costo de transporte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t>.</w:t>
      </w:r>
      <w:r w:rsidR="00B42D50">
        <w:t xml:space="preserve"> El rango de existencia de los parámetros de </w:t>
      </w:r>
      <w:r w:rsidR="003F1145">
        <w:t xml:space="preserve">costo de transporte </w:t>
      </w:r>
      <w:r w:rsidR="00B42D50">
        <w:t xml:space="preserve">es el conjunto de los números reales no negativos: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p>
    <w:p w14:paraId="05B5857D" w14:textId="53084212" w:rsidR="001D4666" w:rsidRDefault="001D4666" w:rsidP="001D4666">
      <w:pPr>
        <w:pStyle w:val="Heading2"/>
      </w:pPr>
      <w:bookmarkStart w:id="88" w:name="_Toc517434712"/>
      <w:r>
        <w:t>Relación con el objetivo</w:t>
      </w:r>
      <w:bookmarkEnd w:id="88"/>
    </w:p>
    <w:p w14:paraId="4C842CBF" w14:textId="23402DDD"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w:t>
      </w:r>
      <w:r w:rsidR="006D17B1">
        <w:t xml:space="preserve"> no</w:t>
      </w:r>
      <w:r w:rsidR="00E92D36">
        <w:t xml:space="preserve"> lineales. Para cada uno de los algoritmos, se requerirá adaptar esta formulación según corresponda.</w:t>
      </w:r>
    </w:p>
    <w:p w14:paraId="164525D5" w14:textId="77777777" w:rsidR="00521278" w:rsidRDefault="00521278">
      <w:pPr>
        <w:spacing w:before="0" w:after="160" w:line="259" w:lineRule="auto"/>
        <w:rPr>
          <w:rFonts w:eastAsiaTheme="majorEastAsia" w:cstheme="majorBidi"/>
          <w:b/>
          <w:sz w:val="28"/>
          <w:szCs w:val="32"/>
        </w:rPr>
      </w:pPr>
      <w:r>
        <w:br w:type="page"/>
      </w:r>
    </w:p>
    <w:p w14:paraId="771C3DB7" w14:textId="61AF1F00" w:rsidR="001D4666" w:rsidRDefault="001D4666" w:rsidP="00C365C8">
      <w:pPr>
        <w:pStyle w:val="Heading1"/>
        <w:jc w:val="both"/>
      </w:pPr>
      <w:bookmarkStart w:id="89" w:name="_Toc517434713"/>
      <w:r>
        <w:lastRenderedPageBreak/>
        <w:t>Definición de las estructuras que soporten los datos y el algoritmo para la resolución del problema de distribución de ayuda humanitaria</w:t>
      </w:r>
      <w:bookmarkEnd w:id="89"/>
    </w:p>
    <w:p w14:paraId="480DD75B" w14:textId="77777777" w:rsidR="00E81777" w:rsidRDefault="00E81777" w:rsidP="00E81777">
      <w:pPr>
        <w:pStyle w:val="Heading2"/>
      </w:pPr>
      <w:bookmarkStart w:id="90" w:name="_Toc517434714"/>
      <w:r>
        <w:t>Introducción</w:t>
      </w:r>
      <w:bookmarkEnd w:id="90"/>
    </w:p>
    <w:p w14:paraId="560B9918" w14:textId="5DFD116D"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se presentará la definición del cromosoma</w:t>
      </w:r>
      <w:r w:rsidR="007D2ED6">
        <w:t>.</w:t>
      </w:r>
      <w:r w:rsidR="00CE552F">
        <w:t xml:space="preserve"> </w:t>
      </w:r>
    </w:p>
    <w:p w14:paraId="15FD2229" w14:textId="0F3F0F0F" w:rsidR="00E81777" w:rsidRDefault="00E81777" w:rsidP="00E81777">
      <w:pPr>
        <w:pStyle w:val="Heading2"/>
      </w:pPr>
      <w:bookmarkStart w:id="91" w:name="_Toc517434715"/>
      <w:r>
        <w:t>Resultado</w:t>
      </w:r>
      <w:bookmarkEnd w:id="91"/>
    </w:p>
    <w:p w14:paraId="5F1A4707" w14:textId="77777777" w:rsidR="00FB1443" w:rsidRDefault="00FB1443" w:rsidP="00FB1443">
      <w:pPr>
        <w:pStyle w:val="Heading3"/>
      </w:pPr>
      <w:bookmarkStart w:id="92" w:name="_Toc517434716"/>
      <w:r>
        <w:t>Estructuras de datos para los parámetros iniciales y variables auxiliares del problema</w:t>
      </w:r>
      <w:bookmarkEnd w:id="92"/>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3F09FB1B" w14:textId="41953078" w:rsidR="00FB1443" w:rsidRDefault="00FB1443" w:rsidP="00FB1443">
      <w:pPr>
        <w:pStyle w:val="ListParagraph"/>
        <w:numPr>
          <w:ilvl w:val="1"/>
          <w:numId w:val="5"/>
        </w:numPr>
      </w:pPr>
      <w:r w:rsidRPr="001A5C33">
        <w:rPr>
          <w:b/>
        </w:rPr>
        <w:t>I</w:t>
      </w:r>
      <w:r>
        <w:t>: número de tipos de bienes</w:t>
      </w:r>
      <w:r w:rsidR="00F82FA4">
        <w:t xml:space="preserve"> </w:t>
      </w:r>
      <w:r w:rsidR="00AD7C5B">
        <w:t xml:space="preserve">(suministros) </w:t>
      </w:r>
      <w:r w:rsidR="00F82FA4">
        <w:t>de ayuda humanitaria</w:t>
      </w:r>
    </w:p>
    <w:p w14:paraId="12E50791" w14:textId="5DA798D3" w:rsidR="00FB1443" w:rsidRDefault="0047380F" w:rsidP="00FB1443">
      <w:pPr>
        <w:pStyle w:val="ListParagraph"/>
        <w:numPr>
          <w:ilvl w:val="1"/>
          <w:numId w:val="5"/>
        </w:numPr>
      </w:pPr>
      <w:r>
        <w:rPr>
          <w:b/>
          <w:i/>
        </w:rPr>
        <w:t>Inventario</w:t>
      </w:r>
      <w:r w:rsidR="00FB1443" w:rsidRPr="001A5C33">
        <w:rPr>
          <w:b/>
          <w:i/>
          <w:vertAlign w:val="subscript"/>
        </w:rPr>
        <w:t>k</w:t>
      </w:r>
      <w:r>
        <w:rPr>
          <w:b/>
          <w:i/>
          <w:vertAlign w:val="subscript"/>
        </w:rPr>
        <w:t>i</w:t>
      </w:r>
      <w:r w:rsidR="00FB1443">
        <w:t xml:space="preserve">: </w:t>
      </w:r>
      <w:r>
        <w:t>inventario total de bienes de tipo i en el nodo k</w:t>
      </w:r>
    </w:p>
    <w:p w14:paraId="7760103A" w14:textId="1D932D34" w:rsidR="00FB1443" w:rsidRDefault="00FB1443" w:rsidP="00FB1443">
      <w:pPr>
        <w:pStyle w:val="ListParagraph"/>
        <w:numPr>
          <w:ilvl w:val="1"/>
          <w:numId w:val="5"/>
        </w:numPr>
      </w:pPr>
      <w:r w:rsidRPr="001A5C33">
        <w:rPr>
          <w:b/>
          <w:i/>
        </w:rPr>
        <w:t>Demanda</w:t>
      </w:r>
      <w:r w:rsidRPr="001A5C33">
        <w:rPr>
          <w:b/>
          <w:i/>
          <w:vertAlign w:val="subscript"/>
        </w:rPr>
        <w:t>ki</w:t>
      </w:r>
      <w:r>
        <w:t xml:space="preserve">: demanda </w:t>
      </w:r>
      <w:r w:rsidR="0047380F">
        <w:t xml:space="preserve">total </w:t>
      </w:r>
      <w:r>
        <w:t>de bienes de tipo i en el nodo k</w:t>
      </w:r>
    </w:p>
    <w:p w14:paraId="3EF15DF8" w14:textId="1C30783D" w:rsidR="00FB1443" w:rsidRDefault="00FB1443" w:rsidP="00FB1443">
      <w:pPr>
        <w:pStyle w:val="ListParagraph"/>
        <w:numPr>
          <w:ilvl w:val="1"/>
          <w:numId w:val="5"/>
        </w:numPr>
      </w:pPr>
      <w:r w:rsidRPr="001A5C33">
        <w:rPr>
          <w:b/>
          <w:i/>
        </w:rPr>
        <w:t>Capacidad</w:t>
      </w:r>
      <w:r w:rsidR="0047380F">
        <w:rPr>
          <w:b/>
          <w:i/>
          <w:vertAlign w:val="subscript"/>
        </w:rPr>
        <w:t>k</w:t>
      </w:r>
      <w:r>
        <w:t xml:space="preserve">: capacidad </w:t>
      </w:r>
      <w:r w:rsidR="0047380F">
        <w:t>total del nodo de distribución k</w:t>
      </w:r>
    </w:p>
    <w:p w14:paraId="695D59F8" w14:textId="7ED87DED" w:rsidR="00FB1443" w:rsidRDefault="00FB1443" w:rsidP="00FB1443">
      <w:pPr>
        <w:pStyle w:val="ListParagraph"/>
        <w:numPr>
          <w:ilvl w:val="1"/>
          <w:numId w:val="5"/>
        </w:numPr>
      </w:pPr>
      <w:r w:rsidRPr="001A5C33">
        <w:rPr>
          <w:b/>
          <w:i/>
        </w:rPr>
        <w:t>CostoTransp</w:t>
      </w:r>
      <w:r w:rsidR="0047380F">
        <w:rPr>
          <w:b/>
          <w:i/>
          <w:vertAlign w:val="subscript"/>
        </w:rPr>
        <w:t>jk</w:t>
      </w:r>
      <w:r>
        <w:t xml:space="preserve">: costo de transporte </w:t>
      </w:r>
      <w:r w:rsidR="0047380F">
        <w:t>unitario entre los nodos j y k</w:t>
      </w:r>
    </w:p>
    <w:p w14:paraId="13C671EA" w14:textId="741B97F3" w:rsidR="00FB1443" w:rsidRDefault="00FB1443" w:rsidP="00FB1443">
      <w:pPr>
        <w:jc w:val="both"/>
      </w:pPr>
      <w:r>
        <w:t xml:space="preserve">Debido a que los primeros </w:t>
      </w:r>
      <w:r w:rsidR="001A771F">
        <w:t>dos</w:t>
      </w:r>
      <w:r>
        <w:t xml:space="preserve"> parámetros son escalares (K, I), su representación será la misma. Asimismo, el parámetro </w:t>
      </w:r>
      <w:r w:rsidR="001A771F" w:rsidRPr="001A771F">
        <w:rPr>
          <w:b/>
          <w:i/>
        </w:rPr>
        <w:t>CostoTransp</w:t>
      </w:r>
      <w:r w:rsidR="001A771F">
        <w:t xml:space="preserve"> </w:t>
      </w:r>
      <w:r>
        <w:t>será representado por una matriz de distancias de dimensiones [K, K]:</w:t>
      </w:r>
    </w:p>
    <w:p w14:paraId="3F0CEA83" w14:textId="7776A4F4"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001A771F">
        <w:rPr>
          <w:rFonts w:ascii="Consolas" w:hAnsi="Consolas" w:cs="Consolas"/>
          <w:b/>
          <w:i/>
        </w:rPr>
        <w:t>CostoTransp</w:t>
      </w:r>
      <w:r w:rsidRPr="00C31CDE">
        <w:rPr>
          <w:rFonts w:ascii="Consolas" w:hAnsi="Consolas" w:cs="Consolas"/>
        </w:rPr>
        <w:t>;</w:t>
      </w:r>
    </w:p>
    <w:p w14:paraId="42B698CE" w14:textId="5CCB2E50" w:rsidR="00FB1443" w:rsidRDefault="006E37B5" w:rsidP="00FB1443">
      <w:pPr>
        <w:jc w:val="both"/>
      </w:pPr>
      <w:r>
        <w:t>Los parámetros que indiquen propieda</w:t>
      </w:r>
      <w:r w:rsidR="003C2FFD">
        <w:t>de</w:t>
      </w:r>
      <w:r>
        <w:t xml:space="preserve">s de cada nodo de la red de distribución </w:t>
      </w:r>
      <w:r w:rsidR="00FB1443">
        <w:t>(</w:t>
      </w:r>
      <w:r w:rsidR="00FB1443" w:rsidRPr="00C55BA0">
        <w:rPr>
          <w:b/>
          <w:i/>
        </w:rPr>
        <w:t>Demanda</w:t>
      </w:r>
      <w:r w:rsidR="00FB1443">
        <w:t xml:space="preserve">, </w:t>
      </w:r>
      <w:r w:rsidR="00FB1443" w:rsidRPr="00C55BA0">
        <w:rPr>
          <w:b/>
          <w:i/>
        </w:rPr>
        <w:t>Inv</w:t>
      </w:r>
      <w:r>
        <w:rPr>
          <w:b/>
          <w:i/>
        </w:rPr>
        <w:t>entario</w:t>
      </w:r>
      <w:r w:rsidR="00FB1443">
        <w:t xml:space="preserve">, </w:t>
      </w:r>
      <w:r>
        <w:rPr>
          <w:b/>
          <w:i/>
        </w:rPr>
        <w:t>Capacidad</w:t>
      </w:r>
      <w:r w:rsidR="00FB1443">
        <w:t xml:space="preserve">) serán agrupados en la clase </w:t>
      </w:r>
      <w:r>
        <w:t>nodo</w:t>
      </w:r>
      <w:r w:rsidR="00FB1443">
        <w:t>:</w:t>
      </w:r>
    </w:p>
    <w:p w14:paraId="7210EF66" w14:textId="113CE330" w:rsidR="00FB1443" w:rsidRPr="00544014" w:rsidRDefault="00FB1443" w:rsidP="00FB1443">
      <w:pPr>
        <w:spacing w:line="240" w:lineRule="auto"/>
        <w:jc w:val="both"/>
        <w:rPr>
          <w:rFonts w:ascii="Consolas" w:hAnsi="Consolas" w:cs="Consolas"/>
        </w:rPr>
      </w:pPr>
      <w:r w:rsidRPr="00544014">
        <w:rPr>
          <w:rFonts w:ascii="Consolas" w:hAnsi="Consolas" w:cs="Consolas"/>
        </w:rPr>
        <w:t xml:space="preserve">Clase </w:t>
      </w:r>
      <w:r w:rsidR="006E37B5" w:rsidRPr="00544014">
        <w:rPr>
          <w:rFonts w:ascii="Consolas" w:hAnsi="Consolas" w:cs="Consolas"/>
          <w:b/>
          <w:i/>
        </w:rPr>
        <w:t>Nodo</w:t>
      </w:r>
      <w:r w:rsidRPr="00544014">
        <w:rPr>
          <w:rFonts w:ascii="Consolas" w:hAnsi="Consolas" w:cs="Consolas"/>
        </w:rPr>
        <w:t xml:space="preserve"> {</w:t>
      </w:r>
    </w:p>
    <w:p w14:paraId="0EBD10B9" w14:textId="1A278213"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Entero </w:t>
      </w:r>
      <w:r w:rsidRPr="00544014">
        <w:rPr>
          <w:rFonts w:ascii="Consolas" w:hAnsi="Consolas" w:cs="Consolas"/>
          <w:b/>
          <w:i/>
        </w:rPr>
        <w:t>id</w:t>
      </w:r>
      <w:r w:rsidR="006E37B5" w:rsidRPr="00544014">
        <w:rPr>
          <w:rFonts w:ascii="Consolas" w:hAnsi="Consolas" w:cs="Consolas"/>
          <w:b/>
          <w:i/>
        </w:rPr>
        <w:t>Nodo</w:t>
      </w:r>
      <w:r w:rsidRPr="00544014">
        <w:rPr>
          <w:rFonts w:ascii="Consolas" w:hAnsi="Consolas" w:cs="Consolas"/>
        </w:rPr>
        <w:t>;</w:t>
      </w:r>
    </w:p>
    <w:p w14:paraId="063735A5" w14:textId="3FCE5C67"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Demanda</w:t>
      </w:r>
      <w:r w:rsidRPr="00544014">
        <w:rPr>
          <w:rFonts w:ascii="Consolas" w:hAnsi="Consolas" w:cs="Consolas"/>
        </w:rPr>
        <w:t>;</w:t>
      </w:r>
    </w:p>
    <w:p w14:paraId="0F11A368" w14:textId="77D294CF"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Inv</w:t>
      </w:r>
      <w:r w:rsidR="006E37B5" w:rsidRPr="00544014">
        <w:rPr>
          <w:rFonts w:ascii="Consolas" w:hAnsi="Consolas" w:cs="Consolas"/>
          <w:b/>
          <w:i/>
        </w:rPr>
        <w:t>entario</w:t>
      </w:r>
      <w:r w:rsidRPr="00544014">
        <w:rPr>
          <w:rFonts w:ascii="Consolas" w:hAnsi="Consolas" w:cs="Consolas"/>
        </w:rPr>
        <w:t>;</w:t>
      </w:r>
    </w:p>
    <w:p w14:paraId="32B6838E" w14:textId="51CC524D" w:rsidR="00FB1443" w:rsidRPr="00544014" w:rsidRDefault="00FB1443" w:rsidP="00FB1443">
      <w:pPr>
        <w:spacing w:line="240" w:lineRule="auto"/>
        <w:jc w:val="both"/>
        <w:rPr>
          <w:rFonts w:ascii="Consolas" w:hAnsi="Consolas" w:cs="Consolas"/>
        </w:rPr>
      </w:pPr>
      <w:r w:rsidRPr="00544014">
        <w:rPr>
          <w:rFonts w:ascii="Consolas" w:hAnsi="Consolas" w:cs="Consolas"/>
        </w:rPr>
        <w:lastRenderedPageBreak/>
        <w:tab/>
        <w:t xml:space="preserve">Arreglo </w:t>
      </w:r>
      <w:r w:rsidR="00230E53" w:rsidRPr="00544014">
        <w:rPr>
          <w:rFonts w:ascii="Consolas" w:hAnsi="Consolas" w:cs="Consolas"/>
        </w:rPr>
        <w:t xml:space="preserve">de enteros </w:t>
      </w:r>
      <w:r w:rsidRPr="00544014">
        <w:rPr>
          <w:rFonts w:ascii="Consolas" w:hAnsi="Consolas" w:cs="Consolas"/>
        </w:rPr>
        <w:t xml:space="preserve">[K] </w:t>
      </w:r>
      <w:r w:rsidR="006E37B5" w:rsidRPr="00544014">
        <w:rPr>
          <w:rFonts w:ascii="Consolas" w:hAnsi="Consolas" w:cs="Consolas"/>
          <w:b/>
          <w:i/>
        </w:rPr>
        <w:t>Capacidad</w:t>
      </w:r>
      <w:r w:rsidRPr="00544014">
        <w:rPr>
          <w:rFonts w:ascii="Consolas" w:hAnsi="Consolas" w:cs="Consolas"/>
        </w:rPr>
        <w:t>;</w:t>
      </w:r>
    </w:p>
    <w:p w14:paraId="013165C7" w14:textId="52A1CB5F" w:rsidR="00FB1443" w:rsidRPr="006E37B5" w:rsidRDefault="00FB1443" w:rsidP="006E37B5">
      <w:pPr>
        <w:jc w:val="both"/>
        <w:rPr>
          <w:rFonts w:ascii="Consolas" w:hAnsi="Consolas" w:cs="Consolas"/>
        </w:rPr>
      </w:pPr>
      <w:r w:rsidRPr="00A12B2B">
        <w:rPr>
          <w:rFonts w:ascii="Consolas" w:hAnsi="Consolas" w:cs="Consolas"/>
        </w:rPr>
        <w:t>}</w:t>
      </w:r>
    </w:p>
    <w:p w14:paraId="2B143CB6" w14:textId="53074781" w:rsidR="00E81777" w:rsidRDefault="00CE552F" w:rsidP="00E81777">
      <w:pPr>
        <w:pStyle w:val="Heading3"/>
      </w:pPr>
      <w:bookmarkStart w:id="93" w:name="_Toc517434717"/>
      <w:r>
        <w:t>Variable de decisión</w:t>
      </w:r>
      <w:r w:rsidR="00A524E7">
        <w:t xml:space="preserve"> y cromosoma</w:t>
      </w:r>
      <w:bookmarkEnd w:id="93"/>
    </w:p>
    <w:p w14:paraId="27276A25" w14:textId="514BB09A" w:rsidR="00CE552F" w:rsidRDefault="008C1FDF" w:rsidP="00820075">
      <w:pPr>
        <w:jc w:val="both"/>
      </w:pPr>
      <w:r>
        <w:t>L</w:t>
      </w:r>
      <w:r w:rsidR="00CE552F">
        <w:t xml:space="preserve">a variable de decisión que </w:t>
      </w:r>
      <w:r w:rsidR="00513F51">
        <w:t xml:space="preserve">se formuló </w:t>
      </w:r>
      <w:r w:rsidR="00CE552F">
        <w:t xml:space="preserve">en </w:t>
      </w:r>
      <w:r w:rsidR="00820075">
        <w:t xml:space="preserve">el capítulo anterior es </w:t>
      </w:r>
      <w:r>
        <w:t xml:space="preserve">la </w:t>
      </w:r>
      <w:r w:rsidR="00820075">
        <w:t>siguiente:</w:t>
      </w:r>
    </w:p>
    <w:p w14:paraId="4F0FD199" w14:textId="0B756C29" w:rsidR="00BB06D1" w:rsidRDefault="00BB06D1" w:rsidP="00820075">
      <w:pPr>
        <w:pStyle w:val="ListParagraph"/>
        <w:numPr>
          <w:ilvl w:val="0"/>
          <w:numId w:val="5"/>
        </w:numPr>
        <w:jc w:val="both"/>
      </w:pPr>
      <w:r>
        <w:rPr>
          <w:b/>
          <w:i/>
        </w:rPr>
        <w:t>Transp</w:t>
      </w:r>
      <w:r w:rsidRPr="00BB06D1">
        <w:rPr>
          <w:b/>
          <w:i/>
          <w:vertAlign w:val="subscript"/>
        </w:rPr>
        <w:t>jk</w:t>
      </w:r>
      <w:r>
        <w:rPr>
          <w:b/>
          <w:i/>
          <w:vertAlign w:val="subscript"/>
        </w:rPr>
        <w:t>i</w:t>
      </w:r>
      <w:r w:rsidRPr="00BB06D1">
        <w:t>,</w:t>
      </w:r>
      <w:r>
        <w:t xml:space="preserve"> que indica la cantidad de bienes</w:t>
      </w:r>
      <w:r w:rsidR="00B2275C">
        <w:t xml:space="preserve"> (suministros de ayuda humanitaria)</w:t>
      </w:r>
      <w:r>
        <w:t xml:space="preserve"> de tipo i que se transportan desde el nodo j hacia k</w:t>
      </w:r>
    </w:p>
    <w:p w14:paraId="7C26D71A" w14:textId="4B8F48BF" w:rsidR="009C783E" w:rsidRDefault="00A524E7" w:rsidP="00251533">
      <w:pPr>
        <w:jc w:val="both"/>
      </w:pPr>
      <w:r>
        <w:t xml:space="preserve">Esta variable de decisión </w:t>
      </w:r>
      <w:r w:rsidR="00641E30">
        <w:t xml:space="preserve">es </w:t>
      </w:r>
      <w:r>
        <w:t xml:space="preserve">la que </w:t>
      </w:r>
      <w:r w:rsidR="00B043E0">
        <w:t xml:space="preserve">genera un plan de distribución y </w:t>
      </w:r>
      <w:r>
        <w:t>describe una posible solución para el problema de optimización</w:t>
      </w:r>
      <w:r w:rsidR="00B043E0">
        <w:t>. D</w:t>
      </w:r>
      <w:r w:rsidR="009C783E">
        <w:t xml:space="preserve">e acuerdo con </w:t>
      </w:r>
      <w:r w:rsidR="00AA6417">
        <w:t xml:space="preserve">primeras investigaciones </w:t>
      </w:r>
      <w:r w:rsidR="00653755">
        <w:t>en el tema de algoritmos genéticos aplicados al problema de transporte</w:t>
      </w:r>
      <w:r w:rsidR="008C0E84">
        <w:t xml:space="preserve"> </w:t>
      </w:r>
      <w:r w:rsidR="008C0E84">
        <w:fldChar w:fldCharType="begin" w:fldLock="1"/>
      </w:r>
      <w:r w:rsidR="008C0E84">
        <w:instrText>ADDIN CSL_CITATION { "citationItems" : [ { "id" : "ITEM-1", "itemData" : { "DOI" : "10.1109/21.87092", "ISSN" : "00189472", "author" : [ { "dropping-particle" : "", "family" : "Vignaux", "given" : "G.A.", "non-dropping-particle" : "", "parse-names" : false, "suffix" : "" }, { "dropping-particle" : "", "family" : "Michalewicz", "given" : "Z.", "non-dropping-particle" : "", "parse-names" : false, "suffix" : "" } ], "container-title" : "IEEE Transactions on Systems, Man, and Cybernetics", "id" : "ITEM-1", "issue" : "2", "issued" : { "date-parts" : [ [ "1991" ] ] }, "page" : "445-452", "title" : "A genetic algorithm for the linear transportation problem", "type" : "article-journal", "volume" : "21" }, "uris" : [ "http://www.mendeley.com/documents/?uuid=00f9993c-1ae5-3db3-b363-23847670f379" ] } ], "mendeley" : { "formattedCitation" : "(Vignaux &amp; Michalewicz, 1991)", "plainTextFormattedCitation" : "(Vignaux &amp; Michalewicz, 1991)", "previouslyFormattedCitation" : "(Vignaux &amp; Michalewicz, 1991)" }, "properties" : {  }, "schema" : "https://github.com/citation-style-language/schema/raw/master/csl-citation.json" }</w:instrText>
      </w:r>
      <w:r w:rsidR="008C0E84">
        <w:fldChar w:fldCharType="separate"/>
      </w:r>
      <w:r w:rsidR="008C0E84" w:rsidRPr="00653755">
        <w:rPr>
          <w:noProof/>
        </w:rPr>
        <w:t>(Vignaux &amp; Michalewicz, 1991)</w:t>
      </w:r>
      <w:r w:rsidR="008C0E84">
        <w:fldChar w:fldCharType="end"/>
      </w:r>
      <w:r w:rsidR="00653755">
        <w:t xml:space="preserve">, una manera inicial de </w:t>
      </w:r>
      <w:r w:rsidR="00AA6417">
        <w:t>definir</w:t>
      </w:r>
      <w:r w:rsidR="00653755">
        <w:t xml:space="preserve"> el cromosoma es hacer que el cromosoma represente directamente dicha variable de decisión.</w:t>
      </w:r>
      <w:r w:rsidR="00AA6417">
        <w:t xml:space="preserve"> Sin embargo, decidir representar la matriz de transporte directamente en el cromosoma hace complicado el uso de operadores genéticos como mutación y especialmente cruce, siendo una de las razones principales el hecho de que las redes de transporte no suelen están completamente conectadas comúnmente, lo cual genera vacíos permanentes en las matrices de transporte, las cuales además deben mantener un equilibrio de transporte (lo que entra es igual a lo que sale), generando una alta probabilidad de crear individuos no factibles (o aberraciones) en un algoritmo genético</w:t>
      </w:r>
      <w:r w:rsidR="00B043E0">
        <w:t xml:space="preserve"> y requiriendo operadores de reparación</w:t>
      </w:r>
      <w:r w:rsidR="00AA6417">
        <w:t xml:space="preserve">. Ante este hecho, ha habido diferentes propuestas para generar una representación más eficiente y compacta del cromosoma, como </w:t>
      </w:r>
      <w:r w:rsidR="00B043E0">
        <w:t xml:space="preserve">representar el cromosoma como una lista de aristas de la red de transporte </w:t>
      </w:r>
      <w:r w:rsidR="00B043E0">
        <w:fldChar w:fldCharType="begin" w:fldLock="1"/>
      </w:r>
      <w:r w:rsidR="00B043E0">
        <w:instrText>ADDIN CSL_CITATION { "citationItems" : [ { "id" : "ITEM-1", "itemData" : { "abstract" : "We investigate a transportation problem with discontinuous piecewise linear cost function in this paper. The basic feasible solution for the transportation problem, in which flow bounds on edges are uncertain, is obtained by disaggregating piecewise linear cost function. A genetic algorithm is proposed to solve the transportation problem based on the network representation of the basic feasible solution. A basic feasible solution is represented by the spanning tree that consists of all basic edges and nonbasic edges with positive flow amount. Sorted edge set is used to represent the spanning tree. Edges of a spanning tree are sorted by root first search pattern in the representation. Single point crossover operator and random pivot mutation operator are developed for effective and efficient evolution. Computational tests demonstrate our genetic algorithm not only can obtain better solution quality, but also is more efficient than the previous proposed genetic algorithm based on the matrix encoding.", "author" : [ { "dropping-particle" : "", "family" : "Sheng", "given" : "Su", "non-dropping-particle" : "", "parse-names" : false, "suffix" : "" }, { "dropping-particle" : "", "family" : "Dechen", "given" : "Zhan", "non-dropping-particle" : "", "parse-names" : false, "suffix" : "" }, { "dropping-particle" : "", "family" : "Xiaofei", "given" : "Xu", "non-dropping-particle" : "", "parse-names" : false, "suffix" : "" } ], "container-title" : "IJCSNS International Journal of Computer Science and Network Security", "id" : "ITEM-1", "issue" : "7A", "issued" : { "date-parts" : [ [ "2006" ] ] }, "title" : "Genetic Algorithm for the Transportation Problem with Discontinuous Piecewise Linear Cost Function", "type" : "article-journal", "volume" : "6" }, "uris" : [ "http://www.mendeley.com/documents/?uuid=f5627572-f3ed-315b-b2f6-6f88df584ced" ] } ], "mendeley" : { "formattedCitation" : "(Sheng, Dechen, &amp; Xiaofei, 2006)", "plainTextFormattedCitation" : "(Sheng, Dechen, &amp; Xiaofei, 2006)", "previouslyFormattedCitation" : "(Sheng, Dechen, &amp; Xiaofei, 2006)" }, "properties" : {  }, "schema" : "https://github.com/citation-style-language/schema/raw/master/csl-citation.json" }</w:instrText>
      </w:r>
      <w:r w:rsidR="00B043E0">
        <w:fldChar w:fldCharType="separate"/>
      </w:r>
      <w:r w:rsidR="00B043E0" w:rsidRPr="00B043E0">
        <w:rPr>
          <w:noProof/>
        </w:rPr>
        <w:t>(Sheng, Dechen, &amp; Xiaofei, 2006)</w:t>
      </w:r>
      <w:r w:rsidR="00B043E0">
        <w:fldChar w:fldCharType="end"/>
      </w:r>
      <w:r w:rsidR="00B2275C">
        <w:t xml:space="preserve"> y como una lista de prioridades de los nodos </w:t>
      </w:r>
      <w:r w:rsidR="008C0E84">
        <w:t xml:space="preserve">de la red de distribución </w:t>
      </w:r>
      <w:r w:rsidR="008C0E84">
        <w:fldChar w:fldCharType="begin" w:fldLock="1"/>
      </w:r>
      <w:r w:rsidR="008C0E84">
        <w:instrText>ADDIN CSL_CITATION { "citationItems" : [ { "id" : "ITEM-1", "itemData" : { "DOI" : "10.1007/s00291-005-0029-9", "ISSN" : "0171-6468", "author" : [ { "dropping-particle" : "", "family" : "Gen", "given" : "Mitsuo", "non-dropping-particle" : "", "parse-names" : false, "suffix" : "" }, { "dropping-particle" : "", "family" : "Altiparmak", "given" : "Fulya", "non-dropping-particle" : "", "parse-names" : false, "suffix" : "" }, { "dropping-particle" : "", "family" : "Lin", "given" : "Lin", "non-dropping-particle" : "", "parse-names" : false, "suffix" : "" } ], "container-title" : "OR Spectrum", "id" : "ITEM-1", "issue" : "3", "issued" : { "date-parts" : [ [ "2006", "7", "8" ] ] }, "page" : "337-354", "title" : "A genetic algorithm for two-stage transportation problem using priority-based encoding", "type" : "article-journal", "volume" : "28" }, "uris" : [ "http://www.mendeley.com/documents/?uuid=6058eddc-523b-3062-a38d-ea9978224858" ] } ], "mendeley" : { "formattedCitation" : "(Gen, Altiparmak, &amp; Lin, 2006)", "plainTextFormattedCitation" : "(Gen, Altiparmak, &amp; Lin, 2006)", "previouslyFormattedCitation" : "(Gen, Altiparmak, &amp; Lin, 2006)" }, "properties" : {  }, "schema" : "https://github.com/citation-style-language/schema/raw/master/csl-citation.json" }</w:instrText>
      </w:r>
      <w:r w:rsidR="008C0E84">
        <w:fldChar w:fldCharType="separate"/>
      </w:r>
      <w:r w:rsidR="008C0E84" w:rsidRPr="008C0E84">
        <w:rPr>
          <w:noProof/>
        </w:rPr>
        <w:t>(Gen, Altiparmak, &amp; Lin, 2006)</w:t>
      </w:r>
      <w:r w:rsidR="008C0E84">
        <w:fldChar w:fldCharType="end"/>
      </w:r>
      <w:r w:rsidR="008C0E84">
        <w:t>. Esta última representación se caracteriza por tener un menor tamaño debido a que la codificación es por nodo en lugar de arista y debido a que codifica un conjunto de prioridades</w:t>
      </w:r>
      <w:r w:rsidR="00240219">
        <w:t xml:space="preserve"> - </w:t>
      </w:r>
      <w:r w:rsidR="008C0E84">
        <w:t>el cual representa mediante una permutación de números enteros</w:t>
      </w:r>
      <w:r w:rsidR="00240219">
        <w:t xml:space="preserve"> -</w:t>
      </w:r>
      <w:r w:rsidR="008C0E84">
        <w:t xml:space="preserve"> resulta bastante adecuada para los operadores de cruce y mutación, sin requerir operadores de reparación. Por estos motivos, esta será la representación sobre la cual nos basaremos para la definición del cromosoma de nuestro algoritmo genético, la cual se explica a continuación.</w:t>
      </w:r>
    </w:p>
    <w:p w14:paraId="12E86F5A" w14:textId="67B77BE4" w:rsidR="008C0E84" w:rsidRDefault="008C0E84" w:rsidP="008C0E84">
      <w:pPr>
        <w:pStyle w:val="Heading3"/>
      </w:pPr>
      <w:bookmarkStart w:id="94" w:name="_Toc517434718"/>
      <w:r>
        <w:t>Cromosoma</w:t>
      </w:r>
      <w:bookmarkEnd w:id="94"/>
    </w:p>
    <w:p w14:paraId="3BB5CDB3" w14:textId="3E1E6C2D" w:rsidR="00BF4F4E" w:rsidRDefault="00BC1803" w:rsidP="008C0E84">
      <w:pPr>
        <w:jc w:val="both"/>
      </w:pPr>
      <w:r>
        <w:rPr>
          <w:noProof/>
        </w:rPr>
        <w:drawing>
          <wp:anchor distT="0" distB="0" distL="114300" distR="114300" simplePos="0" relativeHeight="251724800" behindDoc="0" locked="0" layoutInCell="1" allowOverlap="1" wp14:anchorId="41D64751" wp14:editId="13F46BE3">
            <wp:simplePos x="0" y="0"/>
            <wp:positionH relativeFrom="column">
              <wp:posOffset>2682875</wp:posOffset>
            </wp:positionH>
            <wp:positionV relativeFrom="paragraph">
              <wp:posOffset>2136103</wp:posOffset>
            </wp:positionV>
            <wp:extent cx="2299447" cy="2350558"/>
            <wp:effectExtent l="0" t="0" r="571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9447" cy="2350558"/>
                    </a:xfrm>
                    <a:prstGeom prst="rect">
                      <a:avLst/>
                    </a:prstGeom>
                  </pic:spPr>
                </pic:pic>
              </a:graphicData>
            </a:graphic>
            <wp14:sizeRelH relativeFrom="margin">
              <wp14:pctWidth>0</wp14:pctWidth>
            </wp14:sizeRelH>
            <wp14:sizeRelV relativeFrom="margin">
              <wp14:pctHeight>0</wp14:pctHeight>
            </wp14:sizeRelV>
          </wp:anchor>
        </w:drawing>
      </w:r>
      <w:r w:rsidR="008C0E84">
        <w:t xml:space="preserve">De acuerdo a lo mencionado en la sección anterior, el cromosoma consiste </w:t>
      </w:r>
      <w:r w:rsidR="00BF4F4E">
        <w:t xml:space="preserve">en una asignación de prioridades a los nodos de la red de transporte. Por ejemplo, </w:t>
      </w:r>
      <w:r w:rsidR="00B16547">
        <w:t xml:space="preserve">sea la </w:t>
      </w:r>
      <w:r w:rsidR="00B16547">
        <w:lastRenderedPageBreak/>
        <w:t xml:space="preserve">siguiente red de distribución, donde cada círculo representa un nodo de oferta (izquierda) o demanda (derecha), junto con la cantidad de oferta y demanda expresado en valores numéricos (en el contexto de ayuda humanitaria, la oferta son los bienes de ayuda disponibles en almacenes y la demanda es la necesidad de ayuda en puntos de desastre). La matriz de la izquierda representa la matriz de costos de la red de transporte, donde el elemento de la fila i y la columna j </w:t>
      </w:r>
      <w:r w:rsidR="0046311E">
        <w:t xml:space="preserve">de la matriz </w:t>
      </w:r>
      <w:r w:rsidR="00B16547">
        <w:t>indica el costo para llegar desde i hasta j:</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2"/>
        <w:gridCol w:w="4481"/>
      </w:tblGrid>
      <w:tr w:rsidR="002216F5" w14:paraId="4B2288CE" w14:textId="77777777" w:rsidTr="002216F5">
        <w:tc>
          <w:tcPr>
            <w:tcW w:w="4246" w:type="dxa"/>
            <w:vAlign w:val="center"/>
          </w:tcPr>
          <w:p w14:paraId="19D55F39" w14:textId="77FD4776" w:rsidR="002216F5" w:rsidRDefault="002216F5" w:rsidP="002216F5">
            <w:pPr>
              <w:jc w:val="center"/>
            </w:pPr>
            <w:r>
              <w:rPr>
                <w:noProof/>
              </w:rPr>
              <w:drawing>
                <wp:inline distT="0" distB="0" distL="0" distR="0" wp14:anchorId="4AAB6D08" wp14:editId="2D82ACCA">
                  <wp:extent cx="1671918" cy="1194227"/>
                  <wp:effectExtent l="0" t="0" r="508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71918" cy="1194227"/>
                          </a:xfrm>
                          <a:prstGeom prst="rect">
                            <a:avLst/>
                          </a:prstGeom>
                        </pic:spPr>
                      </pic:pic>
                    </a:graphicData>
                  </a:graphic>
                </wp:inline>
              </w:drawing>
            </w:r>
          </w:p>
        </w:tc>
        <w:tc>
          <w:tcPr>
            <w:tcW w:w="4247" w:type="dxa"/>
            <w:vAlign w:val="center"/>
          </w:tcPr>
          <w:p w14:paraId="29B2CB00" w14:textId="180FBD61" w:rsidR="002216F5" w:rsidRDefault="002216F5" w:rsidP="002216F5">
            <w:pPr>
              <w:jc w:val="center"/>
            </w:pPr>
            <w:r>
              <w:rPr>
                <w:rFonts w:cs="Arial"/>
                <w:noProof/>
                <w:color w:val="000000"/>
              </w:rPr>
              <w:drawing>
                <wp:inline distT="0" distB="0" distL="0" distR="0" wp14:anchorId="2EE0F347" wp14:editId="06E1B7C0">
                  <wp:extent cx="2708694" cy="2769860"/>
                  <wp:effectExtent l="0" t="0" r="0" b="0"/>
                  <wp:docPr id="6" name="Picture 6" descr="https://lh6.googleusercontent.com/D6tU4D4RXKgQmrkgCKVYEALtE8oxFh-ISDO-8QIKoMt-CAItNhsoteq5a0FLDlVNZ1fZkOPVtgpotMzLZ7cmAIKVf08eClPwDix470woGfDH4Dsg7zZS-XzOINNW6emz3_RyoT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D6tU4D4RXKgQmrkgCKVYEALtE8oxFh-ISDO-8QIKoMt-CAItNhsoteq5a0FLDlVNZ1fZkOPVtgpotMzLZ7cmAIKVf08eClPwDix470woGfDH4Dsg7zZS-XzOINNW6emz3_RyoTP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4751" cy="2776053"/>
                          </a:xfrm>
                          <a:prstGeom prst="rect">
                            <a:avLst/>
                          </a:prstGeom>
                          <a:noFill/>
                          <a:ln>
                            <a:noFill/>
                          </a:ln>
                        </pic:spPr>
                      </pic:pic>
                    </a:graphicData>
                  </a:graphic>
                </wp:inline>
              </w:drawing>
            </w:r>
          </w:p>
        </w:tc>
      </w:tr>
    </w:tbl>
    <w:p w14:paraId="7F9E5AF6" w14:textId="1C52E2C5" w:rsidR="008C0E84" w:rsidRDefault="00BC1803" w:rsidP="00251533">
      <w:pPr>
        <w:jc w:val="both"/>
      </w:pPr>
      <w:r>
        <w:t>Un posible cromosoma para este problema sería el siguiente:</w:t>
      </w:r>
    </w:p>
    <w:p w14:paraId="683309F7" w14:textId="29D79049" w:rsidR="00BC1803" w:rsidRDefault="00BC1803" w:rsidP="00A75066">
      <w:pPr>
        <w:jc w:val="center"/>
      </w:pPr>
      <w:r>
        <w:rPr>
          <w:noProof/>
        </w:rPr>
        <w:drawing>
          <wp:inline distT="0" distB="0" distL="0" distR="0" wp14:anchorId="71F48040" wp14:editId="5FB160D5">
            <wp:extent cx="2660484" cy="591671"/>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0484" cy="591671"/>
                    </a:xfrm>
                    <a:prstGeom prst="rect">
                      <a:avLst/>
                    </a:prstGeom>
                  </pic:spPr>
                </pic:pic>
              </a:graphicData>
            </a:graphic>
          </wp:inline>
        </w:drawing>
      </w:r>
    </w:p>
    <w:p w14:paraId="76D8FA6B" w14:textId="241F74C0" w:rsidR="00BC1803" w:rsidRDefault="00BC1803" w:rsidP="00251533">
      <w:pPr>
        <w:jc w:val="both"/>
      </w:pPr>
      <w:r>
        <w:t>E</w:t>
      </w:r>
      <w:r w:rsidR="00E876AB">
        <w:t>n este cromosoma, el</w:t>
      </w:r>
      <w:r>
        <w:t xml:space="preserve"> valor de prioridad más alto (7) ocurre en el nodo destino D, lo cual significa que se debe atender primero, para lo cual se selecciona el nodo origen que tenga el menor costo para llegar a D. </w:t>
      </w:r>
      <w:r w:rsidR="00E876AB">
        <w:t>Observando la matriz de costos, el nodo origen A tiene el menor costo (11), por lo cual se escoge para transportar la cantidad de bienes de ayuda necesarios (300):</w:t>
      </w:r>
    </w:p>
    <w:p w14:paraId="2491FDA9" w14:textId="0FFAB547" w:rsidR="00E876AB" w:rsidRDefault="0070076E" w:rsidP="0070076E">
      <w:pPr>
        <w:jc w:val="center"/>
      </w:pPr>
      <w:r>
        <w:rPr>
          <w:noProof/>
        </w:rPr>
        <w:lastRenderedPageBreak/>
        <w:drawing>
          <wp:inline distT="0" distB="0" distL="0" distR="0" wp14:anchorId="20090E01" wp14:editId="32DCC819">
            <wp:extent cx="2021851" cy="2012577"/>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21851" cy="2012577"/>
                    </a:xfrm>
                    <a:prstGeom prst="rect">
                      <a:avLst/>
                    </a:prstGeom>
                  </pic:spPr>
                </pic:pic>
              </a:graphicData>
            </a:graphic>
          </wp:inline>
        </w:drawing>
      </w:r>
    </w:p>
    <w:p w14:paraId="4F11DF6D" w14:textId="5A9AAEF1" w:rsidR="00515DC1" w:rsidRDefault="001008B4" w:rsidP="00251533">
      <w:pPr>
        <w:jc w:val="both"/>
      </w:pPr>
      <w:r>
        <w:t>S</w:t>
      </w:r>
      <w:r w:rsidR="00515DC1">
        <w:t>e continúa con el siguiente nodo de mayor prioridad, el cual es el nodo G (prioridad</w:t>
      </w:r>
      <w:r w:rsidR="00515DC1" w:rsidRPr="00515DC1">
        <w:t>=</w:t>
      </w:r>
      <w:r w:rsidR="00515DC1">
        <w:t>6), y según la matriz de distancias, el nodo origen de menor costo para llegar a G es el nodo C (costo</w:t>
      </w:r>
      <w:r w:rsidR="00515DC1" w:rsidRPr="00515DC1">
        <w:t>=1</w:t>
      </w:r>
      <w:r w:rsidR="00515DC1">
        <w:t>3), por lo cual se decide transportar la ayuda necesaria entre estos puntos (350):</w:t>
      </w:r>
    </w:p>
    <w:p w14:paraId="1005D557" w14:textId="2A55ADDB" w:rsidR="00515DC1" w:rsidRDefault="006B4BB5" w:rsidP="006B4BB5">
      <w:pPr>
        <w:jc w:val="center"/>
      </w:pPr>
      <w:r>
        <w:rPr>
          <w:noProof/>
        </w:rPr>
        <w:drawing>
          <wp:inline distT="0" distB="0" distL="0" distR="0" wp14:anchorId="33FB696D" wp14:editId="5AF53ADA">
            <wp:extent cx="1967708" cy="202602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7708" cy="2026024"/>
                    </a:xfrm>
                    <a:prstGeom prst="rect">
                      <a:avLst/>
                    </a:prstGeom>
                  </pic:spPr>
                </pic:pic>
              </a:graphicData>
            </a:graphic>
          </wp:inline>
        </w:drawing>
      </w:r>
    </w:p>
    <w:p w14:paraId="7E31821D" w14:textId="36625775" w:rsidR="00515DC1" w:rsidRDefault="00515DC1" w:rsidP="00251533">
      <w:pPr>
        <w:jc w:val="both"/>
      </w:pPr>
      <w:r>
        <w:t>Este proceso se repite hasta que se termine de satisfacer la demanda o hasta que ya no queden más bienes de ayuda en los almacenes:</w:t>
      </w:r>
    </w:p>
    <w:p w14:paraId="6B648C21" w14:textId="77777777" w:rsidR="006B4BB5" w:rsidRDefault="00075DCC" w:rsidP="006B4BB5">
      <w:pPr>
        <w:jc w:val="center"/>
      </w:pPr>
      <w:r>
        <w:rPr>
          <w:noProof/>
        </w:rPr>
        <w:drawing>
          <wp:inline distT="0" distB="0" distL="0" distR="0" wp14:anchorId="414E849A" wp14:editId="0CDF99E3">
            <wp:extent cx="2120152" cy="2337329"/>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20152" cy="2337329"/>
                    </a:xfrm>
                    <a:prstGeom prst="rect">
                      <a:avLst/>
                    </a:prstGeom>
                  </pic:spPr>
                </pic:pic>
              </a:graphicData>
            </a:graphic>
          </wp:inline>
        </w:drawing>
      </w:r>
    </w:p>
    <w:p w14:paraId="30BAA8BA" w14:textId="152C9BE0" w:rsidR="000D0893" w:rsidRDefault="000D0893" w:rsidP="00251533">
      <w:pPr>
        <w:jc w:val="both"/>
      </w:pPr>
      <w:r>
        <w:lastRenderedPageBreak/>
        <w:t>De esta manera, el cromosoma será un arreglo de tamaño N, donde N es el número de nodos en la red distribución. El contenido de cada gen del cromosoma será un número entero de 1 a N, el cual representará el nivel de prioridad de cada nodo, considerando que cada nodo tendrá un valor de prioridad diferente. En otras palabras, el cromosoma contendrá una permutación de valores de prioridad de 1 a N. Esto facilitará los operadores genéticos que se presentarán posteriormente.</w:t>
      </w:r>
    </w:p>
    <w:p w14:paraId="2E6B254A" w14:textId="6A4AB015" w:rsidR="00515DC1" w:rsidRDefault="00075DCC" w:rsidP="00251533">
      <w:pPr>
        <w:jc w:val="both"/>
      </w:pPr>
      <w:r>
        <w:t>A partir d</w:t>
      </w:r>
      <w:r w:rsidR="000D0893">
        <w:t>el ejemplo previo</w:t>
      </w:r>
      <w:r>
        <w:t>, se define el siguiente algoritmo de decodificación</w:t>
      </w:r>
      <w:r w:rsidR="00A04FFE">
        <w:t xml:space="preserve"> de cromosoma</w:t>
      </w:r>
      <w:r>
        <w:t>:</w:t>
      </w:r>
    </w:p>
    <w:p w14:paraId="6406424F" w14:textId="302EB305" w:rsidR="00075DCC" w:rsidRDefault="00075DCC" w:rsidP="00075DCC">
      <w:pPr>
        <w:pStyle w:val="ListParagraph"/>
        <w:numPr>
          <w:ilvl w:val="0"/>
          <w:numId w:val="8"/>
        </w:numPr>
        <w:ind w:left="720"/>
        <w:jc w:val="both"/>
        <w:rPr>
          <w:b/>
        </w:rPr>
      </w:pPr>
      <w:r>
        <w:rPr>
          <w:b/>
        </w:rPr>
        <w:t>DecodificarCromosoma (</w:t>
      </w:r>
      <w:r w:rsidRPr="00075DCC">
        <w:rPr>
          <w:b/>
          <w:i/>
        </w:rPr>
        <w:t>cromosoma</w:t>
      </w:r>
      <w:r>
        <w:rPr>
          <w:b/>
        </w:rPr>
        <w:t>)</w:t>
      </w:r>
    </w:p>
    <w:p w14:paraId="7F70FD0E" w14:textId="58A6318F" w:rsidR="00075DCC" w:rsidRDefault="00075DCC" w:rsidP="00075DCC">
      <w:pPr>
        <w:pStyle w:val="ListParagraph"/>
        <w:numPr>
          <w:ilvl w:val="0"/>
          <w:numId w:val="8"/>
        </w:numPr>
        <w:ind w:left="720"/>
        <w:jc w:val="both"/>
      </w:pPr>
      <w:r>
        <w:t>Para cada nodo en el cromosoma hacer:</w:t>
      </w:r>
    </w:p>
    <w:p w14:paraId="4E784E63" w14:textId="4BAFD672" w:rsidR="00075DCC" w:rsidRPr="00075DCC" w:rsidRDefault="00075DCC" w:rsidP="00075DCC">
      <w:pPr>
        <w:pStyle w:val="ListParagraph"/>
        <w:numPr>
          <w:ilvl w:val="0"/>
          <w:numId w:val="8"/>
        </w:numPr>
        <w:ind w:left="720"/>
        <w:jc w:val="both"/>
      </w:pPr>
      <w:r>
        <w:t xml:space="preserve"> </w:t>
      </w:r>
      <w:r>
        <w:tab/>
      </w:r>
      <w:r w:rsidRPr="00075DCC">
        <w:rPr>
          <w:i/>
        </w:rPr>
        <w:t xml:space="preserve">nodo </w:t>
      </w:r>
      <w:r w:rsidRPr="00075DCC">
        <w:t>= escoger el siguiente nodo de mayor prioridad</w:t>
      </w:r>
      <w:r>
        <w:t xml:space="preserve"> (</w:t>
      </w:r>
      <w:r w:rsidRPr="00075DCC">
        <w:rPr>
          <w:i/>
        </w:rPr>
        <w:t>cromosoma</w:t>
      </w:r>
      <w:r>
        <w:t>)</w:t>
      </w:r>
    </w:p>
    <w:p w14:paraId="69FF979B" w14:textId="5DD1865D" w:rsidR="00075DCC" w:rsidRDefault="00075DCC" w:rsidP="00075DCC">
      <w:pPr>
        <w:pStyle w:val="ListParagraph"/>
        <w:numPr>
          <w:ilvl w:val="0"/>
          <w:numId w:val="8"/>
        </w:numPr>
        <w:ind w:left="720"/>
        <w:jc w:val="both"/>
      </w:pPr>
      <w:r>
        <w:t xml:space="preserve"> </w:t>
      </w:r>
      <w:r>
        <w:tab/>
        <w:t xml:space="preserve">Si </w:t>
      </w:r>
      <w:r w:rsidRPr="00075DCC">
        <w:rPr>
          <w:i/>
        </w:rPr>
        <w:t>nodo</w:t>
      </w:r>
      <w:r>
        <w:t xml:space="preserve"> es un nodo de destino entonces:</w:t>
      </w:r>
    </w:p>
    <w:p w14:paraId="7521B897" w14:textId="6C17B0FD" w:rsidR="00075DCC" w:rsidRDefault="00075DCC" w:rsidP="00075DCC">
      <w:pPr>
        <w:pStyle w:val="ListParagraph"/>
        <w:numPr>
          <w:ilvl w:val="0"/>
          <w:numId w:val="8"/>
        </w:numPr>
        <w:ind w:left="720"/>
        <w:jc w:val="both"/>
      </w:pPr>
      <w:r>
        <w:t xml:space="preserve"> </w:t>
      </w:r>
      <w:r>
        <w:tab/>
      </w:r>
      <w:r>
        <w:tab/>
      </w:r>
      <w:r w:rsidRPr="00075DCC">
        <w:rPr>
          <w:i/>
        </w:rPr>
        <w:t>origen</w:t>
      </w:r>
      <w:r>
        <w:t xml:space="preserve"> = seleccionar el nodo origen de menor costo</w:t>
      </w:r>
    </w:p>
    <w:p w14:paraId="63EDDAB6" w14:textId="2BC0D8C6" w:rsidR="00075DCC" w:rsidRDefault="00075DCC" w:rsidP="00075DCC">
      <w:pPr>
        <w:pStyle w:val="ListParagraph"/>
        <w:numPr>
          <w:ilvl w:val="0"/>
          <w:numId w:val="8"/>
        </w:numPr>
        <w:ind w:left="720"/>
        <w:jc w:val="both"/>
      </w:pPr>
      <w:r>
        <w:t xml:space="preserve"> </w:t>
      </w:r>
      <w:r>
        <w:tab/>
      </w:r>
      <w:r>
        <w:tab/>
      </w:r>
      <w:r w:rsidRPr="00075DCC">
        <w:rPr>
          <w:i/>
        </w:rPr>
        <w:t>bienesAtransportar</w:t>
      </w:r>
      <w:r>
        <w:t xml:space="preserve"> = min (oferta</w:t>
      </w:r>
      <w:r w:rsidRPr="00075DCC">
        <w:rPr>
          <w:vertAlign w:val="subscript"/>
        </w:rPr>
        <w:t>origen</w:t>
      </w:r>
      <w:r>
        <w:t>, demanda</w:t>
      </w:r>
      <w:r w:rsidRPr="00075DCC">
        <w:rPr>
          <w:vertAlign w:val="subscript"/>
        </w:rPr>
        <w:t>nodo</w:t>
      </w:r>
      <w:r>
        <w:t>)</w:t>
      </w:r>
    </w:p>
    <w:p w14:paraId="2048E485" w14:textId="006B0346" w:rsidR="00075DCC" w:rsidRDefault="00075DCC" w:rsidP="00075DCC">
      <w:pPr>
        <w:pStyle w:val="ListParagraph"/>
        <w:numPr>
          <w:ilvl w:val="0"/>
          <w:numId w:val="8"/>
        </w:numPr>
        <w:ind w:left="720"/>
        <w:jc w:val="both"/>
      </w:pPr>
      <w:r>
        <w:t xml:space="preserve"> </w:t>
      </w:r>
      <w:r>
        <w:tab/>
      </w:r>
      <w:r>
        <w:tab/>
        <w:t>ActualizarOfertaYDemanda(</w:t>
      </w:r>
      <w:r w:rsidRPr="00075DCC">
        <w:rPr>
          <w:i/>
        </w:rPr>
        <w:t>origen</w:t>
      </w:r>
      <w:r>
        <w:t xml:space="preserve">, </w:t>
      </w:r>
      <w:r w:rsidRPr="00075DCC">
        <w:rPr>
          <w:i/>
        </w:rPr>
        <w:t>nodo</w:t>
      </w:r>
      <w:r>
        <w:t xml:space="preserve">, </w:t>
      </w:r>
      <w:r w:rsidRPr="00795239">
        <w:rPr>
          <w:i/>
        </w:rPr>
        <w:t>bienesATransportar</w:t>
      </w:r>
      <w:r>
        <w:t>)</w:t>
      </w:r>
    </w:p>
    <w:p w14:paraId="24693926" w14:textId="6A3BEAD5" w:rsidR="00075DCC" w:rsidRDefault="00075DCC" w:rsidP="00075DCC">
      <w:pPr>
        <w:pStyle w:val="ListParagraph"/>
        <w:numPr>
          <w:ilvl w:val="0"/>
          <w:numId w:val="8"/>
        </w:numPr>
        <w:ind w:left="720"/>
        <w:jc w:val="both"/>
      </w:pPr>
      <w:r>
        <w:t xml:space="preserve"> </w:t>
      </w:r>
      <w:r>
        <w:tab/>
        <w:t>Si nodo es un nodo de origen entonces:</w:t>
      </w:r>
    </w:p>
    <w:p w14:paraId="3EE7BAC3" w14:textId="3BC0A3DF" w:rsidR="00075DCC" w:rsidRDefault="00075DCC" w:rsidP="00075DCC">
      <w:pPr>
        <w:pStyle w:val="ListParagraph"/>
        <w:numPr>
          <w:ilvl w:val="0"/>
          <w:numId w:val="8"/>
        </w:numPr>
        <w:ind w:left="720"/>
        <w:jc w:val="both"/>
      </w:pPr>
      <w:r>
        <w:t xml:space="preserve"> </w:t>
      </w:r>
      <w:r>
        <w:tab/>
      </w:r>
      <w:r>
        <w:tab/>
      </w:r>
      <w:r w:rsidRPr="00795239">
        <w:rPr>
          <w:i/>
        </w:rPr>
        <w:t>destino</w:t>
      </w:r>
      <w:r>
        <w:t xml:space="preserve"> = seleccionar el nodo destino de menor costo</w:t>
      </w:r>
    </w:p>
    <w:p w14:paraId="685B6E96" w14:textId="30E59EBC" w:rsidR="00075DCC" w:rsidRDefault="00075DCC" w:rsidP="00075DCC">
      <w:pPr>
        <w:pStyle w:val="ListParagraph"/>
        <w:numPr>
          <w:ilvl w:val="0"/>
          <w:numId w:val="8"/>
        </w:numPr>
        <w:ind w:left="720"/>
        <w:jc w:val="both"/>
      </w:pPr>
      <w:r>
        <w:t xml:space="preserve"> </w:t>
      </w:r>
      <w:r>
        <w:tab/>
      </w:r>
      <w:r>
        <w:tab/>
      </w:r>
      <w:r w:rsidRPr="00795239">
        <w:rPr>
          <w:i/>
        </w:rPr>
        <w:t>bienesAtransportar</w:t>
      </w:r>
      <w:r>
        <w:t xml:space="preserve"> = min (oferta</w:t>
      </w:r>
      <w:r w:rsidRPr="00075DCC">
        <w:rPr>
          <w:vertAlign w:val="subscript"/>
        </w:rPr>
        <w:t>nodo</w:t>
      </w:r>
      <w:r>
        <w:t>, demanda</w:t>
      </w:r>
      <w:r w:rsidRPr="00075DCC">
        <w:rPr>
          <w:vertAlign w:val="subscript"/>
        </w:rPr>
        <w:t>destino</w:t>
      </w:r>
      <w:r>
        <w:t>)</w:t>
      </w:r>
    </w:p>
    <w:p w14:paraId="74076E88" w14:textId="0243AF6F" w:rsidR="00075DCC" w:rsidRDefault="00075DCC" w:rsidP="00075DCC">
      <w:pPr>
        <w:pStyle w:val="ListParagraph"/>
        <w:numPr>
          <w:ilvl w:val="0"/>
          <w:numId w:val="8"/>
        </w:numPr>
        <w:ind w:left="720"/>
        <w:jc w:val="both"/>
      </w:pPr>
      <w:r>
        <w:t xml:space="preserve"> </w:t>
      </w:r>
      <w:r>
        <w:tab/>
      </w:r>
      <w:r>
        <w:tab/>
        <w:t>ActualizarOfertaYDemanda(</w:t>
      </w:r>
      <w:r>
        <w:rPr>
          <w:i/>
        </w:rPr>
        <w:t>nodo</w:t>
      </w:r>
      <w:r>
        <w:t xml:space="preserve">, </w:t>
      </w:r>
      <w:r>
        <w:rPr>
          <w:i/>
        </w:rPr>
        <w:t>destino</w:t>
      </w:r>
      <w:r>
        <w:t xml:space="preserve">, </w:t>
      </w:r>
      <w:r w:rsidRPr="00795239">
        <w:rPr>
          <w:i/>
        </w:rPr>
        <w:t>bienesATransportar</w:t>
      </w:r>
      <w:r>
        <w:t>)</w:t>
      </w:r>
    </w:p>
    <w:p w14:paraId="167C176B" w14:textId="3700149E" w:rsidR="00795239" w:rsidRDefault="00994D9F" w:rsidP="00251533">
      <w:pPr>
        <w:jc w:val="both"/>
      </w:pPr>
      <w:r>
        <w:t>P</w:t>
      </w:r>
      <w:r w:rsidR="00530076">
        <w:t xml:space="preserve">ara considerar múltiples períodos de distribución, </w:t>
      </w:r>
      <w:r w:rsidR="00CA3E1A">
        <w:t>se puede dividir la planificación en fases. Para ello se muestra el siguiente ejemplo:</w:t>
      </w:r>
    </w:p>
    <w:p w14:paraId="4B55D3B8" w14:textId="360C9056" w:rsidR="00CA3E1A" w:rsidRDefault="00406E8F" w:rsidP="00251533">
      <w:pPr>
        <w:jc w:val="both"/>
      </w:pPr>
      <w:r>
        <w:rPr>
          <w:noProof/>
        </w:rPr>
        <mc:AlternateContent>
          <mc:Choice Requires="wpg">
            <w:drawing>
              <wp:inline distT="0" distB="0" distL="0" distR="0" wp14:anchorId="1B0A07D7" wp14:editId="6BD2BA08">
                <wp:extent cx="4386701" cy="2242868"/>
                <wp:effectExtent l="0" t="0" r="0" b="5080"/>
                <wp:docPr id="9" name="Group 9"/>
                <wp:cNvGraphicFramePr/>
                <a:graphic xmlns:a="http://schemas.openxmlformats.org/drawingml/2006/main">
                  <a:graphicData uri="http://schemas.microsoft.com/office/word/2010/wordprocessingGroup">
                    <wpg:wgp>
                      <wpg:cNvGrpSpPr/>
                      <wpg:grpSpPr>
                        <a:xfrm>
                          <a:off x="0" y="0"/>
                          <a:ext cx="4386701" cy="2242868"/>
                          <a:chOff x="0" y="1"/>
                          <a:chExt cx="4447350" cy="2258949"/>
                        </a:xfrm>
                      </wpg:grpSpPr>
                      <pic:pic xmlns:pic="http://schemas.openxmlformats.org/drawingml/2006/picture">
                        <pic:nvPicPr>
                          <pic:cNvPr id="52" name="Picture 52"/>
                          <pic:cNvPicPr>
                            <a:picLocks noChangeAspect="1"/>
                          </pic:cNvPicPr>
                        </pic:nvPicPr>
                        <pic:blipFill>
                          <a:blip r:embed="rId26"/>
                          <a:stretch>
                            <a:fillRect/>
                          </a:stretch>
                        </pic:blipFill>
                        <pic:spPr>
                          <a:xfrm>
                            <a:off x="76198" y="295269"/>
                            <a:ext cx="1060740" cy="788498"/>
                          </a:xfrm>
                          <a:prstGeom prst="rect">
                            <a:avLst/>
                          </a:prstGeom>
                        </pic:spPr>
                      </pic:pic>
                      <pic:pic xmlns:pic="http://schemas.openxmlformats.org/drawingml/2006/picture">
                        <pic:nvPicPr>
                          <pic:cNvPr id="54" name="Picture 54"/>
                          <pic:cNvPicPr>
                            <a:picLocks noChangeAspect="1"/>
                          </pic:cNvPicPr>
                        </pic:nvPicPr>
                        <pic:blipFill>
                          <a:blip r:embed="rId27"/>
                          <a:stretch>
                            <a:fillRect/>
                          </a:stretch>
                        </pic:blipFill>
                        <pic:spPr>
                          <a:xfrm>
                            <a:off x="0" y="1352499"/>
                            <a:ext cx="1163175" cy="870202"/>
                          </a:xfrm>
                          <a:prstGeom prst="rect">
                            <a:avLst/>
                          </a:prstGeom>
                        </pic:spPr>
                      </pic:pic>
                      <pic:pic xmlns:pic="http://schemas.openxmlformats.org/drawingml/2006/picture">
                        <pic:nvPicPr>
                          <pic:cNvPr id="55" name="Picture 55"/>
                          <pic:cNvPicPr>
                            <a:picLocks noChangeAspect="1"/>
                          </pic:cNvPicPr>
                        </pic:nvPicPr>
                        <pic:blipFill>
                          <a:blip r:embed="rId28"/>
                          <a:stretch>
                            <a:fillRect/>
                          </a:stretch>
                        </pic:blipFill>
                        <pic:spPr>
                          <a:xfrm>
                            <a:off x="1856887" y="1"/>
                            <a:ext cx="2590463" cy="2258949"/>
                          </a:xfrm>
                          <a:prstGeom prst="rect">
                            <a:avLst/>
                          </a:prstGeom>
                        </pic:spPr>
                      </pic:pic>
                    </wpg:wgp>
                  </a:graphicData>
                </a:graphic>
              </wp:inline>
            </w:drawing>
          </mc:Choice>
          <mc:Fallback>
            <w:pict>
              <v:group w14:anchorId="38EA053A" id="Group 9" o:spid="_x0000_s1026" style="width:345.4pt;height:176.6pt;mso-position-horizontal-relative:char;mso-position-vertical-relative:line" coordorigin="" coordsize="44473,22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761;top:2952;width:10608;height:7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">
                  <v:imagedata r:id="rId29" o:title=""/>
                </v:shape>
                <v:shape id="Picture 54" o:spid="_x0000_s1028" type="#_x0000_t75" style="position:absolute;top:13524;width:11631;height: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">
                  <v:imagedata r:id="rId30" o:title=""/>
                </v:shape>
                <v:shape id="Picture 55" o:spid="_x0000_s1029" type="#_x0000_t75" style="position:absolute;left:18568;width:25905;height:22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">
                  <v:imagedata r:id="rId31" o:title=""/>
                </v:shape>
                <w10:anchorlock/>
              </v:group>
            </w:pict>
          </mc:Fallback>
        </mc:AlternateContent>
      </w:r>
    </w:p>
    <w:p w14:paraId="7BFD1E87" w14:textId="08E5479E" w:rsidR="00157B49" w:rsidRDefault="00600D02" w:rsidP="00251533">
      <w:pPr>
        <w:jc w:val="both"/>
      </w:pPr>
      <w:r>
        <w:t>De la misma manera en que existen dos matrices para representar cada fase de distribución, el cromosoma puede ser extendido a:</w:t>
      </w:r>
    </w:p>
    <w:p w14:paraId="082DDFE7" w14:textId="46B48263" w:rsidR="00600D02" w:rsidRDefault="00132CB9" w:rsidP="00406E8F">
      <w:pPr>
        <w:jc w:val="center"/>
      </w:pPr>
      <w:r>
        <w:rPr>
          <w:noProof/>
        </w:rPr>
        <w:lastRenderedPageBreak/>
        <w:drawing>
          <wp:inline distT="0" distB="0" distL="0" distR="0" wp14:anchorId="20E7A7E9" wp14:editId="19BCABB0">
            <wp:extent cx="4253753" cy="10480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53753" cy="1048055"/>
                    </a:xfrm>
                    <a:prstGeom prst="rect">
                      <a:avLst/>
                    </a:prstGeom>
                  </pic:spPr>
                </pic:pic>
              </a:graphicData>
            </a:graphic>
          </wp:inline>
        </w:drawing>
      </w:r>
    </w:p>
    <w:p w14:paraId="4FDFA361" w14:textId="5DA0219C" w:rsidR="00132CB9" w:rsidRDefault="00DC6ECA" w:rsidP="00251533">
      <w:pPr>
        <w:jc w:val="both"/>
      </w:pPr>
      <w:r>
        <w:t>Como se puede observar en la imagen, el cromosoma cuenta con una asignación de prioridades para cada fase de distribución. Dado que los nodos D, E, F y G son intermedios, aparecen en ambas fases. En este caso, el algoritmo de decodificación se aplicaría a cada fase por separado</w:t>
      </w:r>
      <w:r w:rsidR="006408FF">
        <w:t xml:space="preserve"> y en orden</w:t>
      </w:r>
      <w:r>
        <w:t xml:space="preserve">, cada una con su matriz de costos. Esta estrategia es extensible a más fases o períodos, con lo cual es posible manejar </w:t>
      </w:r>
      <w:r w:rsidR="006D3122">
        <w:t>diversos tipos de redes de distribución</w:t>
      </w:r>
      <w:r>
        <w:t>. Para este ejemplo, a partir de</w:t>
      </w:r>
      <w:r w:rsidR="00CA6F44">
        <w:t>l</w:t>
      </w:r>
      <w:r>
        <w:t xml:space="preserve"> cromosoma</w:t>
      </w:r>
      <w:r w:rsidR="00CA6F44">
        <w:t xml:space="preserve"> mostrado</w:t>
      </w:r>
      <w:r>
        <w:t>, la aplicación del algoritmo de decodificación daría como resultado la siguiente asignación:</w:t>
      </w:r>
    </w:p>
    <w:p w14:paraId="733587D9" w14:textId="28CD9B2E" w:rsidR="00132CB9" w:rsidRDefault="006408FF" w:rsidP="0055040D">
      <w:pPr>
        <w:jc w:val="center"/>
      </w:pPr>
      <w:r>
        <w:rPr>
          <w:noProof/>
        </w:rPr>
        <w:drawing>
          <wp:inline distT="0" distB="0" distL="0" distR="0" wp14:anchorId="1E261C72" wp14:editId="274CACE0">
            <wp:extent cx="2674189" cy="2357488"/>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76098" cy="2359171"/>
                    </a:xfrm>
                    <a:prstGeom prst="rect">
                      <a:avLst/>
                    </a:prstGeom>
                  </pic:spPr>
                </pic:pic>
              </a:graphicData>
            </a:graphic>
          </wp:inline>
        </w:drawing>
      </w:r>
    </w:p>
    <w:p w14:paraId="251ECCE7" w14:textId="210A5E5E" w:rsidR="00BC7AF1" w:rsidRDefault="005D19F1" w:rsidP="00251533">
      <w:pPr>
        <w:jc w:val="both"/>
      </w:pPr>
      <w:r>
        <w:t>A partir de lo indicado por Costa et al. (2010) es posible realizar una representación aún más eficiente del cromosoma considerando solo los nodos destinos para el cálculo</w:t>
      </w:r>
      <w:r w:rsidR="00F0708B">
        <w:t xml:space="preserve"> en cada fase</w:t>
      </w:r>
      <w:r>
        <w:t xml:space="preserve">, lo cual permite una representación más compacta y usar una sola permutación para </w:t>
      </w:r>
      <w:r w:rsidR="00F0708B">
        <w:t>todo el cromosoma</w:t>
      </w:r>
      <w:r>
        <w:t>. Para el ejemplo anterior, la nueva representación sería la siguiente:</w:t>
      </w:r>
    </w:p>
    <w:p w14:paraId="5F0290B1" w14:textId="40416E74" w:rsidR="005D19F1" w:rsidRDefault="00F0708B" w:rsidP="00F0708B">
      <w:pPr>
        <w:jc w:val="center"/>
      </w:pPr>
      <w:r>
        <w:rPr>
          <w:rFonts w:cs="Arial"/>
          <w:noProof/>
          <w:color w:val="000000"/>
        </w:rPr>
        <w:drawing>
          <wp:inline distT="0" distB="0" distL="0" distR="0" wp14:anchorId="5C42D3D8" wp14:editId="2E485D5D">
            <wp:extent cx="2751827" cy="951900"/>
            <wp:effectExtent l="0" t="0" r="0" b="635"/>
            <wp:docPr id="7" name="Picture 7" descr="https://lh6.googleusercontent.com/cKgHxhbTz1FFeNHeDr8JxhUIXgiycYqX4FWCg4xj-PxWMKU_-jxlHu_H7J9JlhRdfY83a_CPAdl2idxqY2K6oPYqK4E8ULk3xst3sAHfc_iPV_Ou4TjnutiXLqVzEtcVtRaKKO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cKgHxhbTz1FFeNHeDr8JxhUIXgiycYqX4FWCg4xj-PxWMKU_-jxlHu_H7J9JlhRdfY83a_CPAdl2idxqY2K6oPYqK4E8ULk3xst3sAHfc_iPV_Ou4TjnutiXLqVzEtcVtRaKKOC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72950" cy="959207"/>
                    </a:xfrm>
                    <a:prstGeom prst="rect">
                      <a:avLst/>
                    </a:prstGeom>
                    <a:noFill/>
                    <a:ln>
                      <a:noFill/>
                    </a:ln>
                  </pic:spPr>
                </pic:pic>
              </a:graphicData>
            </a:graphic>
          </wp:inline>
        </w:drawing>
      </w:r>
    </w:p>
    <w:p w14:paraId="2CFF8818" w14:textId="54DECCD7" w:rsidR="00F0708B" w:rsidRDefault="00F0708B" w:rsidP="00251533">
      <w:pPr>
        <w:jc w:val="both"/>
      </w:pPr>
      <w:r>
        <w:t xml:space="preserve">A partir de la función objetivo correspondiente a la equidad de distribución, es posible notar que el algoritmo de decodificación no cuenta con </w:t>
      </w:r>
      <w:r w:rsidR="00B97131">
        <w:t xml:space="preserve">mucha </w:t>
      </w:r>
      <w:r>
        <w:t xml:space="preserve">flexibilidad para realizar </w:t>
      </w:r>
      <w:r w:rsidR="0030396B">
        <w:lastRenderedPageBreak/>
        <w:t>entregas parciales, debido a que en el momento en que se encuentra la vía de menor costo entre dos puntos se intenta enviar todo lo posible hasta agotar la capacidad de dicha vía. Según lo indicado por Altiparmak et al. (200</w:t>
      </w:r>
      <w:r w:rsidR="00D46D9B">
        <w:t>9</w:t>
      </w:r>
      <w:r w:rsidR="0030396B">
        <w:t xml:space="preserve">), es posible agregar información adicional al cromosoma para que pueda codificar diversas variaciones de entregas parciales. Para ello, </w:t>
      </w:r>
      <w:r w:rsidR="00D46D9B">
        <w:t>se utilizan D genes adicionales, donde D es el número de puntos de demanda. Cada uno de ellos tendrá un número real entre 0 y 1 que indica la proporción en que se limita la cantidad asignada a cada nodo de demanda. Con esta información adicional, el algoritmo de codificación asignará bienes a cada punto de demanda (en el orden dado por la permutación de prioridades) hasta el límite dado por el número real en cada pasada, hasta que se asignen la cantidad de bienes necesarios y disponibles. Para el ejemplo anterior, la representación del cromosoma sería la siguiente:</w:t>
      </w:r>
    </w:p>
    <w:p w14:paraId="4D863EE2" w14:textId="60BF50E1" w:rsidR="003302EA" w:rsidRDefault="003302EA" w:rsidP="003302EA">
      <w:pPr>
        <w:jc w:val="center"/>
      </w:pPr>
      <w:r>
        <w:rPr>
          <w:rFonts w:cs="Arial"/>
          <w:noProof/>
          <w:color w:val="000000"/>
        </w:rPr>
        <w:drawing>
          <wp:inline distT="0" distB="0" distL="0" distR="0" wp14:anchorId="33ABF6B9" wp14:editId="2AF21D80">
            <wp:extent cx="3950898" cy="1134888"/>
            <wp:effectExtent l="0" t="0" r="0" b="8255"/>
            <wp:docPr id="13" name="Picture 13" descr="https://lh6.googleusercontent.com/rWV8jAANd92f78h7WzbK-WDXAYKVe9UmA5Zegf6J6swtUDmR5lASdLzu7EKy-NIHIxqk_v1cyGOgOiwsXA_20sWOjN0sH9n1c7VXGV2-G-uYQdUBMLcCz0NG9UZlFv4vZlKgzJ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rWV8jAANd92f78h7WzbK-WDXAYKVe9UmA5Zegf6J6swtUDmR5lASdLzu7EKy-NIHIxqk_v1cyGOgOiwsXA_20sWOjN0sH9n1c7VXGV2-G-uYQdUBMLcCz0NG9UZlFv4vZlKgzJq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9982" cy="1146115"/>
                    </a:xfrm>
                    <a:prstGeom prst="rect">
                      <a:avLst/>
                    </a:prstGeom>
                    <a:noFill/>
                    <a:ln>
                      <a:noFill/>
                    </a:ln>
                  </pic:spPr>
                </pic:pic>
              </a:graphicData>
            </a:graphic>
          </wp:inline>
        </w:drawing>
      </w:r>
    </w:p>
    <w:p w14:paraId="304913B3" w14:textId="2360785D" w:rsidR="009B3216" w:rsidRDefault="003302EA" w:rsidP="00A8123A">
      <w:pPr>
        <w:jc w:val="both"/>
      </w:pPr>
      <w:r>
        <w:t>Con esta extensión, el cromosoma queda definido como un arreglo de tamaño T + 2</w:t>
      </w:r>
      <w:r>
        <w:t xml:space="preserve"> *</w:t>
      </w:r>
      <w:r>
        <w:t xml:space="preserve"> D, donde T es el número de nodos de transbordo y D es el número de nodos de demanda.</w:t>
      </w:r>
      <w:r w:rsidR="00960AE1">
        <w:t xml:space="preserve"> </w:t>
      </w:r>
      <w:r w:rsidR="009B3216">
        <w:t>El contenido del cromosoma serán números enteros que representen el nivel de prioridad de cada nodo</w:t>
      </w:r>
      <w:r w:rsidR="00A8123A">
        <w:t xml:space="preserve"> y números reales que representen la proporción límite de demanda asignada a los puntos de demanda</w:t>
      </w:r>
      <w:r w:rsidR="009B3216">
        <w:t>:</w:t>
      </w:r>
    </w:p>
    <w:p w14:paraId="2DAD86F0" w14:textId="7C9A33A6" w:rsidR="009B3216" w:rsidRPr="00A12B2B" w:rsidRDefault="009B3216" w:rsidP="009B3216">
      <w:pPr>
        <w:spacing w:line="240" w:lineRule="auto"/>
        <w:jc w:val="both"/>
        <w:rPr>
          <w:rFonts w:ascii="Consolas" w:hAnsi="Consolas" w:cs="Consolas"/>
        </w:rPr>
      </w:pPr>
      <w:r w:rsidRPr="00A12B2B">
        <w:rPr>
          <w:rFonts w:ascii="Consolas" w:hAnsi="Consolas" w:cs="Consolas"/>
        </w:rPr>
        <w:t xml:space="preserve">Clase </w:t>
      </w:r>
      <w:r>
        <w:rPr>
          <w:rFonts w:ascii="Consolas" w:hAnsi="Consolas" w:cs="Consolas"/>
          <w:b/>
          <w:i/>
        </w:rPr>
        <w:t>Cromosoma</w:t>
      </w:r>
      <w:r w:rsidRPr="00A12B2B">
        <w:rPr>
          <w:rFonts w:ascii="Consolas" w:hAnsi="Consolas" w:cs="Consolas"/>
        </w:rPr>
        <w:t xml:space="preserve"> {</w:t>
      </w:r>
    </w:p>
    <w:p w14:paraId="751E72A9" w14:textId="2BE7432D" w:rsidR="009B3216" w:rsidRPr="00116658" w:rsidRDefault="009B3216" w:rsidP="009B3216">
      <w:pPr>
        <w:spacing w:line="240" w:lineRule="auto"/>
        <w:jc w:val="both"/>
        <w:rPr>
          <w:rFonts w:ascii="Consolas" w:hAnsi="Consolas" w:cs="Consolas"/>
        </w:rPr>
      </w:pPr>
      <w:r w:rsidRPr="00A12B2B">
        <w:rPr>
          <w:rFonts w:ascii="Consolas" w:hAnsi="Consolas" w:cs="Consolas"/>
        </w:rPr>
        <w:tab/>
      </w:r>
      <w:r w:rsidRPr="00116658">
        <w:rPr>
          <w:rFonts w:ascii="Consolas" w:hAnsi="Consolas" w:cs="Consolas"/>
        </w:rPr>
        <w:t>Arreglo [</w:t>
      </w:r>
      <w:r w:rsidR="003302EA">
        <w:rPr>
          <w:rFonts w:ascii="Consolas" w:hAnsi="Consolas" w:cs="Consolas"/>
        </w:rPr>
        <w:t>T</w:t>
      </w:r>
      <w:r w:rsidRPr="00116658">
        <w:rPr>
          <w:rFonts w:ascii="Consolas" w:hAnsi="Consolas" w:cs="Consolas"/>
        </w:rPr>
        <w:t xml:space="preserve"> + </w:t>
      </w:r>
      <w:r w:rsidR="003302EA" w:rsidRPr="00116658">
        <w:rPr>
          <w:rFonts w:ascii="Consolas" w:hAnsi="Consolas" w:cs="Consolas"/>
        </w:rPr>
        <w:t xml:space="preserve">2 * </w:t>
      </w:r>
      <w:r w:rsidRPr="00116658">
        <w:rPr>
          <w:rFonts w:ascii="Consolas" w:hAnsi="Consolas" w:cs="Consolas"/>
        </w:rPr>
        <w:t xml:space="preserve">D] </w:t>
      </w:r>
      <w:r w:rsidR="00611F69" w:rsidRPr="00116658">
        <w:rPr>
          <w:rFonts w:ascii="Consolas" w:hAnsi="Consolas" w:cs="Consolas"/>
          <w:b/>
          <w:i/>
        </w:rPr>
        <w:t>cromosoma</w:t>
      </w:r>
      <w:r w:rsidRPr="00116658">
        <w:rPr>
          <w:rFonts w:ascii="Consolas" w:hAnsi="Consolas" w:cs="Consolas"/>
        </w:rPr>
        <w:t>;</w:t>
      </w:r>
    </w:p>
    <w:p w14:paraId="38516E6B" w14:textId="6DEAB92F" w:rsidR="009B3216" w:rsidRDefault="009B3216" w:rsidP="009B3216">
      <w:pPr>
        <w:rPr>
          <w:rFonts w:ascii="Consolas" w:hAnsi="Consolas" w:cs="Consolas"/>
        </w:rPr>
      </w:pPr>
      <w:r w:rsidRPr="00A12B2B">
        <w:rPr>
          <w:rFonts w:ascii="Consolas" w:hAnsi="Consolas" w:cs="Consolas"/>
        </w:rPr>
        <w:t>}</w:t>
      </w:r>
    </w:p>
    <w:p w14:paraId="60CF369C" w14:textId="730FF356" w:rsidR="00A8123A" w:rsidRPr="00FB1443" w:rsidRDefault="00A8123A" w:rsidP="00A8123A">
      <w:pPr>
        <w:jc w:val="both"/>
      </w:pPr>
      <w:r>
        <w:t>Es importante mencionar que los operadores de cruce y mutación se aplicarán por separado a los genes que contienen valores enteros (con operadores específicos para permutaciones) y a los que contienen valores reales (con operadores específicos para valores reales).</w:t>
      </w:r>
    </w:p>
    <w:p w14:paraId="6F6EF65C" w14:textId="4118C281" w:rsidR="00132CB9" w:rsidRDefault="00960AE1" w:rsidP="00251533">
      <w:pPr>
        <w:jc w:val="both"/>
      </w:pPr>
      <w:r>
        <w:t xml:space="preserve">Se puede observar que el tamaño del cromosoma </w:t>
      </w:r>
      <w:r w:rsidR="00A8123A">
        <w:t>es aproximadamente</w:t>
      </w:r>
      <w:r>
        <w:t xml:space="preserve"> N,</w:t>
      </w:r>
      <w:r w:rsidR="00A8123A">
        <w:t xml:space="preserve"> donde N es el número total de nodos en la red de distribución,</w:t>
      </w:r>
      <w:r>
        <w:t xml:space="preserve"> con lo cual se consigue tener una representación ligera y eficiente para aplicar los operadores genéticos, los cuales se describirán en el próximo capítulo.</w:t>
      </w:r>
    </w:p>
    <w:p w14:paraId="05AE3761" w14:textId="25D23258" w:rsidR="00E81777" w:rsidRDefault="00E81777" w:rsidP="00E81777">
      <w:pPr>
        <w:pStyle w:val="Heading2"/>
      </w:pPr>
      <w:bookmarkStart w:id="95" w:name="_Toc517434719"/>
      <w:r>
        <w:lastRenderedPageBreak/>
        <w:t>Relación con el objetivo</w:t>
      </w:r>
      <w:bookmarkEnd w:id="95"/>
    </w:p>
    <w:p w14:paraId="34DE59CA" w14:textId="23144E69" w:rsidR="003701CF" w:rsidRPr="00867D3C" w:rsidRDefault="00910C5B" w:rsidP="00867D3C">
      <w:pPr>
        <w:jc w:val="both"/>
      </w:pPr>
      <w:r>
        <w:t>Estas estructuras de datos describen cómo serán representados los parámetros y variables descritos en la formulación del problema de optimización</w:t>
      </w:r>
      <w:r w:rsidR="00C3749E">
        <w:t>, así como el cromosoma que será utilizado por el algoritmo genético</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1D8C23E3" w14:textId="77777777" w:rsidR="00160A84" w:rsidRDefault="00160A84">
      <w:pPr>
        <w:spacing w:before="0" w:after="160" w:line="259" w:lineRule="auto"/>
        <w:rPr>
          <w:rFonts w:eastAsiaTheme="majorEastAsia" w:cstheme="majorBidi"/>
          <w:b/>
          <w:sz w:val="28"/>
          <w:szCs w:val="32"/>
        </w:rPr>
      </w:pPr>
      <w:r>
        <w:br w:type="page"/>
      </w:r>
    </w:p>
    <w:p w14:paraId="369F5F29" w14:textId="2D652D6B" w:rsidR="00B71419" w:rsidRDefault="00F21EE6" w:rsidP="00F21EE6">
      <w:pPr>
        <w:pStyle w:val="Heading1"/>
        <w:jc w:val="both"/>
      </w:pPr>
      <w:bookmarkStart w:id="96" w:name="_Toc517434720"/>
      <w:r>
        <w:lastRenderedPageBreak/>
        <w:t>Diseño del algoritmo genético para el problema de optimización de distribución de ayuda humanitaria</w:t>
      </w:r>
      <w:bookmarkEnd w:id="96"/>
    </w:p>
    <w:p w14:paraId="1B127479" w14:textId="77777777" w:rsidR="00B71419" w:rsidRDefault="00B71419" w:rsidP="00B71419">
      <w:pPr>
        <w:pStyle w:val="Heading2"/>
      </w:pPr>
      <w:bookmarkStart w:id="97" w:name="_Toc517434721"/>
      <w:r>
        <w:t>Introducción</w:t>
      </w:r>
      <w:bookmarkEnd w:id="97"/>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98" w:name="_Toc517434722"/>
      <w:r>
        <w:t xml:space="preserve">Esquema general del algoritmo </w:t>
      </w:r>
      <w:bookmarkStart w:id="99" w:name="_Hlk511426578"/>
      <w:r>
        <w:t>genético</w:t>
      </w:r>
      <w:bookmarkEnd w:id="98"/>
    </w:p>
    <w:p w14:paraId="11423DBF" w14:textId="44A832BF" w:rsidR="00F21EE6" w:rsidRDefault="00F21EE6" w:rsidP="00F21EE6">
      <w:pPr>
        <w:jc w:val="both"/>
      </w:pPr>
      <w:r>
        <w:t xml:space="preserve">El esquema general del funcionamiento de un algoritmo genético </w:t>
      </w:r>
      <w:bookmarkEnd w:id="99"/>
      <w:r>
        <w:t>es el siguiente:</w:t>
      </w:r>
    </w:p>
    <w:p w14:paraId="67C8B809" w14:textId="166DE330" w:rsidR="00DA4DAD" w:rsidRPr="00670B44" w:rsidRDefault="00670B44" w:rsidP="00A0000B">
      <w:pPr>
        <w:pStyle w:val="ListParagraph"/>
        <w:numPr>
          <w:ilvl w:val="0"/>
          <w:numId w:val="6"/>
        </w:numPr>
        <w:jc w:val="both"/>
        <w:rPr>
          <w:b/>
        </w:rPr>
      </w:pPr>
      <w:r w:rsidRPr="00670B44">
        <w:rPr>
          <w:b/>
        </w:rPr>
        <w:t>Algoritmo</w:t>
      </w:r>
      <w:r w:rsidR="005C6CF9">
        <w:rPr>
          <w:b/>
        </w:rPr>
        <w:t>G</w:t>
      </w:r>
      <w:r w:rsidRPr="00670B44">
        <w:rPr>
          <w:b/>
        </w:rPr>
        <w:t>enético</w:t>
      </w:r>
      <w:r w:rsidR="005C6CF9">
        <w:rPr>
          <w:b/>
        </w:rPr>
        <w:t xml:space="preserve"> (N: tamaño población, </w:t>
      </w:r>
      <w:r w:rsidR="004F250B">
        <w:rPr>
          <w:b/>
        </w:rPr>
        <w:t>G</w:t>
      </w:r>
      <w:r w:rsidR="005C6CF9">
        <w:rPr>
          <w:b/>
        </w:rPr>
        <w:t xml:space="preserve">: número de </w:t>
      </w:r>
      <w:r w:rsidR="004F250B">
        <w:rPr>
          <w:b/>
        </w:rPr>
        <w:t>generaciones</w:t>
      </w:r>
      <w:r w:rsidR="00A57C24">
        <w:rPr>
          <w:b/>
        </w:rPr>
        <w:t>, M: número máximo de generaciones sin mejora</w:t>
      </w:r>
      <w:r w:rsidR="005C6CF9">
        <w:rPr>
          <w:b/>
        </w:rPr>
        <w:t>)</w:t>
      </w:r>
    </w:p>
    <w:p w14:paraId="03AFA87A" w14:textId="6A631E30" w:rsidR="00F21EE6" w:rsidRDefault="00A0000B" w:rsidP="00A0000B">
      <w:pPr>
        <w:pStyle w:val="ListParagraph"/>
        <w:numPr>
          <w:ilvl w:val="0"/>
          <w:numId w:val="6"/>
        </w:numPr>
        <w:jc w:val="both"/>
      </w:pPr>
      <w:r>
        <w:t xml:space="preserve">P </w:t>
      </w:r>
      <w:r w:rsidRPr="005C6CF9">
        <w:t>= Construir</w:t>
      </w:r>
      <w:r w:rsidR="005C6CF9">
        <w:t>P</w:t>
      </w:r>
      <w:r w:rsidRPr="005C6CF9">
        <w:t>oblaci</w:t>
      </w:r>
      <w:r>
        <w:t>ón</w:t>
      </w:r>
      <w:r w:rsidR="005C6CF9">
        <w:t>I</w:t>
      </w:r>
      <w:r>
        <w:t>nicial</w:t>
      </w:r>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r>
        <w:t>m</w:t>
      </w:r>
      <w:r w:rsidR="00A0000B">
        <w:t xml:space="preserve">ejor_solución </w:t>
      </w:r>
      <w:r w:rsidR="00A0000B">
        <w:rPr>
          <w:lang w:val="en-US"/>
        </w:rPr>
        <w:t>= [ ]</w:t>
      </w:r>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r w:rsidR="00A0000B">
        <w:t>EvaluarAptitud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r w:rsidR="00670B44">
        <w:t>m</w:t>
      </w:r>
      <w:r w:rsidR="00A0000B">
        <w:t xml:space="preserve">ejor_solución = </w:t>
      </w:r>
      <w:r w:rsidR="00A0000B" w:rsidRPr="00A0000B">
        <w:t>[ ]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r w:rsidR="00670B44">
        <w:t>m</w:t>
      </w:r>
      <w:r w:rsidR="00A0000B">
        <w:t xml:space="preserve">ejor_solución) </w:t>
      </w:r>
    </w:p>
    <w:p w14:paraId="6EB898F3" w14:textId="50732646" w:rsidR="00A0000B" w:rsidRPr="007416CC" w:rsidRDefault="00684913" w:rsidP="00684913">
      <w:pPr>
        <w:pStyle w:val="ListParagraph"/>
        <w:numPr>
          <w:ilvl w:val="0"/>
          <w:numId w:val="6"/>
        </w:numPr>
        <w:jc w:val="both"/>
      </w:pPr>
      <w:r>
        <w:t xml:space="preserve"> </w:t>
      </w:r>
      <w:r>
        <w:tab/>
      </w:r>
      <w:r>
        <w:tab/>
      </w:r>
      <w:r>
        <w:tab/>
      </w:r>
      <w:r w:rsidR="00670B44">
        <w:t>m</w:t>
      </w:r>
      <w:r w:rsidR="00A0000B">
        <w:t>ejor_solución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SeleccionarPadres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SeleccionarIndividuosAEliminar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48DD0697" w:rsidR="00A0000B" w:rsidRDefault="00A0000B" w:rsidP="00A0000B">
      <w:pPr>
        <w:pStyle w:val="ListParagraph"/>
        <w:numPr>
          <w:ilvl w:val="0"/>
          <w:numId w:val="6"/>
        </w:numPr>
        <w:jc w:val="both"/>
      </w:pPr>
      <w:r>
        <w:t>Hasta que</w:t>
      </w:r>
      <w:r w:rsidR="00F465E6">
        <w:t xml:space="preserve"> se llegue al límite de </w:t>
      </w:r>
      <w:r w:rsidR="004F250B">
        <w:rPr>
          <w:b/>
        </w:rPr>
        <w:t>G</w:t>
      </w:r>
      <w:r w:rsidR="00F465E6">
        <w:t xml:space="preserve"> </w:t>
      </w:r>
      <w:r w:rsidR="004F250B">
        <w:t>generaciones</w:t>
      </w:r>
      <w:r w:rsidR="00A57C24">
        <w:t xml:space="preserve"> o hasta que no haya mejora en las últimas </w:t>
      </w:r>
      <w:r w:rsidR="00A57C24" w:rsidRPr="00A57C24">
        <w:rPr>
          <w:b/>
        </w:rPr>
        <w:t xml:space="preserve">M </w:t>
      </w:r>
      <w:r w:rsidR="00A57C24">
        <w:t>generaciones</w:t>
      </w:r>
    </w:p>
    <w:p w14:paraId="0AABFD6A" w14:textId="22592BC9" w:rsidR="00A0000B" w:rsidRDefault="00A0000B" w:rsidP="00A0000B">
      <w:pPr>
        <w:pStyle w:val="ListParagraph"/>
        <w:numPr>
          <w:ilvl w:val="0"/>
          <w:numId w:val="6"/>
        </w:numPr>
        <w:jc w:val="both"/>
      </w:pPr>
      <w:r>
        <w:t xml:space="preserve">Retornar </w:t>
      </w:r>
      <w:r w:rsidR="00670B44">
        <w:t>m</w:t>
      </w:r>
      <w:r>
        <w:t>ejor_solución</w:t>
      </w:r>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00" w:name="_Toc517434723"/>
      <w:r>
        <w:t>Construcción de la población inicial</w:t>
      </w:r>
      <w:bookmarkEnd w:id="100"/>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7CAAFD60" w:rsidR="005C6CF9" w:rsidRDefault="005C6CF9" w:rsidP="005C6CF9">
      <w:pPr>
        <w:pStyle w:val="ListParagraph"/>
        <w:numPr>
          <w:ilvl w:val="1"/>
          <w:numId w:val="6"/>
        </w:numPr>
        <w:ind w:left="720"/>
        <w:jc w:val="both"/>
        <w:rPr>
          <w:b/>
        </w:rPr>
      </w:pPr>
      <w:r w:rsidRPr="005C6CF9">
        <w:rPr>
          <w:b/>
        </w:rPr>
        <w:t>ConstruirPoblaciónIn</w:t>
      </w:r>
      <w:r w:rsidR="004F30F5">
        <w:rPr>
          <w:b/>
        </w:rPr>
        <w:t>i</w:t>
      </w:r>
      <w:r w:rsidRPr="005C6CF9">
        <w:rPr>
          <w:b/>
        </w:rPr>
        <w:t>cial</w:t>
      </w:r>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 ]</w:t>
      </w:r>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558E204E" w:rsidR="005C6CF9" w:rsidRDefault="005C6CF9" w:rsidP="005C6CF9">
      <w:pPr>
        <w:pStyle w:val="ListParagraph"/>
        <w:numPr>
          <w:ilvl w:val="1"/>
          <w:numId w:val="6"/>
        </w:numPr>
        <w:ind w:left="720"/>
        <w:jc w:val="both"/>
      </w:pPr>
      <w:r>
        <w:t xml:space="preserve"> </w:t>
      </w:r>
      <w:r>
        <w:tab/>
      </w:r>
      <w:r w:rsidR="00A76CDA">
        <w:t xml:space="preserve">cromosoma = </w:t>
      </w:r>
      <w:r w:rsidR="002E72BD">
        <w:t>Generar</w:t>
      </w:r>
      <w:r w:rsidR="00A76CDA">
        <w:t>Cromosoma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11A85D6D" w:rsidR="00C165B5" w:rsidRDefault="000B57AD" w:rsidP="00C165B5">
      <w:pPr>
        <w:pStyle w:val="Heading3"/>
      </w:pPr>
      <w:bookmarkStart w:id="101" w:name="_Toc517434724"/>
      <w:r>
        <w:t>Generación de</w:t>
      </w:r>
      <w:r w:rsidR="00C165B5">
        <w:t xml:space="preserve"> </w:t>
      </w:r>
      <w:r w:rsidR="00A76CDA">
        <w:t>cromosoma</w:t>
      </w:r>
      <w:r>
        <w:t>s</w:t>
      </w:r>
      <w:bookmarkEnd w:id="101"/>
    </w:p>
    <w:p w14:paraId="30F97D51" w14:textId="5291819A" w:rsidR="002E72BD" w:rsidRDefault="002E72BD" w:rsidP="00C165B5">
      <w:pPr>
        <w:jc w:val="both"/>
      </w:pPr>
      <w:r>
        <w:t>Según el cromosoma definido en el capítulo anterior, el contenido del cromosoma es un conjunto de permutaciones por cada fase o período de distribución. Debido a ello, la estrategia para construir un cromosoma aleatorio será generar una permutación de números enteros por cada período de distribución:</w:t>
      </w:r>
    </w:p>
    <w:p w14:paraId="55821EAA" w14:textId="759C7E49" w:rsidR="002E72BD" w:rsidRDefault="002E72BD" w:rsidP="002E72BD">
      <w:pPr>
        <w:pStyle w:val="ListParagraph"/>
        <w:numPr>
          <w:ilvl w:val="0"/>
          <w:numId w:val="10"/>
        </w:numPr>
        <w:ind w:left="720"/>
        <w:jc w:val="both"/>
        <w:rPr>
          <w:b/>
        </w:rPr>
      </w:pPr>
      <w:r>
        <w:rPr>
          <w:b/>
        </w:rPr>
        <w:t>GenerarCromosoma (T: número de períodos, R: red de distribución)</w:t>
      </w:r>
    </w:p>
    <w:p w14:paraId="7BDF4E33" w14:textId="62065A13" w:rsidR="002E72BD" w:rsidRPr="002E72BD" w:rsidRDefault="002E72BD" w:rsidP="002E72BD">
      <w:pPr>
        <w:pStyle w:val="ListParagraph"/>
        <w:numPr>
          <w:ilvl w:val="0"/>
          <w:numId w:val="10"/>
        </w:numPr>
        <w:ind w:left="720"/>
        <w:jc w:val="both"/>
      </w:pPr>
      <w:r>
        <w:t xml:space="preserve">cromosoma </w:t>
      </w:r>
      <w:r>
        <w:rPr>
          <w:lang w:val="en-US"/>
        </w:rPr>
        <w:t>= [ ]</w:t>
      </w:r>
    </w:p>
    <w:p w14:paraId="60F884A1" w14:textId="07BC7C4F" w:rsidR="002E72BD" w:rsidRPr="006D22D3" w:rsidRDefault="002E72BD" w:rsidP="002E72BD">
      <w:pPr>
        <w:pStyle w:val="ListParagraph"/>
        <w:numPr>
          <w:ilvl w:val="0"/>
          <w:numId w:val="10"/>
        </w:numPr>
        <w:ind w:left="720"/>
        <w:jc w:val="both"/>
      </w:pPr>
      <w:r>
        <w:t xml:space="preserve">nodosOrigen </w:t>
      </w:r>
      <w:r>
        <w:rPr>
          <w:lang w:val="en-US"/>
        </w:rPr>
        <w:t>= ObtenerNodosOrigen (R)</w:t>
      </w:r>
    </w:p>
    <w:p w14:paraId="40C7F0B1" w14:textId="5B2EB581" w:rsidR="002E72BD" w:rsidRDefault="002E72BD" w:rsidP="002E72BD">
      <w:pPr>
        <w:pStyle w:val="ListParagraph"/>
        <w:numPr>
          <w:ilvl w:val="0"/>
          <w:numId w:val="10"/>
        </w:numPr>
        <w:ind w:left="720"/>
        <w:jc w:val="both"/>
      </w:pPr>
      <w:r>
        <w:t xml:space="preserve">Para t = 1 hasta </w:t>
      </w:r>
      <w:r>
        <w:rPr>
          <w:b/>
        </w:rPr>
        <w:t xml:space="preserve">T </w:t>
      </w:r>
      <w:r>
        <w:t>hacer</w:t>
      </w:r>
    </w:p>
    <w:p w14:paraId="51697B02" w14:textId="0A58281B" w:rsidR="002E72BD" w:rsidRDefault="002E72BD" w:rsidP="002E72BD">
      <w:pPr>
        <w:pStyle w:val="ListParagraph"/>
        <w:numPr>
          <w:ilvl w:val="0"/>
          <w:numId w:val="10"/>
        </w:numPr>
        <w:ind w:left="720"/>
        <w:jc w:val="both"/>
      </w:pPr>
      <w:r>
        <w:t xml:space="preserve"> </w:t>
      </w:r>
      <w:r>
        <w:tab/>
        <w:t>nodosDestino = ObtenerNodosAdyacentes (R, nodosOrigen)</w:t>
      </w:r>
    </w:p>
    <w:p w14:paraId="56A0EB38" w14:textId="376049D6" w:rsidR="002E72BD" w:rsidRDefault="002E72BD" w:rsidP="002E72BD">
      <w:pPr>
        <w:pStyle w:val="ListParagraph"/>
        <w:numPr>
          <w:ilvl w:val="0"/>
          <w:numId w:val="10"/>
        </w:numPr>
        <w:ind w:left="720"/>
        <w:jc w:val="both"/>
      </w:pPr>
      <w:r>
        <w:t xml:space="preserve"> </w:t>
      </w:r>
      <w:r>
        <w:tab/>
        <w:t>numeroNodos = ||nodosOrigen|| + ||nodosDestino||</w:t>
      </w:r>
    </w:p>
    <w:p w14:paraId="03FD62A6" w14:textId="24EE4186" w:rsidR="002E72BD" w:rsidRDefault="002E72BD" w:rsidP="002E72BD">
      <w:pPr>
        <w:pStyle w:val="ListParagraph"/>
        <w:numPr>
          <w:ilvl w:val="0"/>
          <w:numId w:val="10"/>
        </w:numPr>
        <w:ind w:left="720"/>
        <w:jc w:val="both"/>
      </w:pPr>
      <w:r>
        <w:t xml:space="preserve"> </w:t>
      </w:r>
      <w:r>
        <w:tab/>
        <w:t>prioridadesTransporte = GenerarPermutaciónAleatoria (1, numeroNodos)</w:t>
      </w:r>
    </w:p>
    <w:p w14:paraId="63546A2C" w14:textId="0FE9D1F9" w:rsidR="002E72BD" w:rsidRDefault="002E72BD" w:rsidP="002E72BD">
      <w:pPr>
        <w:pStyle w:val="ListParagraph"/>
        <w:numPr>
          <w:ilvl w:val="0"/>
          <w:numId w:val="10"/>
        </w:numPr>
        <w:ind w:left="720"/>
        <w:jc w:val="both"/>
      </w:pPr>
      <w:r>
        <w:t xml:space="preserve"> </w:t>
      </w:r>
      <w:r>
        <w:tab/>
        <w:t>cromosoma.añadirElementos(prioridadesTransporte)</w:t>
      </w:r>
    </w:p>
    <w:p w14:paraId="1828F91A" w14:textId="6E6C3493" w:rsidR="002E72BD" w:rsidRDefault="002E72BD" w:rsidP="002E72BD">
      <w:pPr>
        <w:pStyle w:val="ListParagraph"/>
        <w:numPr>
          <w:ilvl w:val="0"/>
          <w:numId w:val="10"/>
        </w:numPr>
        <w:ind w:left="720"/>
        <w:jc w:val="both"/>
      </w:pPr>
      <w:r>
        <w:t xml:space="preserve"> </w:t>
      </w:r>
      <w:r>
        <w:tab/>
        <w:t xml:space="preserve">nodosOrigen </w:t>
      </w:r>
      <w:r w:rsidRPr="002E72BD">
        <w:t xml:space="preserve">= nodosDestino // se </w:t>
      </w:r>
      <w:r>
        <w:t>a</w:t>
      </w:r>
      <w:r w:rsidRPr="002E72BD">
        <w:t>vanza c</w:t>
      </w:r>
      <w:r>
        <w:t>on la siguiente fase</w:t>
      </w:r>
    </w:p>
    <w:p w14:paraId="766CA7F8" w14:textId="67300E70" w:rsidR="002E72BD" w:rsidRDefault="002E72BD" w:rsidP="002E72BD">
      <w:pPr>
        <w:pStyle w:val="ListParagraph"/>
        <w:numPr>
          <w:ilvl w:val="0"/>
          <w:numId w:val="10"/>
        </w:numPr>
        <w:ind w:left="720"/>
        <w:jc w:val="both"/>
      </w:pPr>
      <w:r>
        <w:t>Retornar cromosoma</w:t>
      </w:r>
    </w:p>
    <w:p w14:paraId="3325C1B8" w14:textId="4DF3C1BA" w:rsidR="002E72BD" w:rsidRDefault="002E72BD" w:rsidP="00C165B5">
      <w:pPr>
        <w:jc w:val="both"/>
      </w:pPr>
      <w:r>
        <w:t>En esta parte es importante haber asignado un número correlativo a cada nodo, como se definió en el capítulo de estructuras de datos, para mantener la consistencia en cada posición del cromosoma.</w:t>
      </w:r>
    </w:p>
    <w:p w14:paraId="7EF26705" w14:textId="3C91C899" w:rsidR="00B73690" w:rsidRDefault="00B73690" w:rsidP="00B73690">
      <w:pPr>
        <w:pStyle w:val="Heading2"/>
      </w:pPr>
      <w:bookmarkStart w:id="102" w:name="_Toc517434725"/>
      <w:r>
        <w:t>Evaluación de la aptitud</w:t>
      </w:r>
      <w:bookmarkEnd w:id="102"/>
    </w:p>
    <w:p w14:paraId="0827EE6C" w14:textId="4BE970D7" w:rsidR="00B73690" w:rsidRDefault="00192806" w:rsidP="00B73690">
      <w:pPr>
        <w:jc w:val="both"/>
      </w:pPr>
      <w:r>
        <w:t xml:space="preserve">La aptitud de cada cromosoma será medida por las dos expresiones objetivo comentadas en la formulación del problema: minimización </w:t>
      </w:r>
      <w:r w:rsidR="009D34FC">
        <w:t>costo de transporte</w:t>
      </w:r>
      <w:r>
        <w:t xml:space="preserve"> </w:t>
      </w:r>
      <w:r w:rsidR="005C1831">
        <w:t xml:space="preserve">(F1) </w:t>
      </w:r>
      <w:r>
        <w:t xml:space="preserve">y minimización de </w:t>
      </w:r>
      <w:r w:rsidR="009D34FC">
        <w:t>inequidad en la distribución</w:t>
      </w:r>
      <w:r w:rsidR="005C1831">
        <w:t xml:space="preserve"> (F2)</w:t>
      </w:r>
      <w:r>
        <w:t>:</w:t>
      </w:r>
    </w:p>
    <w:p w14:paraId="7AA52713" w14:textId="77777777" w:rsidR="00C96F15" w:rsidRPr="00785DB2" w:rsidRDefault="004961E2" w:rsidP="00C96F15">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29EE3E78" w14:textId="77777777" w:rsidR="001B2B69" w:rsidRPr="00AF3748" w:rsidRDefault="004961E2" w:rsidP="001B2B69">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355511CD" w14:textId="189EFF3E" w:rsidR="00192806" w:rsidRDefault="00E0377C" w:rsidP="00B73690">
      <w:pPr>
        <w:jc w:val="both"/>
      </w:pPr>
      <w:r>
        <w:t>Luego de haberse decodificado el cromosoma según lo descrito en el capítulo anterior, se obtiene información de cuántos bienes de ayuda serán transportados en cada tramo</w:t>
      </w:r>
      <w:r w:rsidR="000E17E1">
        <w:t xml:space="preserve">, lo cual permite obtener </w:t>
      </w:r>
      <w:r w:rsidR="00DB332B">
        <w:t>los valores de</w:t>
      </w:r>
      <w:r w:rsidR="000E17E1">
        <w:t xml:space="preserve"> </w:t>
      </w:r>
      <w:r w:rsidR="00DB332B">
        <w:t>F1 y F2</w:t>
      </w:r>
      <w:r w:rsidR="000E17E1">
        <w:t xml:space="preserve">. </w:t>
      </w:r>
      <w:r w:rsidR="005C1831">
        <w:t>Ambos valores representan la aptitud de</w:t>
      </w:r>
      <w:r w:rsidR="000E17E1">
        <w:t xml:space="preserve">l </w:t>
      </w:r>
      <w:r w:rsidR="005C1831">
        <w:t xml:space="preserve">cromosoma, por lo cual se representan como una tupla (F1, F2). </w:t>
      </w:r>
      <w:r w:rsidR="001541FD">
        <w:t xml:space="preserve">En este caso los objetivos </w:t>
      </w:r>
      <w:r w:rsidR="00905812">
        <w:t>pueden estar</w:t>
      </w:r>
      <w:r w:rsidR="001541FD">
        <w:t xml:space="preserve"> enfrentados, pues para tener </w:t>
      </w:r>
      <w:r w:rsidR="00905812">
        <w:t>un mínimo costo de transporte solo se distribuirían los bienes disponibles a los puntos de menor costo (puntos más cercanos, por ejemplo)</w:t>
      </w:r>
      <w:r w:rsidR="001541FD">
        <w:t xml:space="preserve"> </w:t>
      </w:r>
      <w:r w:rsidR="00905812">
        <w:t>lo cual originaría inequidad en la distribución</w:t>
      </w:r>
      <w:r w:rsidR="001541FD">
        <w:t xml:space="preserve">. De similar manera, </w:t>
      </w:r>
      <w:r w:rsidR="00905812">
        <w:t>para obtener la máxima equidad en la distribución</w:t>
      </w:r>
      <w:r w:rsidR="001541FD">
        <w:t xml:space="preserve">, </w:t>
      </w:r>
      <w:r w:rsidR="00905812">
        <w:t>puede ser necesario utilizar rutas de mayor costo (para alcanzar a puntos más alejados, por ejemplo).</w:t>
      </w:r>
      <w:r w:rsidR="001541FD">
        <w:t xml:space="preserve">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03" w:name="_Toc517434726"/>
      <w:r>
        <w:t>Frente de Pareto</w:t>
      </w:r>
      <w:bookmarkEnd w:id="103"/>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5161D5EC" w14:textId="77777777" w:rsidR="00AA6E8A" w:rsidRDefault="003C52BF" w:rsidP="00AA6E8A">
      <w:pPr>
        <w:keepNext/>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08428" cy="2355723"/>
                    </a:xfrm>
                    <a:prstGeom prst="rect">
                      <a:avLst/>
                    </a:prstGeom>
                  </pic:spPr>
                </pic:pic>
              </a:graphicData>
            </a:graphic>
          </wp:inline>
        </w:drawing>
      </w:r>
    </w:p>
    <w:p w14:paraId="0F8738B9" w14:textId="7F03C11F" w:rsidR="003C52BF" w:rsidRDefault="00AA6E8A" w:rsidP="00AA6E8A">
      <w:pPr>
        <w:pStyle w:val="Caption"/>
        <w:jc w:val="center"/>
      </w:pPr>
      <w:bookmarkStart w:id="104" w:name="_Toc517434770"/>
      <w:r>
        <w:t xml:space="preserve">Ilustración </w:t>
      </w:r>
      <w:fldSimple w:instr=" SEQ Ilustración \* ARABIC ">
        <w:r w:rsidR="006C02BC">
          <w:rPr>
            <w:noProof/>
          </w:rPr>
          <w:t>7</w:t>
        </w:r>
      </w:fldSimple>
      <w:r w:rsidRPr="00DA161B">
        <w:t>. Región de soluciones dominadas por la solución A en un espacio de 2 objetivo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bookmarkEnd w:id="104"/>
      <w:r>
        <w:fldChar w:fldCharType="end"/>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7471A28F" w14:textId="77777777" w:rsidR="00AA6E8A" w:rsidRDefault="003C52BF" w:rsidP="00AA6E8A">
      <w:pPr>
        <w:keepNext/>
        <w:jc w:val="center"/>
      </w:pPr>
      <w:r>
        <w:rPr>
          <w:noProof/>
        </w:rPr>
        <w:lastRenderedPageBreak/>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76774" cy="2364226"/>
                    </a:xfrm>
                    <a:prstGeom prst="rect">
                      <a:avLst/>
                    </a:prstGeom>
                  </pic:spPr>
                </pic:pic>
              </a:graphicData>
            </a:graphic>
          </wp:inline>
        </w:drawing>
      </w:r>
    </w:p>
    <w:p w14:paraId="1F5C888D" w14:textId="0E4A3C79" w:rsidR="003C52BF" w:rsidRDefault="00AA6E8A" w:rsidP="00AA6E8A">
      <w:pPr>
        <w:pStyle w:val="Caption"/>
        <w:jc w:val="center"/>
      </w:pPr>
      <w:bookmarkStart w:id="105" w:name="_Toc517434771"/>
      <w:r>
        <w:t xml:space="preserve">Ilustración </w:t>
      </w:r>
      <w:fldSimple w:instr=" SEQ Ilustración \* ARABIC ">
        <w:r w:rsidR="006C02BC">
          <w:rPr>
            <w:noProof/>
          </w:rPr>
          <w:t>8</w:t>
        </w:r>
      </w:fldSimple>
      <w:r w:rsidRPr="00AD63A4">
        <w:t>. Frente de Pareto de soluciones no dominada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r>
        <w:fldChar w:fldCharType="end"/>
      </w:r>
      <w:r>
        <w:t>.</w:t>
      </w:r>
      <w:bookmarkEnd w:id="105"/>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06" w:name="_Toc517434727"/>
      <w:r>
        <w:t>Selección</w:t>
      </w:r>
      <w:bookmarkEnd w:id="106"/>
    </w:p>
    <w:p w14:paraId="168A9B64" w14:textId="19E1573E" w:rsidR="001120D4" w:rsidRDefault="00C2534F" w:rsidP="001120D4">
      <w:pPr>
        <w:jc w:val="both"/>
      </w:pPr>
      <w:r>
        <w:t xml:space="preserve">El objetivo del operador de selección es escoger de forma probabilística a individuos con un alto nivel de aptitud para usarlos en los siguientes operadores, principalmente en el operador de cruce. </w:t>
      </w:r>
      <w:r w:rsidR="001120D4">
        <w:t xml:space="preserve">El concepto de dominancia nos permite dividir a la población de posibles soluciones en grupos: el primer grupo corresponde a las soluciones no dominadas, a las cuales se asigna el </w:t>
      </w:r>
      <w:r w:rsidR="001120D4" w:rsidRPr="001120D4">
        <w:rPr>
          <w:b/>
          <w:i/>
        </w:rPr>
        <w:t>rango</w:t>
      </w:r>
      <w:r w:rsidR="001120D4">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r w:rsidRPr="00574243">
        <w:rPr>
          <w:b/>
        </w:rPr>
        <w:t>AsignarRango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Rango = [ ]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t xml:space="preserve"> </w:t>
      </w:r>
      <w:r>
        <w:tab/>
        <w:t>frentePareto = [ ]</w:t>
      </w:r>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t>esDominado = EvaluarDominancia (P’, p)</w:t>
      </w:r>
    </w:p>
    <w:p w14:paraId="4F6742DE" w14:textId="7E443137" w:rsidR="00574243" w:rsidRDefault="00574243" w:rsidP="001120D4">
      <w:pPr>
        <w:pStyle w:val="ListParagraph"/>
        <w:numPr>
          <w:ilvl w:val="0"/>
          <w:numId w:val="9"/>
        </w:numPr>
        <w:jc w:val="both"/>
      </w:pPr>
      <w:r>
        <w:lastRenderedPageBreak/>
        <w:t xml:space="preserve"> </w:t>
      </w:r>
      <w:r>
        <w:tab/>
      </w:r>
      <w:r>
        <w:tab/>
        <w:t>Si no esDominado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t>frentePareto.añadirElemento (p)</w:t>
      </w:r>
    </w:p>
    <w:p w14:paraId="4BA46209" w14:textId="77777777" w:rsidR="00574243" w:rsidRDefault="00574243" w:rsidP="001120D4">
      <w:pPr>
        <w:pStyle w:val="ListParagraph"/>
        <w:numPr>
          <w:ilvl w:val="0"/>
          <w:numId w:val="9"/>
        </w:numPr>
        <w:jc w:val="both"/>
      </w:pPr>
      <w:r>
        <w:t xml:space="preserve"> </w:t>
      </w:r>
      <w:r>
        <w:tab/>
        <w:t>P</w:t>
      </w:r>
      <w:r w:rsidRPr="00574243">
        <w:t>’ = P’ – frentePareto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29DE6871" w14:textId="77777777" w:rsidR="003079D2" w:rsidRDefault="00F60471" w:rsidP="003079D2">
      <w:pPr>
        <w:keepNext/>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7008" cy="1985197"/>
                    </a:xfrm>
                    <a:prstGeom prst="rect">
                      <a:avLst/>
                    </a:prstGeom>
                  </pic:spPr>
                </pic:pic>
              </a:graphicData>
            </a:graphic>
          </wp:inline>
        </w:drawing>
      </w:r>
    </w:p>
    <w:p w14:paraId="17E34C2C" w14:textId="731031EF" w:rsidR="00F60471" w:rsidRDefault="003079D2" w:rsidP="003079D2">
      <w:pPr>
        <w:pStyle w:val="Caption"/>
        <w:jc w:val="center"/>
      </w:pPr>
      <w:bookmarkStart w:id="107" w:name="_Toc517434772"/>
      <w:r>
        <w:t xml:space="preserve">Ilustración </w:t>
      </w:r>
      <w:fldSimple w:instr=" SEQ Ilustración \* ARABIC ">
        <w:r w:rsidR="006C02BC">
          <w:rPr>
            <w:noProof/>
          </w:rPr>
          <w:t>9</w:t>
        </w:r>
      </w:fldSimple>
      <w:r w:rsidRPr="00BC0304">
        <w:t>. Dispersión de las soluciones A y B. B está más alejado de sus vecinos, por lo cual tendría un valor más alto de dispersión</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3079D2">
        <w:rPr>
          <w:i w:val="0"/>
          <w:noProof/>
        </w:rPr>
        <w:t>(Luke, 2015)</w:t>
      </w:r>
      <w:r>
        <w:fldChar w:fldCharType="end"/>
      </w:r>
      <w:r>
        <w:t>.</w:t>
      </w:r>
      <w:bookmarkEnd w:id="107"/>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08" w:name="_Toc517434728"/>
      <w:r>
        <w:t>Selección por torneo</w:t>
      </w:r>
      <w:bookmarkEnd w:id="108"/>
    </w:p>
    <w:p w14:paraId="2D90963C" w14:textId="077D152C" w:rsidR="00B73690" w:rsidRDefault="00C2534F" w:rsidP="00F60471">
      <w:pPr>
        <w:jc w:val="both"/>
      </w:pPr>
      <w:r>
        <w:t xml:space="preserve">La selección por torneo es un método de selección en algoritmos genéticos que se caracteriza por su invarianza a la escala del valor de la aptitud de los individuos. Esto la hace ideal para diferentes tipos de objetivos y en especial cuando el algoritmo genético </w:t>
      </w:r>
      <w:r>
        <w:lastRenderedPageBreak/>
        <w:t xml:space="preserve">se encuentra cerca de la convergencia, donde los valores de aptitud serían cercanos entre sí y no se distinguirían mucho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C2534F">
        <w:rPr>
          <w:noProof/>
        </w:rPr>
        <w:t>(Luke, 2015)</w:t>
      </w:r>
      <w:r>
        <w:fldChar w:fldCharType="end"/>
      </w:r>
      <w:r>
        <w:t xml:space="preserve">. </w:t>
      </w:r>
    </w:p>
    <w:p w14:paraId="64A1F84C" w14:textId="5486FD02" w:rsidR="00C2534F" w:rsidRDefault="00C2534F" w:rsidP="00F60471">
      <w:pPr>
        <w:jc w:val="both"/>
      </w:pPr>
      <w:r>
        <w:t>El algoritmo de selección por torneo es el siguiente:</w:t>
      </w:r>
    </w:p>
    <w:p w14:paraId="19898E38" w14:textId="6F618BE4" w:rsidR="00C2534F" w:rsidRPr="00574243" w:rsidRDefault="00C2534F" w:rsidP="00C2534F">
      <w:pPr>
        <w:pStyle w:val="ListParagraph"/>
        <w:numPr>
          <w:ilvl w:val="0"/>
          <w:numId w:val="11"/>
        </w:numPr>
        <w:jc w:val="both"/>
        <w:rPr>
          <w:b/>
        </w:rPr>
      </w:pPr>
      <w:r>
        <w:rPr>
          <w:b/>
        </w:rPr>
        <w:t xml:space="preserve">SelecciónPorTorneo </w:t>
      </w:r>
      <w:r w:rsidRPr="00574243">
        <w:rPr>
          <w:b/>
        </w:rPr>
        <w:t>(P: población</w:t>
      </w:r>
      <w:r>
        <w:rPr>
          <w:b/>
        </w:rPr>
        <w:t>, t: tamaño del torneo</w:t>
      </w:r>
      <w:r w:rsidRPr="00574243">
        <w:rPr>
          <w:b/>
        </w:rPr>
        <w:t>)</w:t>
      </w:r>
    </w:p>
    <w:p w14:paraId="4D21A700" w14:textId="77777777" w:rsidR="00C2534F" w:rsidRPr="001120D4" w:rsidRDefault="00C2534F" w:rsidP="00C2534F">
      <w:pPr>
        <w:pStyle w:val="ListParagraph"/>
        <w:numPr>
          <w:ilvl w:val="0"/>
          <w:numId w:val="11"/>
        </w:numPr>
        <w:jc w:val="both"/>
      </w:pPr>
      <w:r>
        <w:t>P</w:t>
      </w:r>
      <w:r>
        <w:rPr>
          <w:lang w:val="en-US"/>
        </w:rPr>
        <w:t>’ = P</w:t>
      </w:r>
    </w:p>
    <w:p w14:paraId="1F108EBB" w14:textId="0D76C11C" w:rsidR="00C2534F" w:rsidRDefault="00C2534F" w:rsidP="00C2534F">
      <w:pPr>
        <w:pStyle w:val="ListParagraph"/>
        <w:numPr>
          <w:ilvl w:val="0"/>
          <w:numId w:val="11"/>
        </w:numPr>
        <w:jc w:val="both"/>
      </w:pPr>
      <w:r>
        <w:t xml:space="preserve">mejorIndividuo </w:t>
      </w:r>
      <w:r>
        <w:rPr>
          <w:lang w:val="en-US"/>
        </w:rPr>
        <w:t>= EscogerIndividuoAlAzar (P)</w:t>
      </w:r>
    </w:p>
    <w:p w14:paraId="59406CB4" w14:textId="6C48138F" w:rsidR="00C2534F" w:rsidRDefault="00C2534F" w:rsidP="00C2534F">
      <w:pPr>
        <w:pStyle w:val="ListParagraph"/>
        <w:numPr>
          <w:ilvl w:val="0"/>
          <w:numId w:val="11"/>
        </w:numPr>
        <w:jc w:val="both"/>
      </w:pPr>
      <w:r>
        <w:t>Para i = 2 hasta t hacer:</w:t>
      </w:r>
    </w:p>
    <w:p w14:paraId="24235275" w14:textId="424B0603" w:rsidR="00C2534F" w:rsidRDefault="00C2534F" w:rsidP="00C2534F">
      <w:pPr>
        <w:pStyle w:val="ListParagraph"/>
        <w:numPr>
          <w:ilvl w:val="0"/>
          <w:numId w:val="11"/>
        </w:numPr>
        <w:jc w:val="both"/>
      </w:pPr>
      <w:r>
        <w:t xml:space="preserve"> </w:t>
      </w:r>
      <w:r>
        <w:tab/>
        <w:t>individuo = EscogerIndividuoAlAzar (P)</w:t>
      </w:r>
    </w:p>
    <w:p w14:paraId="1455D614" w14:textId="2AAB36AC" w:rsidR="00C2534F" w:rsidRDefault="00C2534F" w:rsidP="00C2534F">
      <w:pPr>
        <w:pStyle w:val="ListParagraph"/>
        <w:numPr>
          <w:ilvl w:val="0"/>
          <w:numId w:val="11"/>
        </w:numPr>
        <w:jc w:val="both"/>
      </w:pPr>
      <w:r>
        <w:t xml:space="preserve"> </w:t>
      </w:r>
      <w:r>
        <w:tab/>
        <w:t>Si Aptitud(individuo) &gt; Aptitud(mejorIndividuo) entonces:</w:t>
      </w:r>
    </w:p>
    <w:p w14:paraId="055D3B08" w14:textId="1980BC1D" w:rsidR="00C2534F" w:rsidRDefault="00C2534F" w:rsidP="00C2534F">
      <w:pPr>
        <w:pStyle w:val="ListParagraph"/>
        <w:numPr>
          <w:ilvl w:val="0"/>
          <w:numId w:val="11"/>
        </w:numPr>
        <w:jc w:val="both"/>
      </w:pPr>
      <w:r>
        <w:t xml:space="preserve"> </w:t>
      </w:r>
      <w:r>
        <w:tab/>
      </w:r>
      <w:r>
        <w:tab/>
        <w:t>mejorIndividuo = individuo</w:t>
      </w:r>
    </w:p>
    <w:p w14:paraId="17972E41" w14:textId="283C5D27" w:rsidR="00C2534F" w:rsidRDefault="00C2534F" w:rsidP="00C2534F">
      <w:pPr>
        <w:pStyle w:val="ListParagraph"/>
        <w:numPr>
          <w:ilvl w:val="0"/>
          <w:numId w:val="11"/>
        </w:numPr>
        <w:jc w:val="both"/>
      </w:pPr>
      <w:r>
        <w:t>Retornar mejorIndividuo</w:t>
      </w:r>
    </w:p>
    <w:p w14:paraId="59A5273E" w14:textId="221BEB47" w:rsidR="00C2534F" w:rsidRPr="00C2534F" w:rsidRDefault="00C2534F" w:rsidP="00F60471">
      <w:pPr>
        <w:jc w:val="both"/>
      </w:pPr>
      <w:r>
        <w:t>Para evaluar la aptitud se utilizará el concepto de aptitud por dominancia definido en la sección anterior.</w:t>
      </w:r>
    </w:p>
    <w:p w14:paraId="372E0AA8" w14:textId="5E9209C0" w:rsidR="00B73690" w:rsidRDefault="00B73690" w:rsidP="00B73690">
      <w:pPr>
        <w:pStyle w:val="Heading2"/>
      </w:pPr>
      <w:bookmarkStart w:id="109" w:name="_Toc517434729"/>
      <w:r>
        <w:t>Cruce</w:t>
      </w:r>
      <w:bookmarkEnd w:id="109"/>
    </w:p>
    <w:p w14:paraId="0203864D" w14:textId="5BD79813" w:rsidR="003F6D1E" w:rsidRDefault="009D400A" w:rsidP="00B73690">
      <w:pPr>
        <w:jc w:val="both"/>
      </w:pPr>
      <w:r>
        <w:t xml:space="preserve">El operador de cruce permite </w:t>
      </w:r>
      <w:r w:rsidR="003F6D1E">
        <w:t>juntar la información de dos individuos, preferiblemente los más aptos, con el fin de crear individuos que contengan las mejores característicos de ambos padres</w:t>
      </w:r>
      <w:r w:rsidR="0087125F">
        <w:t>.</w:t>
      </w:r>
      <w:r w:rsidR="003F6D1E">
        <w:t xml:space="preserve"> </w:t>
      </w:r>
      <w:r w:rsidR="00A9543F">
        <w:t xml:space="preserve">Para la primera parte del </w:t>
      </w:r>
      <w:r w:rsidR="003F6D1E">
        <w:t>cromosoma</w:t>
      </w:r>
      <w:r w:rsidR="00A9543F">
        <w:t xml:space="preserve"> que </w:t>
      </w:r>
      <w:r w:rsidR="003F6D1E">
        <w:t>representa permutaciones, es posible aplicar operadores de cruce específicos para permutaciones. La estrategia para realizar el cruce de dos permutaciones es escoger aleatoriamente un punto de corte e intercambiar secciones entre los cromosomas para generar un par de descendientes. Ahora, es posible que al realizar el intercambio se pierda la unicidad de los valores que conforman la permutación, como el siguiente ejemplo:</w:t>
      </w:r>
    </w:p>
    <w:p w14:paraId="49904FB0" w14:textId="44F7CC10" w:rsidR="003F6D1E" w:rsidRDefault="003F6D1E" w:rsidP="00D04424">
      <w:pPr>
        <w:jc w:val="center"/>
      </w:pPr>
      <w:r>
        <w:rPr>
          <w:noProof/>
        </w:rPr>
        <w:drawing>
          <wp:inline distT="0" distB="0" distL="0" distR="0" wp14:anchorId="20A0CC68" wp14:editId="23D24846">
            <wp:extent cx="2669687" cy="212463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69687" cy="2124635"/>
                    </a:xfrm>
                    <a:prstGeom prst="rect">
                      <a:avLst/>
                    </a:prstGeom>
                  </pic:spPr>
                </pic:pic>
              </a:graphicData>
            </a:graphic>
          </wp:inline>
        </w:drawing>
      </w:r>
    </w:p>
    <w:p w14:paraId="14909412" w14:textId="5F9A79A9" w:rsidR="003F6D1E" w:rsidRDefault="003F6D1E" w:rsidP="00B73690">
      <w:pPr>
        <w:jc w:val="both"/>
      </w:pPr>
      <w:r>
        <w:lastRenderedPageBreak/>
        <w:t xml:space="preserve">Se puede observar que el primer hijo </w:t>
      </w:r>
      <w:r w:rsidR="00B25AE2">
        <w:t>repite los valores 1 y 4</w:t>
      </w:r>
      <w:r w:rsidR="00D04424">
        <w:t>, lo cual lo hace un cromosoma inválido. Similar situación sucede con el segundo hijo, el cual repite los valores 3 y 6. Para solucionar esta situación es posible aplicar un</w:t>
      </w:r>
      <w:r w:rsidR="00A17A0C">
        <w:t>a reasignación</w:t>
      </w:r>
      <w:r w:rsidR="00D04424">
        <w:t xml:space="preserve"> entre los valores que fueron intercambiados, para ello, primero se ordenan las secciones que fueron intercambiadas para luego alinearlas, con lo cual se obtiene el mapeo:</w:t>
      </w:r>
    </w:p>
    <w:p w14:paraId="1C2F9ABE" w14:textId="5D8AA41F" w:rsidR="00D04424" w:rsidRDefault="00D04424" w:rsidP="00D04424">
      <w:pPr>
        <w:jc w:val="center"/>
      </w:pPr>
      <w:r>
        <w:rPr>
          <w:noProof/>
        </w:rPr>
        <w:drawing>
          <wp:inline distT="0" distB="0" distL="0" distR="0" wp14:anchorId="2AC715CD" wp14:editId="5F260F73">
            <wp:extent cx="3149166" cy="1483659"/>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63954" cy="1490626"/>
                    </a:xfrm>
                    <a:prstGeom prst="rect">
                      <a:avLst/>
                    </a:prstGeom>
                  </pic:spPr>
                </pic:pic>
              </a:graphicData>
            </a:graphic>
          </wp:inline>
        </w:drawing>
      </w:r>
    </w:p>
    <w:p w14:paraId="082FAB74" w14:textId="2E06D977" w:rsidR="00D04424" w:rsidRDefault="00D04424" w:rsidP="00B73690">
      <w:pPr>
        <w:jc w:val="both"/>
      </w:pPr>
      <w:r>
        <w:t>Con aplicando dicho mapeo, los cromosomas hijos vuelven a conservar la unicidad de sus valores:</w:t>
      </w:r>
    </w:p>
    <w:p w14:paraId="57D1698B" w14:textId="1C2BC12C" w:rsidR="00D04424" w:rsidRDefault="00D04424" w:rsidP="00D04424">
      <w:pPr>
        <w:jc w:val="center"/>
      </w:pPr>
      <w:r>
        <w:rPr>
          <w:noProof/>
        </w:rPr>
        <w:drawing>
          <wp:inline distT="0" distB="0" distL="0" distR="0" wp14:anchorId="559E780B" wp14:editId="440C0A48">
            <wp:extent cx="2707341" cy="931952"/>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37616" cy="942374"/>
                    </a:xfrm>
                    <a:prstGeom prst="rect">
                      <a:avLst/>
                    </a:prstGeom>
                  </pic:spPr>
                </pic:pic>
              </a:graphicData>
            </a:graphic>
          </wp:inline>
        </w:drawing>
      </w:r>
    </w:p>
    <w:p w14:paraId="658BE273" w14:textId="20545702" w:rsidR="00237F22" w:rsidRDefault="00237F22" w:rsidP="00B73690">
      <w:pPr>
        <w:jc w:val="both"/>
      </w:pPr>
      <w:r>
        <w:t>Esto queda reflejado en el siguiente algoritmo de cruce:</w:t>
      </w:r>
    </w:p>
    <w:p w14:paraId="20B582D3" w14:textId="3676FA72" w:rsidR="00237F22" w:rsidRPr="00574243" w:rsidRDefault="00237F22" w:rsidP="00237F22">
      <w:pPr>
        <w:pStyle w:val="ListParagraph"/>
        <w:numPr>
          <w:ilvl w:val="0"/>
          <w:numId w:val="12"/>
        </w:numPr>
        <w:jc w:val="both"/>
        <w:rPr>
          <w:b/>
        </w:rPr>
      </w:pPr>
      <w:r>
        <w:rPr>
          <w:b/>
        </w:rPr>
        <w:t xml:space="preserve">Cruce </w:t>
      </w:r>
      <w:r w:rsidRPr="00574243">
        <w:rPr>
          <w:b/>
        </w:rPr>
        <w:t>(</w:t>
      </w:r>
      <w:r>
        <w:rPr>
          <w:b/>
        </w:rPr>
        <w:t>p1: primer cromosoma padre, p2: segundo cromosoma padre</w:t>
      </w:r>
      <w:r w:rsidRPr="00574243">
        <w:rPr>
          <w:b/>
        </w:rPr>
        <w:t>)</w:t>
      </w:r>
    </w:p>
    <w:p w14:paraId="60C74366" w14:textId="61842B10" w:rsidR="00237F22" w:rsidRDefault="00237F22" w:rsidP="00237F22">
      <w:pPr>
        <w:pStyle w:val="ListParagraph"/>
        <w:numPr>
          <w:ilvl w:val="0"/>
          <w:numId w:val="12"/>
        </w:numPr>
        <w:jc w:val="both"/>
      </w:pPr>
      <w:r>
        <w:t>n = longitudDeCromosoma (p1)</w:t>
      </w:r>
    </w:p>
    <w:p w14:paraId="6E689AD0" w14:textId="3D437521" w:rsidR="00237F22" w:rsidRPr="001120D4" w:rsidRDefault="00237F22" w:rsidP="00237F22">
      <w:pPr>
        <w:pStyle w:val="ListParagraph"/>
        <w:numPr>
          <w:ilvl w:val="0"/>
          <w:numId w:val="12"/>
        </w:numPr>
        <w:jc w:val="both"/>
      </w:pPr>
      <w:r>
        <w:t xml:space="preserve">puntoDeCorte </w:t>
      </w:r>
      <w:r>
        <w:rPr>
          <w:lang w:val="en-US"/>
        </w:rPr>
        <w:t>= EscogerN</w:t>
      </w:r>
      <w:r>
        <w:t>úmeroAleatorioEntre (1, n)</w:t>
      </w:r>
    </w:p>
    <w:p w14:paraId="3E080650" w14:textId="18F191DB" w:rsidR="00237F22" w:rsidRDefault="00237F22" w:rsidP="00237F22">
      <w:pPr>
        <w:pStyle w:val="ListParagraph"/>
        <w:numPr>
          <w:ilvl w:val="0"/>
          <w:numId w:val="12"/>
        </w:numPr>
        <w:jc w:val="both"/>
      </w:pPr>
      <w:r>
        <w:t xml:space="preserve">hijo1 </w:t>
      </w:r>
      <w:r w:rsidRPr="00237F22">
        <w:t>= p</w:t>
      </w:r>
      <w:r>
        <w:t>2 [ puntoDeCorte + 1 : n ]</w:t>
      </w:r>
    </w:p>
    <w:p w14:paraId="567FC8D3" w14:textId="556386BD" w:rsidR="00237F22" w:rsidRDefault="00237F22" w:rsidP="00237F22">
      <w:pPr>
        <w:pStyle w:val="ListParagraph"/>
        <w:numPr>
          <w:ilvl w:val="0"/>
          <w:numId w:val="12"/>
        </w:numPr>
        <w:jc w:val="both"/>
      </w:pPr>
      <w:r>
        <w:t>hijo2 = p</w:t>
      </w:r>
      <w:r w:rsidR="005466A7">
        <w:t>1</w:t>
      </w:r>
      <w:r>
        <w:t xml:space="preserve"> [ puntoDeCorte + 1 : n ]</w:t>
      </w:r>
    </w:p>
    <w:p w14:paraId="0A127A70" w14:textId="089E0B49" w:rsidR="00237F22" w:rsidRDefault="00237F22" w:rsidP="00237F22">
      <w:pPr>
        <w:pStyle w:val="ListParagraph"/>
        <w:numPr>
          <w:ilvl w:val="0"/>
          <w:numId w:val="12"/>
        </w:numPr>
        <w:jc w:val="both"/>
      </w:pPr>
      <w:r>
        <w:t>mapa1, mapa2 = AlinearYCrearMapeo ( Ordenar(hijo1), Ordenar(hijo2) )</w:t>
      </w:r>
    </w:p>
    <w:p w14:paraId="1E10ECB7" w14:textId="169E107C" w:rsidR="00237F22" w:rsidRDefault="005466A7" w:rsidP="00237F22">
      <w:pPr>
        <w:pStyle w:val="ListParagraph"/>
        <w:numPr>
          <w:ilvl w:val="0"/>
          <w:numId w:val="12"/>
        </w:numPr>
        <w:jc w:val="both"/>
      </w:pPr>
      <w:r>
        <w:t>hijo1 = AplicarMapeo (hijo1)</w:t>
      </w:r>
    </w:p>
    <w:p w14:paraId="48EB26D5" w14:textId="5EC9368D" w:rsidR="005466A7" w:rsidRDefault="005466A7" w:rsidP="00237F22">
      <w:pPr>
        <w:pStyle w:val="ListParagraph"/>
        <w:numPr>
          <w:ilvl w:val="0"/>
          <w:numId w:val="12"/>
        </w:numPr>
        <w:jc w:val="both"/>
      </w:pPr>
      <w:r>
        <w:t>hijo2 = AplicarMapeo (hijo2)</w:t>
      </w:r>
    </w:p>
    <w:p w14:paraId="683EAA25" w14:textId="41FFBE5C" w:rsidR="005466A7" w:rsidRDefault="005466A7" w:rsidP="00237F22">
      <w:pPr>
        <w:pStyle w:val="ListParagraph"/>
        <w:numPr>
          <w:ilvl w:val="0"/>
          <w:numId w:val="12"/>
        </w:numPr>
        <w:jc w:val="both"/>
      </w:pPr>
      <w:r>
        <w:t xml:space="preserve">hijo1 = Concatenar ( </w:t>
      </w:r>
      <w:r w:rsidRPr="00237F22">
        <w:t>p</w:t>
      </w:r>
      <w:r>
        <w:t>1 [ 1 : puntoDeCorte ], hijo1 )</w:t>
      </w:r>
    </w:p>
    <w:p w14:paraId="3448CD7B" w14:textId="25D95351" w:rsidR="005466A7" w:rsidRDefault="005466A7" w:rsidP="005466A7">
      <w:pPr>
        <w:pStyle w:val="ListParagraph"/>
        <w:numPr>
          <w:ilvl w:val="0"/>
          <w:numId w:val="12"/>
        </w:numPr>
        <w:jc w:val="both"/>
      </w:pPr>
      <w:r>
        <w:t xml:space="preserve">hijo2 = Concatenar ( </w:t>
      </w:r>
      <w:r w:rsidRPr="00237F22">
        <w:t>p</w:t>
      </w:r>
      <w:r>
        <w:t>2 [ 1 : puntoDeCorte ], hijo2 )</w:t>
      </w:r>
    </w:p>
    <w:p w14:paraId="775683B2" w14:textId="3271B057" w:rsidR="00A9543F" w:rsidRDefault="005466A7" w:rsidP="00A9543F">
      <w:pPr>
        <w:pStyle w:val="ListParagraph"/>
        <w:numPr>
          <w:ilvl w:val="0"/>
          <w:numId w:val="12"/>
        </w:numPr>
        <w:jc w:val="both"/>
      </w:pPr>
      <w:r>
        <w:t>Retornar hijo1, hijo2</w:t>
      </w:r>
    </w:p>
    <w:p w14:paraId="21515D4B" w14:textId="2B6856CE" w:rsidR="00A9543F" w:rsidRDefault="00A9543F" w:rsidP="00A9543F">
      <w:pPr>
        <w:jc w:val="both"/>
      </w:pPr>
      <w:r>
        <w:t xml:space="preserve">Para la segunda parte del cromosoma, que representa valores reales, </w:t>
      </w:r>
      <w:r w:rsidR="00B97131">
        <w:t xml:space="preserve">se utilizará el cruce aritmético completo, que consiste en combinar los valores de los genes de dos </w:t>
      </w:r>
      <w:r w:rsidR="00B97131">
        <w:lastRenderedPageBreak/>
        <w:t>padres mediante una combinación lineal de ellos, lo cual queda representado en las siguientes expresiones:</w:t>
      </w:r>
    </w:p>
    <w:p w14:paraId="54E0137E" w14:textId="764C9138" w:rsidR="00B97131" w:rsidRPr="00B97131" w:rsidRDefault="00B97131" w:rsidP="00A9543F">
      <w:pPr>
        <w:jc w:val="both"/>
        <w:rPr>
          <w:lang w:eastAsia="ja-JP"/>
        </w:rPr>
      </w:pPr>
      <m:oMathPara>
        <m:oMath>
          <m:sSub>
            <m:sSubPr>
              <m:ctrlPr>
                <w:rPr>
                  <w:rFonts w:ascii="Cambria Math" w:hAnsi="Cambria Math"/>
                  <w:i/>
                  <w:lang w:val="en-US" w:eastAsia="ja-JP"/>
                </w:rPr>
              </m:ctrlPr>
            </m:sSubPr>
            <m:e>
              <m:r>
                <m:rPr>
                  <m:sty m:val="p"/>
                </m:rPr>
                <w:rPr>
                  <w:rFonts w:ascii="Cambria Math" w:hAnsi="Cambria Math"/>
                  <w:lang w:eastAsia="ja-JP"/>
                </w:rPr>
                <m:t>h</m:t>
              </m:r>
              <m:ctrlPr>
                <w:rPr>
                  <w:rFonts w:ascii="Cambria Math" w:hAnsi="Cambria Math"/>
                  <w:lang w:eastAsia="ja-JP"/>
                </w:rPr>
              </m:ctrlPr>
            </m:e>
            <m:sub>
              <m:r>
                <w:rPr>
                  <w:rFonts w:ascii="Cambria Math" w:hAnsi="Cambria Math"/>
                  <w:lang w:val="en-US" w:eastAsia="ja-JP"/>
                </w:rPr>
                <m:t>1</m:t>
              </m:r>
            </m:sub>
          </m:sSub>
          <m:r>
            <m:rPr>
              <m:sty m:val="p"/>
            </m:rPr>
            <w:rPr>
              <w:rFonts w:ascii="Cambria Math" w:hAnsi="Cambria Math"/>
              <w:lang w:eastAsia="ja-JP"/>
            </w:rPr>
            <m:t>=α</m:t>
          </m:r>
          <m:sSub>
            <m:sSubPr>
              <m:ctrlPr>
                <w:rPr>
                  <w:rFonts w:ascii="Cambria Math" w:hAnsi="Cambria Math"/>
                  <w:lang w:eastAsia="ja-JP"/>
                </w:rPr>
              </m:ctrlPr>
            </m:sSubPr>
            <m:e>
              <m:r>
                <m:rPr>
                  <m:sty m:val="p"/>
                </m:rPr>
                <w:rPr>
                  <w:rFonts w:ascii="Cambria Math" w:hAnsi="Cambria Math"/>
                  <w:lang w:eastAsia="ja-JP"/>
                </w:rPr>
                <m:t>*p</m:t>
              </m:r>
            </m:e>
            <m:sub>
              <m:r>
                <m:rPr>
                  <m:sty m:val="p"/>
                </m:rPr>
                <w:rPr>
                  <w:rFonts w:ascii="Cambria Math" w:hAnsi="Cambria Math"/>
                  <w:lang w:eastAsia="ja-JP"/>
                </w:rPr>
                <m:t>1</m:t>
              </m:r>
            </m:sub>
          </m:sSub>
          <m:r>
            <m:rPr>
              <m:sty m:val="p"/>
            </m:rPr>
            <w:rPr>
              <w:rFonts w:ascii="Cambria Math" w:hAnsi="Cambria Math"/>
              <w:lang w:eastAsia="ja-JP"/>
            </w:rPr>
            <m:t>+</m:t>
          </m:r>
          <m:d>
            <m:dPr>
              <m:ctrlPr>
                <w:rPr>
                  <w:rFonts w:ascii="Cambria Math" w:hAnsi="Cambria Math"/>
                  <w:lang w:eastAsia="ja-JP"/>
                </w:rPr>
              </m:ctrlPr>
            </m:dPr>
            <m:e>
              <m:r>
                <m:rPr>
                  <m:sty m:val="p"/>
                </m:rPr>
                <w:rPr>
                  <w:rFonts w:ascii="Cambria Math" w:hAnsi="Cambria Math"/>
                  <w:lang w:eastAsia="ja-JP"/>
                </w:rPr>
                <m:t>1-α</m:t>
              </m:r>
            </m:e>
          </m:d>
          <m:r>
            <m:rPr>
              <m:sty m:val="p"/>
            </m:rPr>
            <w:rPr>
              <w:rFonts w:ascii="Cambria Math" w:hAnsi="Cambria Math"/>
              <w:lang w:eastAsia="ja-JP"/>
            </w:rPr>
            <m:t>*</m:t>
          </m:r>
          <m:sSub>
            <m:sSubPr>
              <m:ctrlPr>
                <w:rPr>
                  <w:rFonts w:ascii="Cambria Math" w:hAnsi="Cambria Math"/>
                  <w:lang w:eastAsia="ja-JP"/>
                </w:rPr>
              </m:ctrlPr>
            </m:sSubPr>
            <m:e>
              <m:r>
                <m:rPr>
                  <m:sty m:val="p"/>
                </m:rPr>
                <w:rPr>
                  <w:rFonts w:ascii="Cambria Math" w:hAnsi="Cambria Math"/>
                  <w:lang w:eastAsia="ja-JP"/>
                </w:rPr>
                <m:t>p</m:t>
              </m:r>
            </m:e>
            <m:sub>
              <m:r>
                <m:rPr>
                  <m:sty m:val="p"/>
                </m:rPr>
                <w:rPr>
                  <w:rFonts w:ascii="Cambria Math" w:hAnsi="Cambria Math"/>
                  <w:lang w:eastAsia="ja-JP"/>
                </w:rPr>
                <m:t>2</m:t>
              </m:r>
            </m:sub>
          </m:sSub>
        </m:oMath>
      </m:oMathPara>
    </w:p>
    <w:p w14:paraId="3EB5CC42" w14:textId="5C7D4BFB" w:rsidR="00B97131" w:rsidRDefault="00B97131" w:rsidP="00B97131">
      <w:pPr>
        <w:jc w:val="both"/>
        <w:rPr>
          <w:lang w:eastAsia="ja-JP"/>
        </w:rPr>
      </w:pPr>
      <m:oMathPara>
        <m:oMath>
          <m:sSub>
            <m:sSubPr>
              <m:ctrlPr>
                <w:rPr>
                  <w:rFonts w:ascii="Cambria Math" w:hAnsi="Cambria Math"/>
                  <w:i/>
                  <w:lang w:val="en-US" w:eastAsia="ja-JP"/>
                </w:rPr>
              </m:ctrlPr>
            </m:sSubPr>
            <m:e>
              <m:r>
                <m:rPr>
                  <m:sty m:val="p"/>
                </m:rPr>
                <w:rPr>
                  <w:rFonts w:ascii="Cambria Math" w:hAnsi="Cambria Math"/>
                  <w:lang w:eastAsia="ja-JP"/>
                </w:rPr>
                <m:t>h</m:t>
              </m:r>
              <m:ctrlPr>
                <w:rPr>
                  <w:rFonts w:ascii="Cambria Math" w:hAnsi="Cambria Math"/>
                  <w:lang w:eastAsia="ja-JP"/>
                </w:rPr>
              </m:ctrlPr>
            </m:e>
            <m:sub>
              <m:r>
                <w:rPr>
                  <w:rFonts w:ascii="Cambria Math" w:hAnsi="Cambria Math"/>
                  <w:lang w:val="en-US" w:eastAsia="ja-JP"/>
                </w:rPr>
                <m:t>2</m:t>
              </m:r>
            </m:sub>
          </m:sSub>
          <m:r>
            <m:rPr>
              <m:sty m:val="p"/>
            </m:rPr>
            <w:rPr>
              <w:rFonts w:ascii="Cambria Math" w:hAnsi="Cambria Math"/>
              <w:lang w:eastAsia="ja-JP"/>
            </w:rPr>
            <m:t>=α</m:t>
          </m:r>
          <m:sSub>
            <m:sSubPr>
              <m:ctrlPr>
                <w:rPr>
                  <w:rFonts w:ascii="Cambria Math" w:hAnsi="Cambria Math"/>
                  <w:lang w:eastAsia="ja-JP"/>
                </w:rPr>
              </m:ctrlPr>
            </m:sSubPr>
            <m:e>
              <m:r>
                <m:rPr>
                  <m:sty m:val="p"/>
                </m:rPr>
                <w:rPr>
                  <w:rFonts w:ascii="Cambria Math" w:hAnsi="Cambria Math"/>
                  <w:lang w:eastAsia="ja-JP"/>
                </w:rPr>
                <m:t>*p</m:t>
              </m:r>
            </m:e>
            <m:sub>
              <m:r>
                <m:rPr>
                  <m:sty m:val="p"/>
                </m:rPr>
                <w:rPr>
                  <w:rFonts w:ascii="Cambria Math" w:hAnsi="Cambria Math"/>
                  <w:lang w:eastAsia="ja-JP"/>
                </w:rPr>
                <m:t>2</m:t>
              </m:r>
            </m:sub>
          </m:sSub>
          <m:r>
            <m:rPr>
              <m:sty m:val="p"/>
            </m:rPr>
            <w:rPr>
              <w:rFonts w:ascii="Cambria Math" w:hAnsi="Cambria Math"/>
              <w:lang w:eastAsia="ja-JP"/>
            </w:rPr>
            <m:t>+</m:t>
          </m:r>
          <m:d>
            <m:dPr>
              <m:ctrlPr>
                <w:rPr>
                  <w:rFonts w:ascii="Cambria Math" w:hAnsi="Cambria Math"/>
                  <w:lang w:eastAsia="ja-JP"/>
                </w:rPr>
              </m:ctrlPr>
            </m:dPr>
            <m:e>
              <m:r>
                <m:rPr>
                  <m:sty m:val="p"/>
                </m:rPr>
                <w:rPr>
                  <w:rFonts w:ascii="Cambria Math" w:hAnsi="Cambria Math"/>
                  <w:lang w:eastAsia="ja-JP"/>
                </w:rPr>
                <m:t>1-α</m:t>
              </m:r>
            </m:e>
          </m:d>
          <m:r>
            <m:rPr>
              <m:sty m:val="p"/>
            </m:rPr>
            <w:rPr>
              <w:rFonts w:ascii="Cambria Math" w:hAnsi="Cambria Math"/>
              <w:lang w:eastAsia="ja-JP"/>
            </w:rPr>
            <m:t>*</m:t>
          </m:r>
          <m:sSub>
            <m:sSubPr>
              <m:ctrlPr>
                <w:rPr>
                  <w:rFonts w:ascii="Cambria Math" w:hAnsi="Cambria Math"/>
                  <w:lang w:eastAsia="ja-JP"/>
                </w:rPr>
              </m:ctrlPr>
            </m:sSubPr>
            <m:e>
              <m:r>
                <m:rPr>
                  <m:sty m:val="p"/>
                </m:rPr>
                <w:rPr>
                  <w:rFonts w:ascii="Cambria Math" w:hAnsi="Cambria Math"/>
                  <w:lang w:eastAsia="ja-JP"/>
                </w:rPr>
                <m:t>p</m:t>
              </m:r>
            </m:e>
            <m:sub>
              <m:r>
                <m:rPr>
                  <m:sty m:val="p"/>
                </m:rPr>
                <w:rPr>
                  <w:rFonts w:ascii="Cambria Math" w:hAnsi="Cambria Math"/>
                  <w:lang w:eastAsia="ja-JP"/>
                </w:rPr>
                <m:t>1</m:t>
              </m:r>
            </m:sub>
          </m:sSub>
        </m:oMath>
      </m:oMathPara>
    </w:p>
    <w:p w14:paraId="4E86B818" w14:textId="5CCF379D" w:rsidR="00A9543F" w:rsidRPr="00A9543F" w:rsidRDefault="00B97131" w:rsidP="00B97131">
      <w:pPr>
        <w:jc w:val="both"/>
      </w:pPr>
      <w:r>
        <w:rPr>
          <w:lang w:eastAsia="ja-JP"/>
        </w:rPr>
        <w:t>Donde h1 y h2 son los valores de los hijos, p1 y p2 son los valores de los padres, y alpha es un número real entre 0 y 1 escogido aleatoriamente que determina la influencia de cada padre en el valor resultante del hijo.</w:t>
      </w:r>
    </w:p>
    <w:p w14:paraId="43A24838" w14:textId="5EF600CE" w:rsidR="00B73690" w:rsidRDefault="00B73690" w:rsidP="00B73690">
      <w:pPr>
        <w:pStyle w:val="Heading2"/>
      </w:pPr>
      <w:bookmarkStart w:id="110" w:name="_Toc517434730"/>
      <w:r>
        <w:t>Mutación</w:t>
      </w:r>
      <w:bookmarkEnd w:id="110"/>
    </w:p>
    <w:p w14:paraId="709FF5B6" w14:textId="12A7A4B7" w:rsidR="00B73690" w:rsidRDefault="00642DCF" w:rsidP="00B73690">
      <w:pPr>
        <w:jc w:val="both"/>
      </w:pPr>
      <w:r>
        <w:rPr>
          <w:noProof/>
        </w:rPr>
        <w:drawing>
          <wp:anchor distT="0" distB="0" distL="114300" distR="114300" simplePos="0" relativeHeight="251739136" behindDoc="0" locked="0" layoutInCell="1" allowOverlap="1" wp14:anchorId="4B29DA34" wp14:editId="1087AE63">
            <wp:simplePos x="0" y="0"/>
            <wp:positionH relativeFrom="column">
              <wp:posOffset>2920739</wp:posOffset>
            </wp:positionH>
            <wp:positionV relativeFrom="paragraph">
              <wp:posOffset>2303668</wp:posOffset>
            </wp:positionV>
            <wp:extent cx="1871345" cy="1518920"/>
            <wp:effectExtent l="0" t="0" r="0" b="508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71345" cy="15189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8112" behindDoc="0" locked="0" layoutInCell="1" allowOverlap="1" wp14:anchorId="4BDEBCC0" wp14:editId="441D0912">
            <wp:simplePos x="0" y="0"/>
            <wp:positionH relativeFrom="column">
              <wp:posOffset>487045</wp:posOffset>
            </wp:positionH>
            <wp:positionV relativeFrom="paragraph">
              <wp:posOffset>2276774</wp:posOffset>
            </wp:positionV>
            <wp:extent cx="1899396" cy="1519517"/>
            <wp:effectExtent l="0" t="0" r="5715" b="508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99396" cy="1519517"/>
                    </a:xfrm>
                    <a:prstGeom prst="rect">
                      <a:avLst/>
                    </a:prstGeom>
                  </pic:spPr>
                </pic:pic>
              </a:graphicData>
            </a:graphic>
          </wp:anchor>
        </w:drawing>
      </w:r>
      <w:r w:rsidR="00893BA1">
        <w:t xml:space="preserve">El operador de mutación permite realizar cambios aleatorios a los individuos de la población, lo cual permite explorar nuevos espacios de búsqueda para encontrar el valor óptimo. </w:t>
      </w:r>
      <w:r w:rsidR="00B97131">
        <w:t>Para la primera parte del cromosoma que representa una permutación</w:t>
      </w:r>
      <w:r w:rsidR="00893BA1">
        <w:t xml:space="preserve">, existen dos maneras principales para generar un cambio de manera aleatoria. La primera estrategia consiste en seleccionar un gen del cromosoma de forma aleatoria y moverlo a otra posición, también determinada de forma aleatoria. Esta estrategia es conocida como mutación por inserción. La segunda estrategia consiste en seleccionar un par de genes del cromosoma </w:t>
      </w:r>
      <w:r w:rsidR="003C226B">
        <w:t>de forma aleatoria y luego intercambiar sus posiciones. Esta estrategia es conocida como mutación por intercambio</w:t>
      </w:r>
      <w:r>
        <w:t>.</w:t>
      </w:r>
    </w:p>
    <w:p w14:paraId="3714E48A" w14:textId="77303CA1" w:rsidR="003C226B" w:rsidRDefault="003C226B" w:rsidP="00B73690">
      <w:pPr>
        <w:jc w:val="both"/>
      </w:pPr>
    </w:p>
    <w:p w14:paraId="3484BAE7" w14:textId="2B9E4E9A" w:rsidR="003C226B" w:rsidRDefault="003C226B" w:rsidP="00B73690">
      <w:pPr>
        <w:jc w:val="both"/>
      </w:pPr>
    </w:p>
    <w:p w14:paraId="34C38BBF" w14:textId="35AA43CE" w:rsidR="003C226B" w:rsidRDefault="003C226B" w:rsidP="00B73690">
      <w:pPr>
        <w:jc w:val="both"/>
      </w:pPr>
    </w:p>
    <w:p w14:paraId="275717B4" w14:textId="23B0B036" w:rsidR="003C226B" w:rsidRDefault="003C226B" w:rsidP="00B73690">
      <w:pPr>
        <w:jc w:val="both"/>
      </w:pPr>
    </w:p>
    <w:p w14:paraId="05941E50" w14:textId="48AC81C7" w:rsidR="003C226B" w:rsidRDefault="003C226B" w:rsidP="00B73690">
      <w:pPr>
        <w:jc w:val="both"/>
      </w:pPr>
    </w:p>
    <w:p w14:paraId="2D45522D" w14:textId="4466C4AA" w:rsidR="00642DCF" w:rsidRDefault="00642DCF" w:rsidP="00B73690">
      <w:pPr>
        <w:jc w:val="both"/>
      </w:pPr>
      <w:r>
        <w:t>De manera similar al cruce, para considerar múltiples períodos de distribución, el cromosoma se segmenta por cada período o fase según lo descrito en el capítulo anterior, y la mutación se realiza por cada período separado, debido a que cada fase representa una permutación independiente.</w:t>
      </w:r>
    </w:p>
    <w:p w14:paraId="6FDE513C" w14:textId="77777777" w:rsidR="00B97131" w:rsidRDefault="00B97131" w:rsidP="00B73690">
      <w:pPr>
        <w:jc w:val="both"/>
      </w:pPr>
      <w:r>
        <w:t>Para la segunda parte del cromosoma, que representa valores reales, se utilizará la mutación de punto flotante que consiste en sumar un delta aleatorio al valor de cada gen, lo cual queda representado por la siguiente expresión:</w:t>
      </w:r>
    </w:p>
    <w:p w14:paraId="359392D6" w14:textId="310CB0F8" w:rsidR="00B97131" w:rsidRPr="00B97131" w:rsidRDefault="00B97131" w:rsidP="00B97131">
      <w:pPr>
        <w:jc w:val="center"/>
        <w:rPr>
          <w:lang w:val="en-US" w:eastAsia="ja-JP"/>
        </w:rPr>
      </w:pPr>
      <m:oMathPara>
        <m:oMath>
          <m:sSup>
            <m:sSupPr>
              <m:ctrlPr>
                <w:rPr>
                  <w:rFonts w:ascii="Cambria Math" w:hAnsi="Cambria Math"/>
                  <w:i/>
                  <w:lang w:val="en-US" w:eastAsia="ja-JP"/>
                </w:rPr>
              </m:ctrlPr>
            </m:sSupPr>
            <m:e>
              <m:r>
                <w:rPr>
                  <w:rFonts w:ascii="Cambria Math" w:hAnsi="Cambria Math"/>
                </w:rPr>
                <m:t>x</m:t>
              </m:r>
              <m:ctrlPr>
                <w:rPr>
                  <w:rFonts w:ascii="Cambria Math" w:hAnsi="Cambria Math"/>
                  <w:i/>
                </w:rPr>
              </m:ctrlPr>
            </m:e>
            <m:sup>
              <m:r>
                <w:rPr>
                  <w:rFonts w:ascii="Cambria Math" w:hAnsi="Cambria Math"/>
                  <w:lang w:val="en-US" w:eastAsia="ja-JP"/>
                </w:rPr>
                <m:t>'</m:t>
              </m:r>
            </m:sup>
          </m:sSup>
          <m:r>
            <w:rPr>
              <w:rFonts w:ascii="Cambria Math" w:hAnsi="Cambria Math"/>
              <w:lang w:val="en-US" w:eastAsia="ja-JP"/>
            </w:rPr>
            <m:t>=x+α*</m:t>
          </m:r>
          <m:sSub>
            <m:sSubPr>
              <m:ctrlPr>
                <w:rPr>
                  <w:rFonts w:ascii="Cambria Math" w:hAnsi="Cambria Math"/>
                  <w:i/>
                  <w:lang w:val="en-US" w:eastAsia="ja-JP"/>
                </w:rPr>
              </m:ctrlPr>
            </m:sSubPr>
            <m:e>
              <m:r>
                <w:rPr>
                  <w:rFonts w:ascii="Cambria Math" w:hAnsi="Cambria Math"/>
                  <w:lang w:val="en-US" w:eastAsia="ja-JP"/>
                </w:rPr>
                <m:t>∆</m:t>
              </m:r>
            </m:e>
            <m:sub>
              <m:r>
                <w:rPr>
                  <w:rFonts w:ascii="Cambria Math" w:hAnsi="Cambria Math"/>
                  <w:lang w:val="en-US" w:eastAsia="ja-JP"/>
                </w:rPr>
                <m:t>max</m:t>
              </m:r>
            </m:sub>
          </m:sSub>
        </m:oMath>
      </m:oMathPara>
    </w:p>
    <w:p w14:paraId="7E9573D6" w14:textId="7F15C544" w:rsidR="00B97131" w:rsidRPr="00B97131" w:rsidRDefault="00B97131" w:rsidP="00BE6400">
      <w:pPr>
        <w:jc w:val="both"/>
        <w:rPr>
          <w:lang w:eastAsia="ja-JP"/>
        </w:rPr>
      </w:pPr>
      <w:r w:rsidRPr="00B97131">
        <w:rPr>
          <w:lang w:eastAsia="ja-JP"/>
        </w:rPr>
        <w:lastRenderedPageBreak/>
        <w:t xml:space="preserve">Donde </w:t>
      </w:r>
      <w:r w:rsidR="00BE6400">
        <w:rPr>
          <w:lang w:eastAsia="ja-JP"/>
        </w:rPr>
        <w:t xml:space="preserve">x’ es el valor nuevo del gen, </w:t>
      </w:r>
      <w:r w:rsidR="00BE6400" w:rsidRPr="00B97131">
        <w:rPr>
          <w:lang w:eastAsia="ja-JP"/>
        </w:rPr>
        <w:t>x es el v</w:t>
      </w:r>
      <w:r w:rsidR="00BE6400">
        <w:rPr>
          <w:lang w:eastAsia="ja-JP"/>
        </w:rPr>
        <w:t>alor original del gen</w:t>
      </w:r>
      <w:r w:rsidR="00BE6400">
        <w:rPr>
          <w:lang w:eastAsia="ja-JP"/>
        </w:rPr>
        <w:t>, alpha es un número aleatorio entre -1 y 1 que determina la intensidad de la variación y delta es la máxima variación permitida.</w:t>
      </w:r>
    </w:p>
    <w:p w14:paraId="27E1ACB7" w14:textId="3818CFA2" w:rsidR="00B73690" w:rsidRDefault="00B73690" w:rsidP="00B73690">
      <w:pPr>
        <w:pStyle w:val="Heading2"/>
      </w:pPr>
      <w:bookmarkStart w:id="111" w:name="_Toc517434731"/>
      <w:r>
        <w:t>Criterio de parada</w:t>
      </w:r>
      <w:bookmarkEnd w:id="111"/>
    </w:p>
    <w:p w14:paraId="625D1453" w14:textId="16358F43" w:rsidR="00FE1D4D" w:rsidRDefault="00192806" w:rsidP="00B73690">
      <w:pPr>
        <w:jc w:val="both"/>
      </w:pPr>
      <w:r>
        <w:t xml:space="preserve">Existirán dos criterios de parada. El primero será el número de </w:t>
      </w:r>
      <w:r w:rsidR="00696DFE">
        <w:t xml:space="preserve">generaciones </w:t>
      </w:r>
      <w:r>
        <w:t xml:space="preserve">del algoritmo genético, mientras que el segundo será un </w:t>
      </w:r>
      <w:r w:rsidR="00696DFE">
        <w:t>número máximo permitido de generaciones sin mejora</w:t>
      </w:r>
      <w:r>
        <w:t xml:space="preserve">. Si alguna de las condiciones se cumple, esto es, si se </w:t>
      </w:r>
      <w:r w:rsidR="00696DFE">
        <w:t>llevan a cabo</w:t>
      </w:r>
      <w:r>
        <w:t xml:space="preserve"> todas las </w:t>
      </w:r>
      <w:r w:rsidR="00696DFE">
        <w:t xml:space="preserve">generaciones </w:t>
      </w:r>
      <w:r>
        <w:t xml:space="preserve">del algoritmo genético o si </w:t>
      </w:r>
      <w:r w:rsidR="00696DFE">
        <w:t>no se perciben mejoras en un número dado de generaciones</w:t>
      </w:r>
      <w:r>
        <w:t>, se detendrá la ejecución del algoritmo y se retornarán las mejores soluciones.</w:t>
      </w:r>
    </w:p>
    <w:p w14:paraId="7D7FEB36" w14:textId="2F6F6643" w:rsidR="00FE1D4D" w:rsidRDefault="00FE1D4D">
      <w:pPr>
        <w:spacing w:before="0" w:after="160" w:line="259" w:lineRule="auto"/>
      </w:pPr>
      <w:r>
        <w:br w:type="page"/>
      </w:r>
    </w:p>
    <w:p w14:paraId="12F0501B" w14:textId="5A768BAD" w:rsidR="009A2F20" w:rsidRDefault="009A2F20" w:rsidP="009A2F20">
      <w:pPr>
        <w:pStyle w:val="Heading1"/>
        <w:jc w:val="both"/>
      </w:pPr>
      <w:bookmarkStart w:id="112" w:name="_Toc517434732"/>
      <w:r>
        <w:lastRenderedPageBreak/>
        <w:t xml:space="preserve">Diseño del </w:t>
      </w:r>
      <w:r w:rsidR="00291CA5">
        <w:t xml:space="preserve">modelo matemático de programación no lineal </w:t>
      </w:r>
      <w:r>
        <w:t>para el problema de optimización de distribución de ayuda humanitaria</w:t>
      </w:r>
      <w:bookmarkEnd w:id="112"/>
    </w:p>
    <w:p w14:paraId="283DE551" w14:textId="77777777" w:rsidR="009A2F20" w:rsidRDefault="009A2F20" w:rsidP="009A2F20">
      <w:pPr>
        <w:pStyle w:val="Heading2"/>
      </w:pPr>
      <w:bookmarkStart w:id="113" w:name="_Toc517434733"/>
      <w:r>
        <w:t>Introducción</w:t>
      </w:r>
      <w:bookmarkEnd w:id="113"/>
    </w:p>
    <w:p w14:paraId="0A75EF58" w14:textId="0D46A80B" w:rsidR="00291CA5" w:rsidRDefault="00291CA5" w:rsidP="005F7A98">
      <w:pPr>
        <w:spacing w:before="0" w:after="160"/>
        <w:jc w:val="both"/>
      </w:pPr>
      <w:r>
        <w:t>A partir de la definición del problema de optimización</w:t>
      </w:r>
      <w:r w:rsidR="009A2F20">
        <w:t xml:space="preserve">, se procederá a </w:t>
      </w:r>
      <w:r>
        <w:t xml:space="preserve">diseñar un modelo matemático que será usado para resolver el problema de optimización de forma exacta, el cual será comparado con el </w:t>
      </w:r>
      <w:r w:rsidR="009A2F20">
        <w:t xml:space="preserve">método metaheurístico para </w:t>
      </w:r>
      <w:r>
        <w:t>evaluar las diferencias y ventajas de cada método. Con el método exacto es posible tener una referencia clara de la efectividad del algoritmo genético y una línea base del tiempo de ejecución que evidencie la ventaja de usar un método aproximado para problemas de gran tamaño.</w:t>
      </w:r>
    </w:p>
    <w:p w14:paraId="5089B1A4" w14:textId="0641938F" w:rsidR="00291CA5" w:rsidRDefault="00291CA5" w:rsidP="00291CA5">
      <w:pPr>
        <w:pStyle w:val="Heading2"/>
      </w:pPr>
      <w:bookmarkStart w:id="114" w:name="_Toc517434734"/>
      <w:r>
        <w:t>Formulación del modelo matemático</w:t>
      </w:r>
      <w:bookmarkEnd w:id="114"/>
      <w:r>
        <w:t xml:space="preserve"> </w:t>
      </w:r>
    </w:p>
    <w:p w14:paraId="6AA95ACD" w14:textId="24ADE898" w:rsidR="00291CA5" w:rsidRDefault="00291CA5" w:rsidP="005F7A98">
      <w:pPr>
        <w:spacing w:before="0" w:after="160"/>
        <w:jc w:val="both"/>
      </w:pPr>
      <w:r>
        <w:t>El modelo matemático queda definido por conjuntos (</w:t>
      </w:r>
      <w:r w:rsidRPr="005F7A98">
        <w:rPr>
          <w:i/>
        </w:rPr>
        <w:t>sets</w:t>
      </w:r>
      <w:r>
        <w:t xml:space="preserve">), parámetros, variables de decisión, funciones objetivo, restricciones y </w:t>
      </w:r>
      <w:r w:rsidR="00FA058C">
        <w:t>rango de existencia.</w:t>
      </w:r>
      <w:r w:rsidR="00605179">
        <w:t xml:space="preserve"> La descripción de cada función objetivo y restricción se encuentra en el capítulo 4.</w:t>
      </w:r>
    </w:p>
    <w:p w14:paraId="1287EB36" w14:textId="656BE10E" w:rsidR="00F83617" w:rsidRDefault="00291CA5" w:rsidP="00F83617">
      <w:pPr>
        <w:pStyle w:val="Heading3"/>
      </w:pPr>
      <w:r>
        <w:t xml:space="preserve"> </w:t>
      </w:r>
      <w:bookmarkStart w:id="115" w:name="_Toc517434735"/>
      <w:r w:rsidR="00C86DC1">
        <w:t>Conjuntos</w:t>
      </w:r>
      <w:bookmarkEnd w:id="115"/>
    </w:p>
    <w:p w14:paraId="76404543" w14:textId="3A01D7BF" w:rsidR="00C86DC1" w:rsidRPr="001C453B" w:rsidRDefault="001C453B" w:rsidP="00C86DC1">
      <w:pPr>
        <w:ind w:left="720"/>
      </w:pPr>
      <m:oMathPara>
        <m:oMathParaPr>
          <m:jc m:val="left"/>
        </m:oMathParaPr>
        <m:oMath>
          <m:r>
            <w:rPr>
              <w:rFonts w:ascii="Cambria Math" w:hAnsi="Cambria Math"/>
            </w:rPr>
            <m:t>S: puntos de abastecimiento</m:t>
          </m:r>
        </m:oMath>
      </m:oMathPara>
    </w:p>
    <w:p w14:paraId="776B9BAD" w14:textId="6F1B9FD4" w:rsidR="00C86DC1" w:rsidRPr="001C453B" w:rsidRDefault="001C453B" w:rsidP="00C86DC1">
      <w:pPr>
        <w:ind w:left="720"/>
      </w:pPr>
      <m:oMathPara>
        <m:oMathParaPr>
          <m:jc m:val="left"/>
        </m:oMathParaPr>
        <m:oMath>
          <m:r>
            <w:rPr>
              <w:rFonts w:ascii="Cambria Math" w:hAnsi="Cambria Math"/>
            </w:rPr>
            <m:t>T: puntos de transbordo</m:t>
          </m:r>
        </m:oMath>
      </m:oMathPara>
    </w:p>
    <w:p w14:paraId="2ACEA5A5" w14:textId="60ACA978" w:rsidR="00C86DC1" w:rsidRPr="001C453B" w:rsidRDefault="001C453B" w:rsidP="00C86DC1">
      <w:pPr>
        <w:ind w:left="720"/>
      </w:pPr>
      <m:oMathPara>
        <m:oMathParaPr>
          <m:jc m:val="left"/>
        </m:oMathParaPr>
        <m:oMath>
          <m:r>
            <w:rPr>
              <w:rFonts w:ascii="Cambria Math" w:hAnsi="Cambria Math"/>
            </w:rPr>
            <m:t>D: puntos de demanda</m:t>
          </m:r>
        </m:oMath>
      </m:oMathPara>
    </w:p>
    <w:p w14:paraId="79D37CC5" w14:textId="1FDC95EC" w:rsidR="00C86DC1" w:rsidRPr="001C453B" w:rsidRDefault="001C453B" w:rsidP="00C86DC1">
      <w:pPr>
        <w:ind w:left="720"/>
      </w:pPr>
      <m:oMathPara>
        <m:oMathParaPr>
          <m:jc m:val="left"/>
        </m:oMathParaPr>
        <m:oMath>
          <m:r>
            <w:rPr>
              <w:rFonts w:ascii="Cambria Math" w:hAnsi="Cambria Math"/>
            </w:rPr>
            <m:t>K: nodos en la red de distribución (K = S ∪ T ∪ D)</m:t>
          </m:r>
        </m:oMath>
      </m:oMathPara>
    </w:p>
    <w:p w14:paraId="28530C93" w14:textId="5648FD8A" w:rsidR="00C86DC1" w:rsidRPr="00A02CC6" w:rsidRDefault="001C453B" w:rsidP="00C86DC1">
      <w:pPr>
        <w:ind w:left="720"/>
      </w:pPr>
      <m:oMathPara>
        <m:oMathParaPr>
          <m:jc m:val="left"/>
        </m:oMathParaPr>
        <m:oMath>
          <m:r>
            <w:rPr>
              <w:rFonts w:ascii="Cambria Math" w:hAnsi="Cambria Math"/>
            </w:rPr>
            <m:t>I: tipos de bienes a distribuir</m:t>
          </m:r>
        </m:oMath>
      </m:oMathPara>
    </w:p>
    <w:p w14:paraId="5913E901" w14:textId="44F04816" w:rsidR="00A02CC6" w:rsidRDefault="002666A4" w:rsidP="00A02CC6">
      <w:pPr>
        <w:pStyle w:val="Heading3"/>
      </w:pPr>
      <w:bookmarkStart w:id="116" w:name="_Toc517434736"/>
      <w:r>
        <w:t>Parámetros</w:t>
      </w:r>
      <w:bookmarkEnd w:id="116"/>
    </w:p>
    <w:p w14:paraId="6BDE9E9B" w14:textId="4425B84C" w:rsidR="00A02CC6" w:rsidRPr="001C453B" w:rsidRDefault="004961E2" w:rsidP="00A02CC6">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 costo de transporte entre j y k (j∈K, k∈K)</m:t>
          </m:r>
        </m:oMath>
      </m:oMathPara>
    </w:p>
    <w:p w14:paraId="567798F1" w14:textId="2F97EAE8" w:rsidR="00A02CC6" w:rsidRPr="00DA68ED" w:rsidRDefault="004961E2" w:rsidP="00A02CC6">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 inventario total de i en k (i∈I, k∈S)</m:t>
          </m:r>
        </m:oMath>
      </m:oMathPara>
    </w:p>
    <w:p w14:paraId="6FDB6AF0" w14:textId="064D97EC" w:rsidR="00DA68ED" w:rsidRPr="00F218E0" w:rsidRDefault="004961E2" w:rsidP="00A02CC6">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demanda total de i en k </m:t>
          </m:r>
          <m:d>
            <m:dPr>
              <m:ctrlPr>
                <w:rPr>
                  <w:rFonts w:ascii="Cambria Math" w:hAnsi="Cambria Math"/>
                  <w:i/>
                </w:rPr>
              </m:ctrlPr>
            </m:dPr>
            <m:e>
              <m:r>
                <w:rPr>
                  <w:rFonts w:ascii="Cambria Math" w:hAnsi="Cambria Math"/>
                </w:rPr>
                <m:t>i∈I, k∈D</m:t>
              </m:r>
            </m:e>
          </m:d>
        </m:oMath>
      </m:oMathPara>
    </w:p>
    <w:p w14:paraId="027A228E" w14:textId="452F0124" w:rsidR="00F218E0" w:rsidRPr="00F218E0" w:rsidRDefault="004961E2" w:rsidP="00F218E0">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 xml:space="preserve">:capacidad total en k </m:t>
          </m:r>
          <m:d>
            <m:dPr>
              <m:ctrlPr>
                <w:rPr>
                  <w:rFonts w:ascii="Cambria Math" w:hAnsi="Cambria Math"/>
                  <w:i/>
                </w:rPr>
              </m:ctrlPr>
            </m:dPr>
            <m:e>
              <m:r>
                <w:rPr>
                  <w:rFonts w:ascii="Cambria Math" w:hAnsi="Cambria Math"/>
                </w:rPr>
                <m:t>k∈K</m:t>
              </m:r>
            </m:e>
          </m:d>
        </m:oMath>
      </m:oMathPara>
    </w:p>
    <w:p w14:paraId="56CDF83E" w14:textId="0C35D4EC" w:rsidR="002666A4" w:rsidRDefault="002666A4" w:rsidP="002666A4">
      <w:pPr>
        <w:pStyle w:val="Heading3"/>
      </w:pPr>
      <w:bookmarkStart w:id="117" w:name="_Toc517434737"/>
      <w:r>
        <w:t>Variables de decisión</w:t>
      </w:r>
      <w:bookmarkEnd w:id="117"/>
    </w:p>
    <w:p w14:paraId="36B95517" w14:textId="37917E20" w:rsidR="002666A4" w:rsidRPr="001C453B" w:rsidRDefault="004961E2" w:rsidP="002666A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 bienes i transportados entre j y k (j∈K, k∈K, i</m:t>
          </m:r>
          <m:r>
            <w:rPr>
              <w:rFonts w:ascii="Cambria Math" w:hAnsi="Cambria Math"/>
              <w:lang w:val="en-US"/>
            </w:rPr>
            <m:t>∈I</m:t>
          </m:r>
          <m:r>
            <w:rPr>
              <w:rFonts w:ascii="Cambria Math" w:hAnsi="Cambria Math"/>
            </w:rPr>
            <m:t>)</m:t>
          </m:r>
        </m:oMath>
      </m:oMathPara>
    </w:p>
    <w:p w14:paraId="06F76709" w14:textId="05A05F72" w:rsidR="00C86DC1" w:rsidRPr="00C86DC1" w:rsidRDefault="00F83617" w:rsidP="00C86DC1">
      <w:pPr>
        <w:pStyle w:val="Heading3"/>
      </w:pPr>
      <w:bookmarkStart w:id="118" w:name="_Toc517434738"/>
      <w:r>
        <w:lastRenderedPageBreak/>
        <w:t>Funciones objetivo</w:t>
      </w:r>
      <w:bookmarkEnd w:id="118"/>
    </w:p>
    <w:p w14:paraId="6B15D431" w14:textId="265F3233" w:rsidR="0019339B" w:rsidRPr="00A352C6" w:rsidRDefault="004961E2" w:rsidP="00C86DC1">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e>
                  </m:nary>
                </m:e>
              </m:nary>
            </m:e>
          </m:func>
        </m:oMath>
      </m:oMathPara>
    </w:p>
    <w:p w14:paraId="2CAD9813" w14:textId="41217464" w:rsidR="00A352C6" w:rsidRPr="00F844CB" w:rsidRDefault="004961E2" w:rsidP="00A352C6">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func>
        </m:oMath>
      </m:oMathPara>
    </w:p>
    <w:p w14:paraId="3B7AF42C" w14:textId="6C8AABD9" w:rsidR="00F844CB" w:rsidRPr="00A352C6" w:rsidRDefault="00F844CB" w:rsidP="00BE74D9">
      <w:pPr>
        <w:jc w:val="both"/>
        <w:rPr>
          <w:rFonts w:eastAsiaTheme="majorEastAsia" w:cs="Arial"/>
        </w:rPr>
      </w:pPr>
      <w:r>
        <w:rPr>
          <w:rFonts w:eastAsiaTheme="majorEastAsia" w:cs="Arial"/>
        </w:rPr>
        <w:t>La primera función objetivo calcula la suma del costo de transporte en cada vía usada en la red de distribución por cada tipo de bien transportado, mientras que la segunda función objetivo estima la media cuadrática de los porcentajes de satisfacción</w:t>
      </w:r>
      <w:r>
        <w:rPr>
          <w:rStyle w:val="FootnoteReference"/>
          <w:rFonts w:eastAsiaTheme="majorEastAsia" w:cs="Arial"/>
        </w:rPr>
        <w:footnoteReference w:id="1"/>
      </w:r>
      <w:r>
        <w:rPr>
          <w:rFonts w:eastAsiaTheme="majorEastAsia" w:cs="Arial"/>
        </w:rPr>
        <w:t xml:space="preserve">. </w:t>
      </w:r>
      <w:r w:rsidR="008A608D">
        <w:rPr>
          <w:rFonts w:eastAsiaTheme="majorEastAsia" w:cs="Arial"/>
        </w:rPr>
        <w:t>E</w:t>
      </w:r>
      <w:r w:rsidR="00A96575">
        <w:rPr>
          <w:rFonts w:eastAsiaTheme="majorEastAsia" w:cs="Arial"/>
        </w:rPr>
        <w:t xml:space="preserve">l valor mínimo de </w:t>
      </w:r>
      <w:r w:rsidR="008A608D">
        <w:rPr>
          <w:rFonts w:eastAsiaTheme="majorEastAsia" w:cs="Arial"/>
        </w:rPr>
        <w:t xml:space="preserve">la segunda </w:t>
      </w:r>
      <w:r w:rsidR="00A96575">
        <w:rPr>
          <w:rFonts w:eastAsiaTheme="majorEastAsia" w:cs="Arial"/>
        </w:rPr>
        <w:t>función objetivo se alcanza cuando todos los porcentajes de satisfacción son iguales, en otras palabras cuando se realiza una distribución perfectamente equitativa.</w:t>
      </w:r>
    </w:p>
    <w:p w14:paraId="728BE6D6" w14:textId="03B4C0A9" w:rsidR="00B97380" w:rsidRDefault="00B97380" w:rsidP="00F83617">
      <w:pPr>
        <w:pStyle w:val="Heading3"/>
      </w:pPr>
      <w:bookmarkStart w:id="119" w:name="_Toc517434739"/>
      <w:r>
        <w:t>Restricciones</w:t>
      </w:r>
      <w:bookmarkEnd w:id="119"/>
    </w:p>
    <w:p w14:paraId="0C96D3E0" w14:textId="1A42360B" w:rsidR="00B97380" w:rsidRPr="00C86DC1" w:rsidRDefault="004961E2"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k∈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 j∈S, i∈I     …………(1)</m:t>
          </m:r>
        </m:oMath>
      </m:oMathPara>
    </w:p>
    <w:p w14:paraId="25E8A3A7" w14:textId="57F90FE6" w:rsidR="00B97380" w:rsidRPr="00C86DC1" w:rsidRDefault="004961E2"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 k∈D, i∈I     …………(2)</m:t>
          </m:r>
        </m:oMath>
      </m:oMathPara>
    </w:p>
    <w:p w14:paraId="68DB0812" w14:textId="351C375D" w:rsidR="00B97380" w:rsidRPr="00C86DC1" w:rsidRDefault="004961E2"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K</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 k∈T, i∈I      ……(3)</m:t>
          </m:r>
        </m:oMath>
      </m:oMathPara>
    </w:p>
    <w:p w14:paraId="5D8FB75E" w14:textId="0A63E386" w:rsidR="00B97380" w:rsidRPr="00C86DC1" w:rsidRDefault="004961E2" w:rsidP="00C86DC1">
      <w:pPr>
        <w:ind w:left="720"/>
        <w:jc w:val="both"/>
        <w:rPr>
          <w:lang w:val="en-US"/>
        </w:rPr>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       …………(4)</m:t>
          </m:r>
        </m:oMath>
      </m:oMathPara>
    </w:p>
    <w:p w14:paraId="6D7A7FD1" w14:textId="5A0F23DE" w:rsidR="00B97380" w:rsidRPr="003D09CE" w:rsidRDefault="004961E2"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m∈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    …………(5)</m:t>
          </m:r>
        </m:oMath>
      </m:oMathPara>
    </w:p>
    <w:p w14:paraId="631310AE" w14:textId="6907189F" w:rsidR="003D09CE" w:rsidRPr="00C86DC1" w:rsidRDefault="003D09CE" w:rsidP="00BE74D9">
      <w:pPr>
        <w:jc w:val="both"/>
      </w:pPr>
      <w:r>
        <w:t>La restricción (1)</w:t>
      </w:r>
      <w:r w:rsidR="00407CC7">
        <w:t xml:space="preserve"> asegura </w:t>
      </w:r>
      <w:r w:rsidR="00ED425F">
        <w:t xml:space="preserve">que solo se puedan transportar bienes que se encuentren en el inventario, para los nodos que representan almacenes. La restricción (2) asegura que los bienes que sean transportados a los puntos de demanda sean equivalentes a la demanda total existente en dichos nodos. En casos cuando la demanda total es mayor o menor a la cantidad total de bienes disponibles, se pueden introducir previamente nodos ficticios que cubran el excedente de demanda o de bienes disponibles </w:t>
      </w:r>
      <w:r w:rsidR="00ED425F">
        <w:fldChar w:fldCharType="begin" w:fldLock="1"/>
      </w:r>
      <w:r w:rsidR="00ED425F">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ED425F">
        <w:fldChar w:fldCharType="separate"/>
      </w:r>
      <w:r w:rsidR="00ED425F" w:rsidRPr="00ED425F">
        <w:rPr>
          <w:noProof/>
        </w:rPr>
        <w:t xml:space="preserve">(Hillier &amp; </w:t>
      </w:r>
      <w:r w:rsidR="00ED425F" w:rsidRPr="00ED425F">
        <w:rPr>
          <w:noProof/>
        </w:rPr>
        <w:lastRenderedPageBreak/>
        <w:t>Lieberman, 2015)</w:t>
      </w:r>
      <w:r w:rsidR="00ED425F">
        <w:fldChar w:fldCharType="end"/>
      </w:r>
      <w:r w:rsidR="00ED425F">
        <w:t>, con lo cual se mantiene el balance entre oferta y demanda.</w:t>
      </w:r>
      <w:r w:rsidR="005D493C">
        <w:t xml:space="preserve"> La restricción </w:t>
      </w:r>
      <w:r w:rsidR="00BE74D9">
        <w:t>(3) asegura el balance del flujo de entrada y salida en los nodos intermedios (puntos de transbordo)</w:t>
      </w:r>
      <w:r w:rsidR="00207849">
        <w:t>. Finalmente, la restricciones (4) y (5) establecen los límites de capacidad de entrada y de salida, respectivamente.</w:t>
      </w:r>
    </w:p>
    <w:p w14:paraId="7E32CC7C" w14:textId="089A79F7" w:rsidR="00C74174" w:rsidRDefault="00C74174" w:rsidP="00C74174">
      <w:pPr>
        <w:pStyle w:val="Heading3"/>
      </w:pPr>
      <w:bookmarkStart w:id="120" w:name="_Toc517434740"/>
      <w:r>
        <w:t>Rango de existencia</w:t>
      </w:r>
      <w:bookmarkEnd w:id="120"/>
    </w:p>
    <w:p w14:paraId="618E8377" w14:textId="15184E5E" w:rsidR="00C74174" w:rsidRPr="001C453B" w:rsidRDefault="004961E2" w:rsidP="00C7417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7DDBB96A" w14:textId="0770F3D1" w:rsidR="00C74174" w:rsidRPr="001C453B" w:rsidRDefault="004961E2" w:rsidP="00C74174">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716507D3" w14:textId="1DEE0966" w:rsidR="00C74174" w:rsidRPr="00DA68ED" w:rsidRDefault="004961E2" w:rsidP="00C74174">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BEA0E48" w14:textId="33801D69" w:rsidR="00C74174" w:rsidRPr="00F218E0" w:rsidRDefault="004961E2" w:rsidP="00C74174">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6D32B7E5" w14:textId="5883713D" w:rsidR="00C74174" w:rsidRPr="005D493C" w:rsidRDefault="004961E2" w:rsidP="00C74174">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63B2B075" w14:textId="7FDFF164" w:rsidR="005D493C" w:rsidRPr="00F218E0" w:rsidRDefault="005D493C" w:rsidP="00BE74D9">
      <w:pPr>
        <w:jc w:val="both"/>
      </w:pPr>
      <w:r>
        <w:t>Todos los parámetros y variables con enteros positivos a excepción del costo de transporte que puede tomar valores reales.</w:t>
      </w:r>
    </w:p>
    <w:p w14:paraId="4DC5C0EE" w14:textId="27D26F83" w:rsidR="00C74174" w:rsidRDefault="00C74174" w:rsidP="00C74174">
      <w:pPr>
        <w:pStyle w:val="Heading2"/>
      </w:pPr>
      <w:bookmarkStart w:id="121" w:name="_Toc517434741"/>
      <w:r>
        <w:t xml:space="preserve">Algoritmo de optimización exacto </w:t>
      </w:r>
      <w:r w:rsidR="00116C04">
        <w:t>(</w:t>
      </w:r>
      <w:r w:rsidR="00116C04" w:rsidRPr="002F5C3C">
        <w:rPr>
          <w:i/>
        </w:rPr>
        <w:t>solver</w:t>
      </w:r>
      <w:r w:rsidR="00116C04">
        <w:t>)</w:t>
      </w:r>
      <w:bookmarkEnd w:id="121"/>
    </w:p>
    <w:p w14:paraId="69866B36" w14:textId="7CB53253" w:rsidR="00C74174" w:rsidRDefault="00C74174" w:rsidP="005F7A98">
      <w:pPr>
        <w:jc w:val="both"/>
      </w:pPr>
      <w:r>
        <w:t xml:space="preserve">El </w:t>
      </w:r>
      <w:r w:rsidR="00605179">
        <w:t>algoritmo (</w:t>
      </w:r>
      <w:r w:rsidR="00605179" w:rsidRPr="002F5C3C">
        <w:rPr>
          <w:i/>
        </w:rPr>
        <w:t>solver</w:t>
      </w:r>
      <w:r w:rsidR="00605179">
        <w:t xml:space="preserve">) </w:t>
      </w:r>
      <w:r w:rsidR="00116C04">
        <w:t>que se utilizará para resolver el programa no lineal de forma exacta es Couenne</w:t>
      </w:r>
      <w:r w:rsidR="00605179">
        <w:t xml:space="preserve">. </w:t>
      </w:r>
      <w:r w:rsidR="00605179" w:rsidRPr="00605179">
        <w:t>Couenne (</w:t>
      </w:r>
      <w:r w:rsidR="00605179" w:rsidRPr="00605179">
        <w:rPr>
          <w:i/>
        </w:rPr>
        <w:t>Convex Over and Under ENvelopes for Nonlinear Estimation</w:t>
      </w:r>
      <w:r w:rsidR="00605179" w:rsidRPr="00605179">
        <w:t>) es un algoritmo de tipo ramificación y poda (</w:t>
      </w:r>
      <w:r w:rsidR="00605179" w:rsidRPr="00605179">
        <w:rPr>
          <w:i/>
        </w:rPr>
        <w:t>branch &amp; bound</w:t>
      </w:r>
      <w:r w:rsidR="00605179">
        <w:t xml:space="preserve">) </w:t>
      </w:r>
      <w:r w:rsidR="00317654">
        <w:t>para resolver problemas de programación no lineal entera mixta (MINLP) de forma exacta</w:t>
      </w:r>
      <w:r w:rsidR="00C56DDC">
        <w:t xml:space="preserve"> </w:t>
      </w:r>
      <w:r w:rsidR="00C56DDC">
        <w:fldChar w:fldCharType="begin" w:fldLock="1"/>
      </w:r>
      <w:r w:rsidR="00C56DDC">
        <w:instrText>ADDIN CSL_CITATION { "citationItems" : [ { "id" : "ITEM-1", "itemData" : { "URL" : "https://projects.coin-or.org/Couenne", "accessed" : { "date-parts" : [ [ "2018", "5", "27" ] ] }, "author" : [ { "dropping-particle" : "", "family" : "Couenne", "given" : "", "non-dropping-particle" : "", "parse-names" : false, "suffix" : "" } ], "id" : "ITEM-1", "issued" : { "date-parts" : [ [ "2006" ] ] }, "title" : "Couenne", "type" : "webpage" }, "uris" : [ "http://www.mendeley.com/documents/?uuid=6d9a1732-072a-3914-be59-947980c32124" ] } ], "mendeley" : { "formattedCitation" : "(Couenne, 2006)", "plainTextFormattedCitation" : "(Couenne, 2006)", "previouslyFormattedCitation" : "(Couenne, 2006)" }, "properties" : {  }, "schema" : "https://github.com/citation-style-language/schema/raw/master/csl-citation.json" }</w:instrText>
      </w:r>
      <w:r w:rsidR="00C56DDC">
        <w:fldChar w:fldCharType="separate"/>
      </w:r>
      <w:r w:rsidR="00C56DDC" w:rsidRPr="00C56DDC">
        <w:rPr>
          <w:noProof/>
        </w:rPr>
        <w:t>(Couenne, 2006)</w:t>
      </w:r>
      <w:r w:rsidR="00C56DDC">
        <w:fldChar w:fldCharType="end"/>
      </w:r>
      <w:r w:rsidR="00317654">
        <w:t>. Para utilizarlo, se debe implementar la formulación matemática en un lenguaje de modelado como AMPL</w:t>
      </w:r>
      <w:r w:rsidR="002F5C3C">
        <w:t xml:space="preserve"> (</w:t>
      </w:r>
      <w:r w:rsidR="002F5C3C" w:rsidRPr="002F5C3C">
        <w:rPr>
          <w:i/>
        </w:rPr>
        <w:t>A Mathematical Programming Language</w:t>
      </w:r>
      <w:r w:rsidR="002F5C3C">
        <w:t>)</w:t>
      </w:r>
      <w:r w:rsidR="00317654">
        <w:t>.</w:t>
      </w:r>
      <w:r w:rsidR="009C3390">
        <w:t xml:space="preserve"> El lenguaje AMPL mantiene una sintaxis lo más similar posible a un modelo matemático, incluyendo operadores como sumatorias y cuantificadores lógicos que permiten expresar los problemas de forma compacta.</w:t>
      </w:r>
      <w:r w:rsidR="00317654">
        <w:t xml:space="preserve"> </w:t>
      </w:r>
      <w:r w:rsidR="009C3390">
        <w:t>El lenguaje AMPL permite representar 500 variables de decisión y 500 restricciones como máximo para problemas lineales, y 300 variables y 300 restricciones como máximo para problemas no lineales, en su versión gratuita</w:t>
      </w:r>
      <w:r w:rsidR="006E3093">
        <w:t xml:space="preserve"> </w:t>
      </w:r>
      <w:r w:rsidR="006E3093">
        <w:fldChar w:fldCharType="begin" w:fldLock="1"/>
      </w:r>
      <w:r w:rsidR="006E3093">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E3093">
        <w:fldChar w:fldCharType="separate"/>
      </w:r>
      <w:r w:rsidR="006E3093" w:rsidRPr="00C56DDC">
        <w:rPr>
          <w:noProof/>
        </w:rPr>
        <w:t>(AMPL, 2018)</w:t>
      </w:r>
      <w:r w:rsidR="006E3093">
        <w:fldChar w:fldCharType="end"/>
      </w:r>
      <w:r w:rsidR="009C3390">
        <w:t xml:space="preserve">. La versión de pago no tiene límites de cantidades de variables y restricciones. </w:t>
      </w:r>
      <w:r w:rsidR="00317654">
        <w:t>Un ejemplo del lenguaje AMPL es el que se muestra a continuación:</w:t>
      </w:r>
    </w:p>
    <w:p w14:paraId="28148223" w14:textId="77777777" w:rsidR="00317654" w:rsidRDefault="00317654" w:rsidP="005F7575">
      <w:pPr>
        <w:keepNext/>
        <w:jc w:val="center"/>
      </w:pPr>
      <w:r>
        <w:rPr>
          <w:rFonts w:cs="Arial"/>
          <w:noProof/>
          <w:color w:val="000000"/>
        </w:rPr>
        <w:lastRenderedPageBreak/>
        <w:drawing>
          <wp:inline distT="0" distB="0" distL="0" distR="0" wp14:anchorId="4B92889C" wp14:editId="743D80BE">
            <wp:extent cx="4884420" cy="3050734"/>
            <wp:effectExtent l="0" t="0" r="0" b="0"/>
            <wp:docPr id="10" name="Picture 10" descr="https://lh5.googleusercontent.com/7SDI7OjDuF9cD2txMTrNSDp_-uiel1ydxtqj-ZUSrNEmZDR2FTSgcA3yXlmrN_CwwzKVk_NIwAQdkbUunGjIqQojiVH3dOVy3DM6O9uoIUt4PiEmKgMrEitF-kdpCo3gf0gd-0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7SDI7OjDuF9cD2txMTrNSDp_-uiel1ydxtqj-ZUSrNEmZDR2FTSgcA3yXlmrN_CwwzKVk_NIwAQdkbUunGjIqQojiVH3dOVy3DM6O9uoIUt4PiEmKgMrEitF-kdpCo3gf0gd-0ph"/>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88245" cy="3053123"/>
                    </a:xfrm>
                    <a:prstGeom prst="rect">
                      <a:avLst/>
                    </a:prstGeom>
                    <a:noFill/>
                    <a:ln>
                      <a:noFill/>
                    </a:ln>
                  </pic:spPr>
                </pic:pic>
              </a:graphicData>
            </a:graphic>
          </wp:inline>
        </w:drawing>
      </w:r>
    </w:p>
    <w:p w14:paraId="755C1EBF" w14:textId="24D86B80" w:rsidR="00317654" w:rsidRPr="00605179" w:rsidRDefault="00317654" w:rsidP="00317654">
      <w:pPr>
        <w:pStyle w:val="Caption"/>
        <w:jc w:val="center"/>
      </w:pPr>
      <w:bookmarkStart w:id="122" w:name="_Toc517434773"/>
      <w:r>
        <w:t xml:space="preserve">Ilustración </w:t>
      </w:r>
      <w:fldSimple w:instr=" SEQ Ilustración \* ARABIC ">
        <w:r w:rsidR="006C02BC">
          <w:rPr>
            <w:noProof/>
          </w:rPr>
          <w:t>10</w:t>
        </w:r>
      </w:fldSimple>
      <w:r>
        <w:t>: Lenguaje de modelado AMPL</w:t>
      </w:r>
      <w:bookmarkEnd w:id="122"/>
    </w:p>
    <w:p w14:paraId="316ED5CD" w14:textId="77777777" w:rsidR="005F7575" w:rsidRDefault="005F7575" w:rsidP="005F7A98">
      <w:pPr>
        <w:spacing w:before="0" w:after="160"/>
        <w:jc w:val="both"/>
      </w:pPr>
      <w:r>
        <w:t>Para ejecutar el algoritmo con una instancia del problema, los parámetros se deben especificar en un formato similar, como el que se muestra a continuación:</w:t>
      </w:r>
    </w:p>
    <w:p w14:paraId="3572FA7E" w14:textId="77777777" w:rsidR="005F7575" w:rsidRDefault="005F7575" w:rsidP="005F7575">
      <w:pPr>
        <w:keepNext/>
        <w:spacing w:before="0" w:after="160" w:line="259" w:lineRule="auto"/>
        <w:jc w:val="center"/>
      </w:pPr>
      <w:r>
        <w:rPr>
          <w:rFonts w:cs="Arial"/>
          <w:noProof/>
          <w:color w:val="000000"/>
        </w:rPr>
        <w:drawing>
          <wp:inline distT="0" distB="0" distL="0" distR="0" wp14:anchorId="5957763B" wp14:editId="76E43AAA">
            <wp:extent cx="3691890" cy="3311663"/>
            <wp:effectExtent l="0" t="0" r="3810" b="3175"/>
            <wp:docPr id="19" name="Picture 19" descr="https://lh4.googleusercontent.com/PHtrT8HwFveOrmpOG2tU9KXKzrcAJfiJlYRN3S4tYU_Cq-leb47CzkYoY97IO8F9zmGHHsauuk78A2d1d1nigFTcKuY6MbDHbCMlWiFoOh7lwSo86VvqneETlkquOECbJUbW0C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PHtrT8HwFveOrmpOG2tU9KXKzrcAJfiJlYRN3S4tYU_Cq-leb47CzkYoY97IO8F9zmGHHsauuk78A2d1d1nigFTcKuY6MbDHbCMlWiFoOh7lwSo86VvqneETlkquOECbJUbW0Cv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00510" cy="3319395"/>
                    </a:xfrm>
                    <a:prstGeom prst="rect">
                      <a:avLst/>
                    </a:prstGeom>
                    <a:noFill/>
                    <a:ln>
                      <a:noFill/>
                    </a:ln>
                  </pic:spPr>
                </pic:pic>
              </a:graphicData>
            </a:graphic>
          </wp:inline>
        </w:drawing>
      </w:r>
    </w:p>
    <w:p w14:paraId="170096C2" w14:textId="27D93793" w:rsidR="005F7575" w:rsidRDefault="005F7575" w:rsidP="005F7575">
      <w:pPr>
        <w:pStyle w:val="Caption"/>
        <w:jc w:val="center"/>
      </w:pPr>
      <w:bookmarkStart w:id="123" w:name="_Toc517434774"/>
      <w:r>
        <w:t xml:space="preserve">Ilustración </w:t>
      </w:r>
      <w:fldSimple w:instr=" SEQ Ilustración \* ARABIC ">
        <w:r w:rsidR="006C02BC">
          <w:rPr>
            <w:noProof/>
          </w:rPr>
          <w:t>11</w:t>
        </w:r>
      </w:fldSimple>
      <w:r>
        <w:t>: Ingreso de datos en lenguaje AMPL</w:t>
      </w:r>
      <w:bookmarkEnd w:id="123"/>
    </w:p>
    <w:p w14:paraId="128558E4" w14:textId="77777777" w:rsidR="0007176F" w:rsidRDefault="00AE2C9A" w:rsidP="005F7A98">
      <w:pPr>
        <w:spacing w:before="0" w:after="160"/>
        <w:jc w:val="center"/>
      </w:pPr>
      <w:r>
        <w:t>Finalmente, una vez especificado problema, se puede ejecutar el algoritmo de optimización Couenne desde la línea de comandos, como se muestra a continuación:</w:t>
      </w:r>
    </w:p>
    <w:p w14:paraId="6D1747B0" w14:textId="77777777" w:rsidR="0007176F" w:rsidRDefault="008A21E9" w:rsidP="0007176F">
      <w:pPr>
        <w:keepNext/>
        <w:spacing w:before="0" w:after="160" w:line="259" w:lineRule="auto"/>
        <w:jc w:val="center"/>
      </w:pPr>
      <w:r>
        <w:rPr>
          <w:noProof/>
        </w:rPr>
        <w:lastRenderedPageBreak/>
        <w:drawing>
          <wp:inline distT="0" distB="0" distL="0" distR="0" wp14:anchorId="07A99CCE" wp14:editId="4F5FAC8D">
            <wp:extent cx="5238750" cy="5851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49591" cy="5863885"/>
                    </a:xfrm>
                    <a:prstGeom prst="rect">
                      <a:avLst/>
                    </a:prstGeom>
                  </pic:spPr>
                </pic:pic>
              </a:graphicData>
            </a:graphic>
          </wp:inline>
        </w:drawing>
      </w:r>
    </w:p>
    <w:p w14:paraId="01CBD00E" w14:textId="7876FBBA" w:rsidR="008A21E9" w:rsidRDefault="0007176F" w:rsidP="0007176F">
      <w:pPr>
        <w:pStyle w:val="Caption"/>
        <w:jc w:val="center"/>
      </w:pPr>
      <w:bookmarkStart w:id="124" w:name="_Toc517434775"/>
      <w:r>
        <w:t xml:space="preserve">Ilustración </w:t>
      </w:r>
      <w:fldSimple w:instr=" SEQ Ilustración \* ARABIC ">
        <w:r w:rsidR="006C02BC">
          <w:rPr>
            <w:noProof/>
          </w:rPr>
          <w:t>12</w:t>
        </w:r>
      </w:fldSimple>
      <w:r w:rsidRPr="007B519E">
        <w:t>: Ejecución y reporte de resultados de Couenne</w:t>
      </w:r>
      <w:bookmarkEnd w:id="124"/>
    </w:p>
    <w:p w14:paraId="2217416C" w14:textId="6845B77F" w:rsidR="005F7575" w:rsidRPr="00AE2C9A" w:rsidRDefault="00AE2C9A" w:rsidP="005F7A98">
      <w:pPr>
        <w:spacing w:before="0" w:after="160"/>
        <w:jc w:val="both"/>
      </w:pPr>
      <w:r w:rsidRPr="00AE2C9A">
        <w:t>A partir de este reporte de resultados, se puede obtener informació</w:t>
      </w:r>
      <w:r>
        <w:t>n sobre el valor óptimo calculado y el tiempo de ejecución del algoritmo, los cuales serán usados en la sección de experimentación numérica para ser comparados con los resultados del algoritmo genético.</w:t>
      </w:r>
    </w:p>
    <w:p w14:paraId="5F96BAF2" w14:textId="77777777" w:rsidR="00B97380" w:rsidRPr="00AE2C9A" w:rsidRDefault="00B97380" w:rsidP="00B97380">
      <w:pPr>
        <w:spacing w:before="0" w:after="160" w:line="259" w:lineRule="auto"/>
        <w:jc w:val="both"/>
      </w:pPr>
    </w:p>
    <w:p w14:paraId="07BF416C" w14:textId="7F03D35B" w:rsidR="00FE1D4D" w:rsidRDefault="003800A1" w:rsidP="00FE1D4D">
      <w:pPr>
        <w:pStyle w:val="Heading1"/>
        <w:jc w:val="both"/>
      </w:pPr>
      <w:bookmarkStart w:id="125" w:name="_Toc517434742"/>
      <w:r>
        <w:lastRenderedPageBreak/>
        <w:t>Experimentación Numérica</w:t>
      </w:r>
      <w:bookmarkEnd w:id="125"/>
    </w:p>
    <w:p w14:paraId="4F3D84A8" w14:textId="77777777" w:rsidR="00FE1D4D" w:rsidRDefault="00FE1D4D" w:rsidP="00FE1D4D">
      <w:pPr>
        <w:pStyle w:val="Heading2"/>
      </w:pPr>
      <w:bookmarkStart w:id="126" w:name="_Toc517434743"/>
      <w:r>
        <w:t>Introducción</w:t>
      </w:r>
      <w:bookmarkEnd w:id="126"/>
    </w:p>
    <w:p w14:paraId="0E3B27E8" w14:textId="6C9CB7C7" w:rsidR="005458EA" w:rsidRDefault="003800A1" w:rsidP="0087687D">
      <w:pPr>
        <w:spacing w:before="0" w:after="160"/>
        <w:jc w:val="both"/>
      </w:pPr>
      <w:r>
        <w:t>Una vez obtenidos los resultados de</w:t>
      </w:r>
      <w:r w:rsidR="005458EA">
        <w:t xml:space="preserve">l algoritmo genético y la optimización del programa </w:t>
      </w:r>
      <w:r w:rsidR="00177803">
        <w:t xml:space="preserve">no </w:t>
      </w:r>
      <w:r w:rsidR="005458EA">
        <w:t xml:space="preserve">lineal entero mixto mediante el </w:t>
      </w:r>
      <w:r w:rsidR="00FA1331">
        <w:t xml:space="preserve">algoritmo </w:t>
      </w:r>
      <w:r w:rsidR="00177803">
        <w:t>Couenne</w:t>
      </w:r>
      <w:r w:rsidR="00FA1331">
        <w:t xml:space="preserve"> (</w:t>
      </w:r>
      <w:r w:rsidR="00FA1331" w:rsidRPr="00FA1331">
        <w:rPr>
          <w:i/>
        </w:rPr>
        <w:t>solver</w:t>
      </w:r>
      <w:r w:rsidR="00FA1331">
        <w:t>)</w:t>
      </w:r>
      <w:r w:rsidR="005458EA">
        <w:t>, es momento de comparar dichos resultados para validar las hipótesis de investigación del presente proyecto de fin de carrera.</w:t>
      </w:r>
    </w:p>
    <w:p w14:paraId="117C0A33" w14:textId="5F73D87C" w:rsidR="005458EA" w:rsidRDefault="005458EA" w:rsidP="005458EA">
      <w:pPr>
        <w:pStyle w:val="Heading2"/>
      </w:pPr>
      <w:r>
        <w:t xml:space="preserve"> </w:t>
      </w:r>
      <w:bookmarkStart w:id="127" w:name="_Toc517434744"/>
      <w:r>
        <w:t xml:space="preserve">Configuración de </w:t>
      </w:r>
      <w:r w:rsidR="002141F0">
        <w:t xml:space="preserve">la </w:t>
      </w:r>
      <w:r>
        <w:t>experimentación</w:t>
      </w:r>
      <w:bookmarkEnd w:id="127"/>
    </w:p>
    <w:p w14:paraId="680AA107" w14:textId="0004743A" w:rsidR="00376C3D" w:rsidRDefault="005458EA" w:rsidP="005458EA">
      <w:pPr>
        <w:jc w:val="both"/>
      </w:pPr>
      <w:r>
        <w:t>Se ejecutará cada método con 3</w:t>
      </w:r>
      <w:r w:rsidR="00065464">
        <w:t>2</w:t>
      </w:r>
      <w:r>
        <w:t xml:space="preserve"> conjuntos de datos diferentes</w:t>
      </w:r>
      <w:r w:rsidR="00122D97">
        <w:t xml:space="preserve">, resultado de combinar 8 configuraciones diferentes de tamaños de redes de distribución con 4 </w:t>
      </w:r>
      <w:r w:rsidR="00376C3D">
        <w:t>cantidades diferentes de tipos de bienes a distribuir</w:t>
      </w:r>
      <w:r>
        <w:t>.</w:t>
      </w:r>
      <w:r w:rsidR="00376C3D">
        <w:t xml:space="preserve"> Las 8 configuraciones de tamaños de redes de distribución son 5, 10, 15, 20, 30, 50, 70 y 100 nodos de distribución, mientras que las 4 configuraciones de tipos de bienes a distribuir son 1, 3, 5 y 7 tipos diferentes de bienes a distribuir. </w:t>
      </w:r>
    </w:p>
    <w:p w14:paraId="15E91648" w14:textId="5693F5DE" w:rsidR="00376C3D" w:rsidRDefault="00376C3D" w:rsidP="00376C3D">
      <w:pPr>
        <w:pStyle w:val="Heading3"/>
      </w:pPr>
      <w:bookmarkStart w:id="128" w:name="_Toc517434745"/>
      <w:r>
        <w:t>Generación de conjuntos de datos aleatorios</w:t>
      </w:r>
      <w:bookmarkEnd w:id="128"/>
    </w:p>
    <w:p w14:paraId="008AD75F" w14:textId="1BFBCCE4" w:rsidR="00803B3C" w:rsidRDefault="00803B3C" w:rsidP="00376C3D">
      <w:pPr>
        <w:jc w:val="both"/>
      </w:pPr>
      <w:r>
        <w:t xml:space="preserve">Una vez fijados los valores de cantidad de nodos a distribuir y cantidad de tipos de bienes a </w:t>
      </w:r>
      <w:r w:rsidR="00275242">
        <w:t xml:space="preserve">distribuir, se </w:t>
      </w:r>
      <w:r w:rsidR="00F96696">
        <w:t>distribuyen los nodos en 3, 4 o 5 niveles según la cantidad de nodos. Este es un ejemplo para una red de distribución de 10 nodos dividida en 4 niveles:</w:t>
      </w:r>
    </w:p>
    <w:p w14:paraId="77CD0844" w14:textId="1C5C3F74" w:rsidR="00F96696" w:rsidRDefault="00F96696" w:rsidP="00F96696">
      <w:pPr>
        <w:jc w:val="center"/>
      </w:pPr>
      <w:r>
        <w:rPr>
          <w:rFonts w:cs="Arial"/>
          <w:noProof/>
          <w:color w:val="000000"/>
        </w:rPr>
        <w:drawing>
          <wp:inline distT="0" distB="0" distL="0" distR="0" wp14:anchorId="566291E3" wp14:editId="22C45071">
            <wp:extent cx="5399405" cy="2753517"/>
            <wp:effectExtent l="0" t="0" r="0" b="0"/>
            <wp:docPr id="21" name="Picture 21" descr="https://lh3.googleusercontent.com/oJSLVOYVh3ZqIofJ0ljo3NxMIzgjyJRLTsHeBI452HxE74vHFUxkIngibRZUw7W68ksriV6-7UsLtcgVqRP49PyFVjZzueUAvG6fZkSJ3LvO85POdzkM5u30ZXdzzmnAiHh3GW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oJSLVOYVh3ZqIofJ0ljo3NxMIzgjyJRLTsHeBI452HxE74vHFUxkIngibRZUw7W68ksriV6-7UsLtcgVqRP49PyFVjZzueUAvG6fZkSJ3LvO85POdzkM5u30ZXdzzmnAiHh3GWvj"/>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9405" cy="2753517"/>
                    </a:xfrm>
                    <a:prstGeom prst="rect">
                      <a:avLst/>
                    </a:prstGeom>
                    <a:noFill/>
                    <a:ln>
                      <a:noFill/>
                    </a:ln>
                  </pic:spPr>
                </pic:pic>
              </a:graphicData>
            </a:graphic>
          </wp:inline>
        </w:drawing>
      </w:r>
    </w:p>
    <w:p w14:paraId="48E3F708" w14:textId="2323A3D1" w:rsidR="00F96696" w:rsidRDefault="00F96696" w:rsidP="00376C3D">
      <w:pPr>
        <w:jc w:val="both"/>
      </w:pPr>
      <w:r>
        <w:t>El primer nivel se asigna para los almacenes, el último nivel para los puntos de demanda, y los niveles intermedios para los puntos de transbordo.</w:t>
      </w:r>
      <w:r w:rsidR="00950492">
        <w:t xml:space="preserve"> Una vez determinados los </w:t>
      </w:r>
      <w:r w:rsidR="00950492">
        <w:lastRenderedPageBreak/>
        <w:t xml:space="preserve">puntos de abastecimiento y demanda, se asigna una cantidad aleatoria de bienes disponibles en los almacenes y bienes requeridos en los puntos de demanda tomando muestras de la distribución de Poisson, la cual es una distribución discreta </w:t>
      </w:r>
      <w:r w:rsidR="00097721">
        <w:t xml:space="preserve">comúnmente </w:t>
      </w:r>
      <w:r w:rsidR="00950492">
        <w:t>usada para simu</w:t>
      </w:r>
      <w:r w:rsidR="00097721">
        <w:t xml:space="preserve">lar cantidades discretas (Montgomery, 2011). </w:t>
      </w:r>
    </w:p>
    <w:p w14:paraId="0677A99A" w14:textId="44E7FD59" w:rsidR="00097721" w:rsidRDefault="00097721" w:rsidP="005458EA">
      <w:pPr>
        <w:jc w:val="both"/>
      </w:pPr>
      <w:r>
        <w:t>Después de asignar las cantidades de oferta y demanda de bienes, se simulan los costos de transporte entre los nodos mediante una distribución uniforme, dado, que el costo de transporte es un valor continuo. Para los conjuntos de prueba generados se ha utilizado una distribución de Poisson con media de 400 y una distribución uniforme con rango de 100 a 1000</w:t>
      </w:r>
      <w:r w:rsidR="00253363">
        <w:t>, para otorgar suficiente variabilidad a los parámetros generados aleatoriamente.</w:t>
      </w:r>
    </w:p>
    <w:p w14:paraId="72192F33" w14:textId="6508266D" w:rsidR="000C4A11" w:rsidRDefault="00275598" w:rsidP="000C4A11">
      <w:pPr>
        <w:pStyle w:val="Heading3"/>
      </w:pPr>
      <w:bookmarkStart w:id="129" w:name="_Toc517434746"/>
      <w:r>
        <w:t>Recolección</w:t>
      </w:r>
      <w:r w:rsidR="000C4A11">
        <w:t xml:space="preserve"> de datos</w:t>
      </w:r>
      <w:bookmarkEnd w:id="129"/>
    </w:p>
    <w:p w14:paraId="1331F66C" w14:textId="087BB475" w:rsidR="000C4A11" w:rsidRDefault="000C4A11" w:rsidP="000C4A11">
      <w:pPr>
        <w:jc w:val="both"/>
      </w:pPr>
      <w:r>
        <w:t>Una vez generados los conjuntos de prueba, se ejecutaron con el método exacto (Couenne) y con el algoritmo genético configurado con unos criterios de parada de 200 generaciones y cantidad de generaciones máxima sin cambios igual a 20</w:t>
      </w:r>
      <w:r w:rsidR="00BD0F7F">
        <w:t>, con el fin de que el algoritmo se detenga si no detecta mejoras en las últimas 20 generaciones</w:t>
      </w:r>
      <w:r>
        <w:t>. Para que los valores de las funciones objetivo sean comparables, dado que el método exacto realiza la optimización sobre un valor único, se han juntado las dos funciones objetivo originales sumándolas en un solo valor. De esta manera, la función objetivo a optimizar es la siguiente:</w:t>
      </w:r>
    </w:p>
    <w:p w14:paraId="76FD8F80" w14:textId="33405BB2" w:rsidR="000C4A11" w:rsidRPr="001C0D73" w:rsidRDefault="004961E2" w:rsidP="001C0D73">
      <w:pPr>
        <w:jc w:val="both"/>
        <w:rPr>
          <w:rFonts w:eastAsiaTheme="majorEastAsia" w:cs="Arial"/>
        </w:rPr>
      </w:pPr>
      <m:oMathPara>
        <m:oMathParaPr>
          <m:jc m:val="center"/>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α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r>
                        <w:rPr>
                          <w:rFonts w:ascii="Cambria Math" w:eastAsiaTheme="majorEastAsia" w:hAnsi="Cambria Math" w:cs="Arial"/>
                        </w:rPr>
                        <m:t xml:space="preserve">+α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nary>
                </m:e>
              </m:nary>
            </m:e>
          </m:func>
        </m:oMath>
      </m:oMathPara>
    </w:p>
    <w:p w14:paraId="51EA6A04" w14:textId="2BDD5EC6" w:rsidR="000C4A11" w:rsidRDefault="001C0D73" w:rsidP="000C4A11">
      <w:pPr>
        <w:jc w:val="both"/>
      </w:pPr>
      <w:r>
        <w:t xml:space="preserve">El valor de alpha se ha incluido debido a que f1 y f2 se encuentran en escalas diferentes, debido a que f1 representa una suma de costos y f2 un promedio de porcentajes de satisfacción. Para que ambos valores sean comparables, realizando pruebas se encontró un valor de alpha </w:t>
      </w:r>
      <w:r w:rsidR="00BD0F7F">
        <w:t>de</w:t>
      </w:r>
      <w:r>
        <w:t xml:space="preserve"> 10,000. </w:t>
      </w:r>
      <w:r w:rsidR="00BD0F7F">
        <w:t>Finalmente, dado que el algoritmo genético es no determinístico, se han realizado 10 corridas por cada conjunto de pruebas, y se ha considerado el promedio de los valores objetivo y tiempos de ejecución en la comparación.</w:t>
      </w:r>
    </w:p>
    <w:p w14:paraId="13C9CDC0" w14:textId="366425B2" w:rsidR="00BD0F7F" w:rsidRDefault="00BD0F7F" w:rsidP="00BD0F7F">
      <w:pPr>
        <w:pStyle w:val="Heading2"/>
      </w:pPr>
      <w:bookmarkStart w:id="130" w:name="_Toc517434747"/>
      <w:r>
        <w:t>Resultados de la experimentación</w:t>
      </w:r>
      <w:bookmarkEnd w:id="130"/>
    </w:p>
    <w:p w14:paraId="12EF1FD8" w14:textId="56884389" w:rsidR="000C4A11" w:rsidRDefault="00E668A0" w:rsidP="000C4A11">
      <w:pPr>
        <w:jc w:val="both"/>
      </w:pPr>
      <w:r>
        <w:t>Los resultados se han agrupado en el análisis del tiempo de ejecución y el análisis del valor objetivo óptimo alcanzado por cada método.</w:t>
      </w:r>
    </w:p>
    <w:p w14:paraId="47632D02" w14:textId="076C5B20" w:rsidR="00E668A0" w:rsidRDefault="00E668A0" w:rsidP="00E668A0">
      <w:pPr>
        <w:pStyle w:val="Heading3"/>
      </w:pPr>
      <w:bookmarkStart w:id="131" w:name="_Toc517434748"/>
      <w:r>
        <w:lastRenderedPageBreak/>
        <w:t>Tiempo de ejecución</w:t>
      </w:r>
      <w:bookmarkEnd w:id="131"/>
    </w:p>
    <w:p w14:paraId="1895D372" w14:textId="77777777" w:rsidR="00BA713D" w:rsidRDefault="00E668A0" w:rsidP="00E668A0">
      <w:pPr>
        <w:jc w:val="both"/>
      </w:pPr>
      <w:r>
        <w:t xml:space="preserve">Los resultados de tiempos de ejecución </w:t>
      </w:r>
      <w:r w:rsidR="007B2A5F">
        <w:t xml:space="preserve">expresados en segundos </w:t>
      </w:r>
      <w:r>
        <w:t xml:space="preserve">se </w:t>
      </w:r>
      <w:r w:rsidR="007B2A5F">
        <w:t>muestran</w:t>
      </w:r>
      <w:r>
        <w:t xml:space="preserve"> en la siguiente tabla</w:t>
      </w:r>
      <w:r w:rsidR="007B2A5F">
        <w:t>, agrupadas por la cantidad de tipos de bienes a distribuir</w:t>
      </w:r>
      <w:r>
        <w:t>:</w:t>
      </w:r>
    </w:p>
    <w:tbl>
      <w:tblPr>
        <w:tblW w:w="8487" w:type="dxa"/>
        <w:tblCellMar>
          <w:left w:w="0" w:type="dxa"/>
          <w:right w:w="0" w:type="dxa"/>
        </w:tblCellMar>
        <w:tblLook w:val="04A0" w:firstRow="1" w:lastRow="0" w:firstColumn="1" w:lastColumn="0" w:noHBand="0" w:noVBand="1"/>
      </w:tblPr>
      <w:tblGrid>
        <w:gridCol w:w="982"/>
        <w:gridCol w:w="1080"/>
        <w:gridCol w:w="3150"/>
        <w:gridCol w:w="3275"/>
      </w:tblGrid>
      <w:tr w:rsidR="00BA713D" w:rsidRPr="00BA713D" w14:paraId="3EAFE12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F5D304E"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Nodos</w:t>
            </w:r>
          </w:p>
        </w:tc>
        <w:tc>
          <w:tcPr>
            <w:tcW w:w="108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512E678"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Bienes</w:t>
            </w:r>
          </w:p>
        </w:tc>
        <w:tc>
          <w:tcPr>
            <w:tcW w:w="315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1206408" w14:textId="2C839BE3"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Tiempo de ejecución de Couenne</w:t>
            </w:r>
            <w:r>
              <w:rPr>
                <w:rFonts w:eastAsia="Times New Roman" w:cs="Arial"/>
                <w:b/>
                <w:sz w:val="20"/>
                <w:szCs w:val="20"/>
                <w:lang w:eastAsia="ja-JP"/>
              </w:rPr>
              <w:t xml:space="preserve"> (segundos)</w:t>
            </w:r>
          </w:p>
        </w:tc>
        <w:tc>
          <w:tcPr>
            <w:tcW w:w="3275"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62AA69F6" w14:textId="0C411F41"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Tiempo de ejecución del Algoritmo Genético</w:t>
            </w:r>
            <w:r>
              <w:rPr>
                <w:rFonts w:eastAsia="Times New Roman" w:cs="Arial"/>
                <w:b/>
                <w:sz w:val="20"/>
                <w:szCs w:val="20"/>
                <w:lang w:eastAsia="ja-JP"/>
              </w:rPr>
              <w:t xml:space="preserve"> (segundos)</w:t>
            </w:r>
          </w:p>
        </w:tc>
      </w:tr>
      <w:tr w:rsidR="00BA713D" w:rsidRPr="00BA713D" w14:paraId="458B67C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5D66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DE04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019E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E1ACF3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5</w:t>
            </w:r>
          </w:p>
        </w:tc>
      </w:tr>
      <w:tr w:rsidR="00BA713D" w:rsidRPr="00BA713D" w14:paraId="098F8AE8"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01973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7D05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6377B5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82CA1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2</w:t>
            </w:r>
          </w:p>
        </w:tc>
      </w:tr>
      <w:tr w:rsidR="00BA713D" w:rsidRPr="00BA713D" w14:paraId="1F26B83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D0A2B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0069A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E123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B0B64C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3</w:t>
            </w:r>
          </w:p>
        </w:tc>
      </w:tr>
      <w:tr w:rsidR="00BA713D" w:rsidRPr="00BA713D" w14:paraId="323A118E"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768C4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F00E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798E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5B222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3</w:t>
            </w:r>
          </w:p>
        </w:tc>
      </w:tr>
      <w:tr w:rsidR="00BA713D" w:rsidRPr="00BA713D" w14:paraId="051C5A3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8C030D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1E105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6636B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5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84E0B8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5</w:t>
            </w:r>
          </w:p>
        </w:tc>
      </w:tr>
      <w:tr w:rsidR="00BA713D" w:rsidRPr="00BA713D" w14:paraId="0BA1B31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BD973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60064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5DCD8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5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46CC3D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55</w:t>
            </w:r>
          </w:p>
        </w:tc>
      </w:tr>
      <w:tr w:rsidR="00BA713D" w:rsidRPr="00BA713D" w14:paraId="78986B4F"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5F9A9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B9B5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74968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3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DBFF7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08</w:t>
            </w:r>
          </w:p>
        </w:tc>
      </w:tr>
      <w:tr w:rsidR="00BA713D" w:rsidRPr="00BA713D" w14:paraId="108FB84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59B8E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172B7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EC55B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8.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2331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13</w:t>
            </w:r>
          </w:p>
        </w:tc>
      </w:tr>
      <w:tr w:rsidR="00BA713D" w:rsidRPr="00BA713D" w14:paraId="3C5BFB1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9C4B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B08C4E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76279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12</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1D9674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4</w:t>
            </w:r>
          </w:p>
        </w:tc>
      </w:tr>
      <w:tr w:rsidR="00BA713D" w:rsidRPr="00BA713D" w14:paraId="164A6D5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BB80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86F0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D8D28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4</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11ADE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7</w:t>
            </w:r>
          </w:p>
        </w:tc>
      </w:tr>
      <w:tr w:rsidR="00BA713D" w:rsidRPr="00BA713D" w14:paraId="198ACF4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5148F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692BF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C7418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1287E8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78</w:t>
            </w:r>
          </w:p>
        </w:tc>
      </w:tr>
      <w:tr w:rsidR="00BA713D" w:rsidRPr="00BA713D" w14:paraId="29E4E18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3E55D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6F254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1F582B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4.8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A548C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58</w:t>
            </w:r>
          </w:p>
        </w:tc>
      </w:tr>
      <w:tr w:rsidR="00BA713D" w:rsidRPr="00BA713D" w14:paraId="02940D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AC50C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A3DB9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2C7FB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8.2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C2C17A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9.99</w:t>
            </w:r>
          </w:p>
        </w:tc>
      </w:tr>
      <w:tr w:rsidR="00BA713D" w:rsidRPr="00BA713D" w14:paraId="1C09270D"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4D6CB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F42471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CADAF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37C18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5.72</w:t>
            </w:r>
          </w:p>
        </w:tc>
      </w:tr>
      <w:tr w:rsidR="00BA713D" w:rsidRPr="00BA713D" w14:paraId="7A37411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BD59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AEFB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5F5DC7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6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417A5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3.92</w:t>
            </w:r>
          </w:p>
        </w:tc>
      </w:tr>
      <w:tr w:rsidR="00BA713D" w:rsidRPr="00BA713D" w14:paraId="5B1F32D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80B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5B2F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36CD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5.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86BD7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6.96</w:t>
            </w:r>
          </w:p>
        </w:tc>
      </w:tr>
      <w:tr w:rsidR="00BA713D" w:rsidRPr="00BA713D" w14:paraId="1DC4B10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EDDC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0695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464F2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5855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w:t>
            </w:r>
          </w:p>
        </w:tc>
      </w:tr>
      <w:tr w:rsidR="00BA713D" w:rsidRPr="00BA713D" w14:paraId="136E231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C89F4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934E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25E1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6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43F0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4.61</w:t>
            </w:r>
          </w:p>
        </w:tc>
      </w:tr>
      <w:tr w:rsidR="00BA713D" w:rsidRPr="00BA713D" w14:paraId="5FE8406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343D80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CC28B3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6453B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6.03</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EC78E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3</w:t>
            </w:r>
          </w:p>
        </w:tc>
      </w:tr>
      <w:tr w:rsidR="00BA713D" w:rsidRPr="00BA713D" w14:paraId="242D171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C09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FDFD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F7F2E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9.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2EC44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3.53</w:t>
            </w:r>
          </w:p>
        </w:tc>
      </w:tr>
      <w:tr w:rsidR="00BA713D" w:rsidRPr="00BA713D" w14:paraId="666FA93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0DB76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5AAF0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F9766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6.9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3F7B7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5</w:t>
            </w:r>
          </w:p>
        </w:tc>
      </w:tr>
      <w:tr w:rsidR="00BA713D" w:rsidRPr="00BA713D" w14:paraId="06695B8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BAA26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F52EF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16D87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25.6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27B7C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6.08</w:t>
            </w:r>
          </w:p>
        </w:tc>
      </w:tr>
      <w:tr w:rsidR="00BA713D" w:rsidRPr="00BA713D" w14:paraId="1C83A96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2E8E32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5ED68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5831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2.6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7ACF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22.72</w:t>
            </w:r>
          </w:p>
        </w:tc>
      </w:tr>
      <w:tr w:rsidR="00BA713D" w:rsidRPr="00BA713D" w14:paraId="1B19679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206561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820A3D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73B3F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87.9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FB8B3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4.88</w:t>
            </w:r>
          </w:p>
        </w:tc>
      </w:tr>
      <w:tr w:rsidR="00BA713D" w:rsidRPr="00BA713D" w14:paraId="3F87AE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8A71FA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76652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13129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9BDC05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6</w:t>
            </w:r>
          </w:p>
        </w:tc>
      </w:tr>
      <w:tr w:rsidR="00BA713D" w:rsidRPr="00BA713D" w14:paraId="0E8AA06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3E64D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AFDE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0355F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06738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2.12</w:t>
            </w:r>
          </w:p>
        </w:tc>
      </w:tr>
      <w:tr w:rsidR="00BA713D" w:rsidRPr="00BA713D" w14:paraId="041A636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737E5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A9E2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34156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2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C90A51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57</w:t>
            </w:r>
          </w:p>
        </w:tc>
      </w:tr>
      <w:tr w:rsidR="00BA713D" w:rsidRPr="00BA713D" w14:paraId="7AED75F2"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36476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34573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03AEE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8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58C0E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3.26</w:t>
            </w:r>
          </w:p>
        </w:tc>
      </w:tr>
      <w:tr w:rsidR="00BA713D" w:rsidRPr="00BA713D" w14:paraId="46C6704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2D2B3D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lastRenderedPageBreak/>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48DF7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0EAB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8.6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283D5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9.45</w:t>
            </w:r>
          </w:p>
        </w:tc>
      </w:tr>
      <w:tr w:rsidR="00BA713D" w:rsidRPr="00BA713D" w14:paraId="760A294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CD16E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4529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1241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130.16</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E733D7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3.11</w:t>
            </w:r>
          </w:p>
        </w:tc>
      </w:tr>
      <w:tr w:rsidR="00BA713D" w:rsidRPr="00BA713D" w14:paraId="53448E8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DEF00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AADE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B2BDF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39.96</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D2C9B0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3.7</w:t>
            </w:r>
          </w:p>
        </w:tc>
      </w:tr>
      <w:tr w:rsidR="00BA713D" w:rsidRPr="00BA713D" w14:paraId="40B21B2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81D68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3A0AB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B9A7C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018.5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96772F5" w14:textId="77777777" w:rsidR="00BA713D" w:rsidRPr="00BA713D" w:rsidRDefault="00BA713D" w:rsidP="001C29F7">
            <w:pPr>
              <w:keepNext/>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44</w:t>
            </w:r>
          </w:p>
        </w:tc>
      </w:tr>
    </w:tbl>
    <w:p w14:paraId="27427718" w14:textId="61881375" w:rsidR="001C29F7" w:rsidRDefault="001C29F7" w:rsidP="001C29F7">
      <w:pPr>
        <w:pStyle w:val="Caption"/>
        <w:jc w:val="center"/>
      </w:pPr>
      <w:bookmarkStart w:id="132" w:name="_Toc517434782"/>
      <w:r>
        <w:t xml:space="preserve">Tabla </w:t>
      </w:r>
      <w:fldSimple w:instr=" SEQ Tabla \* ARABIC ">
        <w:r w:rsidR="006C02BC">
          <w:rPr>
            <w:noProof/>
          </w:rPr>
          <w:t>3</w:t>
        </w:r>
      </w:fldSimple>
      <w:r>
        <w:t>: Resultados del tiempo de ejecución de los algoritmos</w:t>
      </w:r>
      <w:bookmarkEnd w:id="132"/>
    </w:p>
    <w:p w14:paraId="2B4097C9" w14:textId="77777777" w:rsidR="00BA713D" w:rsidRDefault="00BA713D" w:rsidP="00E668A0">
      <w:pPr>
        <w:jc w:val="both"/>
      </w:pPr>
      <w:r>
        <w:t xml:space="preserve"> </w:t>
      </w:r>
    </w:p>
    <w:p w14:paraId="548020D2" w14:textId="00B0B5AA" w:rsidR="007B2A5F" w:rsidRDefault="007B2A5F" w:rsidP="00E668A0">
      <w:pPr>
        <w:jc w:val="both"/>
      </w:pPr>
      <w:r>
        <w:t>Para visualizar mejor los resultados se presentan los siguientes gráficos:</w:t>
      </w:r>
    </w:p>
    <w:p w14:paraId="1635F4D5" w14:textId="44AB84DB" w:rsidR="00D71DFD" w:rsidRDefault="00D71DFD" w:rsidP="00D71DFD">
      <w:pPr>
        <w:jc w:val="center"/>
      </w:pPr>
      <w:r>
        <w:rPr>
          <w:rFonts w:cs="Arial"/>
          <w:noProof/>
          <w:color w:val="000000"/>
        </w:rPr>
        <w:drawing>
          <wp:inline distT="0" distB="0" distL="0" distR="0" wp14:anchorId="6A0757DC" wp14:editId="77C9FC92">
            <wp:extent cx="4054415" cy="2943155"/>
            <wp:effectExtent l="0" t="0" r="3810" b="0"/>
            <wp:docPr id="51" name="Picture 51" descr="https://lh4.googleusercontent.com/AogmQJCqqOWgfUVM3eeye4_-bzkmMwaNRXEDrcOvl_mEFg6r1iP4wEQeaDH8zNGJukAVYh4IZj8EyFxvPgZ14We4YNVdYbMmjqlNlJOkQuUtMlra9JTz5GjQj-A8sgiBIjjgCr7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AogmQJCqqOWgfUVM3eeye4_-bzkmMwaNRXEDrcOvl_mEFg6r1iP4wEQeaDH8zNGJukAVYh4IZj8EyFxvPgZ14We4YNVdYbMmjqlNlJOkQuUtMlra9JTz5GjQj-A8sgiBIjjgCr7O"/>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17251" cy="2988769"/>
                    </a:xfrm>
                    <a:prstGeom prst="rect">
                      <a:avLst/>
                    </a:prstGeom>
                    <a:noFill/>
                    <a:ln>
                      <a:noFill/>
                    </a:ln>
                  </pic:spPr>
                </pic:pic>
              </a:graphicData>
            </a:graphic>
          </wp:inline>
        </w:drawing>
      </w:r>
    </w:p>
    <w:p w14:paraId="03149091" w14:textId="62999273" w:rsidR="00D71DFD" w:rsidRDefault="00D71DFD" w:rsidP="00D71DFD">
      <w:pPr>
        <w:jc w:val="center"/>
      </w:pPr>
      <w:r>
        <w:rPr>
          <w:rFonts w:cs="Arial"/>
          <w:noProof/>
          <w:color w:val="000000"/>
        </w:rPr>
        <w:drawing>
          <wp:inline distT="0" distB="0" distL="0" distR="0" wp14:anchorId="592FAB64" wp14:editId="470F73D5">
            <wp:extent cx="4226943" cy="2942011"/>
            <wp:effectExtent l="0" t="0" r="2540" b="0"/>
            <wp:docPr id="63" name="Picture 63" descr="https://lh3.googleusercontent.com/M7-6VsCff0jfYci1R-2NTZB2tc2nprPofYiJaAnsa17KbolriC5Ctd8jgL8TL3F2wOO_d9EGNI-ssNx2Ji9ffnQwZkEF_sye3yAffCjAT5wkFKp2vY3pZ5ZVqz6AsOipLMWzq77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M7-6VsCff0jfYci1R-2NTZB2tc2nprPofYiJaAnsa17KbolriC5Ctd8jgL8TL3F2wOO_d9EGNI-ssNx2Ji9ffnQwZkEF_sye3yAffCjAT5wkFKp2vY3pZ5ZVqz6AsOipLMWzq77J"/>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68791" cy="2971138"/>
                    </a:xfrm>
                    <a:prstGeom prst="rect">
                      <a:avLst/>
                    </a:prstGeom>
                    <a:noFill/>
                    <a:ln>
                      <a:noFill/>
                    </a:ln>
                  </pic:spPr>
                </pic:pic>
              </a:graphicData>
            </a:graphic>
          </wp:inline>
        </w:drawing>
      </w:r>
    </w:p>
    <w:p w14:paraId="3894295C" w14:textId="72BF0F96" w:rsidR="00D71DFD" w:rsidRDefault="00D71DFD" w:rsidP="00D71DFD">
      <w:pPr>
        <w:jc w:val="center"/>
      </w:pPr>
      <w:r>
        <w:rPr>
          <w:rFonts w:cs="Arial"/>
          <w:noProof/>
          <w:color w:val="000000"/>
        </w:rPr>
        <w:lastRenderedPageBreak/>
        <w:drawing>
          <wp:inline distT="0" distB="0" distL="0" distR="0" wp14:anchorId="65073C1D" wp14:editId="45629EFD">
            <wp:extent cx="4149306" cy="2887972"/>
            <wp:effectExtent l="0" t="0" r="3810" b="8255"/>
            <wp:docPr id="193" name="Picture 193" descr="https://lh6.googleusercontent.com/xsujckHL7wT27lwzslrIxIvyXkpaxN7MPvR1Q9nAELevfxSHKfJ_MYMOm6-s4dQlG9jwhigEWTglItmkKT7Wm6zymqMCyFuUKGNe-9FWToYw145X_6iKI69R88js3Jo4K7ELv9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xsujckHL7wT27lwzslrIxIvyXkpaxN7MPvR1Q9nAELevfxSHKfJ_MYMOm6-s4dQlG9jwhigEWTglItmkKT7Wm6zymqMCyFuUKGNe-9FWToYw145X_6iKI69R88js3Jo4K7ELv9b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80222" cy="2909490"/>
                    </a:xfrm>
                    <a:prstGeom prst="rect">
                      <a:avLst/>
                    </a:prstGeom>
                    <a:noFill/>
                    <a:ln>
                      <a:noFill/>
                    </a:ln>
                  </pic:spPr>
                </pic:pic>
              </a:graphicData>
            </a:graphic>
          </wp:inline>
        </w:drawing>
      </w:r>
    </w:p>
    <w:p w14:paraId="26C5DCFD" w14:textId="63B25FBB" w:rsidR="00D71DFD" w:rsidRDefault="00D71DFD" w:rsidP="00D71DFD">
      <w:pPr>
        <w:jc w:val="center"/>
      </w:pPr>
      <w:r>
        <w:rPr>
          <w:rFonts w:cs="Arial"/>
          <w:noProof/>
          <w:color w:val="000000"/>
        </w:rPr>
        <w:drawing>
          <wp:inline distT="0" distB="0" distL="0" distR="0" wp14:anchorId="4D0F72A8" wp14:editId="7C3DB802">
            <wp:extent cx="4304365" cy="2945843"/>
            <wp:effectExtent l="0" t="0" r="1270" b="6985"/>
            <wp:docPr id="195" name="Picture 195" descr="https://lh5.googleusercontent.com/Z9bAbsIX7dR86zH454JPRjA1dRtfm0zFJ-z4Ma9uHu55nBEr0F1Yv4R6L7v5CNtrmbBM5vtJN7me5SzsftqL9-if5HhpZmYJ_L4vcddysOHxo00a3Hq0VYVeQlXUWALrNiKxuw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Z9bAbsIX7dR86zH454JPRjA1dRtfm0zFJ-z4Ma9uHu55nBEr0F1Yv4R6L7v5CNtrmbBM5vtJN7me5SzsftqL9-if5HhpZmYJ_L4vcddysOHxo00a3Hq0VYVeQlXUWALrNiKxuwXz"/>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9634" cy="2976824"/>
                    </a:xfrm>
                    <a:prstGeom prst="rect">
                      <a:avLst/>
                    </a:prstGeom>
                    <a:noFill/>
                    <a:ln>
                      <a:noFill/>
                    </a:ln>
                  </pic:spPr>
                </pic:pic>
              </a:graphicData>
            </a:graphic>
          </wp:inline>
        </w:drawing>
      </w:r>
    </w:p>
    <w:p w14:paraId="05D40A61" w14:textId="6A5146AF" w:rsidR="007B2A5F" w:rsidRDefault="007B2A5F" w:rsidP="00E668A0">
      <w:pPr>
        <w:jc w:val="both"/>
      </w:pPr>
      <w:r>
        <w:t>En estos gráficos, se puede apreciar que para problemas de tamaño pequeño (con pocos nodos en la red de distribución) el método exacto</w:t>
      </w:r>
      <w:r w:rsidR="00BA713D">
        <w:t xml:space="preserve"> (Couenne)</w:t>
      </w:r>
      <w:r>
        <w:t xml:space="preserve"> </w:t>
      </w:r>
      <w:r w:rsidR="005555C7">
        <w:t xml:space="preserve">es igual de rápido o más </w:t>
      </w:r>
      <w:r>
        <w:t xml:space="preserve">rápido que el algoritmo genético. Sin embargo, a medida que la cantidad de nodos aumenta, el tiempo de ejecución del método exacto crece a una velocidad tal que, a partir de determinado número de nodos, supera al tiempo de ejecución del algoritmo genético. Al dividir los gráficos por número de tipos de bienes a distribuir, se puede apreciar el impacto de la cantidad de bienes diferentes en el tiempo de ejecución, donde para un mayor número de bienes el </w:t>
      </w:r>
      <w:r w:rsidR="008C2213">
        <w:t>método exacto se vuelve más lento que el algoritmo genético con mayor prontitud.</w:t>
      </w:r>
    </w:p>
    <w:p w14:paraId="7D84044D" w14:textId="00BFB901" w:rsidR="005555C7" w:rsidRDefault="006F1906" w:rsidP="00E668A0">
      <w:pPr>
        <w:jc w:val="both"/>
      </w:pPr>
      <w:r>
        <w:lastRenderedPageBreak/>
        <w:t xml:space="preserve">Esta información nos es de utilidad para determinar a partir de qué punto conviene cambiar de método de optimización, considerando su uso en un sistema de apoyo a la toma de decisiones. </w:t>
      </w:r>
      <w:r w:rsidR="005555C7">
        <w:t>Para visualizarlo mejor, se presentan los siguientes gráficos que hacen un acercamiento a los puntos de corte:</w:t>
      </w:r>
    </w:p>
    <w:p w14:paraId="562900E7" w14:textId="507047A7" w:rsidR="00FB712E" w:rsidRDefault="00FB712E" w:rsidP="00FB712E">
      <w:pPr>
        <w:jc w:val="center"/>
      </w:pPr>
      <w:r>
        <w:rPr>
          <w:rFonts w:cs="Arial"/>
          <w:noProof/>
          <w:color w:val="000000"/>
        </w:rPr>
        <w:drawing>
          <wp:inline distT="0" distB="0" distL="0" distR="0" wp14:anchorId="72460A7B" wp14:editId="53824AB2">
            <wp:extent cx="3940629" cy="2912924"/>
            <wp:effectExtent l="0" t="0" r="3175" b="1905"/>
            <wp:docPr id="12" name="Picture 12" descr="https://lh5.googleusercontent.com/ENCbBtAl2M0VKW1uUwNCny63_qoboZOFr5wejirRaCPtefMhJejR847HFNnJgDwbP6zRT3I17ItN5gQZRvLh8G5Mhm5b8go7eFNRtvyKCCHuEQq-B6ASaYmWh-vzNhMQW2to4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5.googleusercontent.com/ENCbBtAl2M0VKW1uUwNCny63_qoboZOFr5wejirRaCPtefMhJejR847HFNnJgDwbP6zRT3I17ItN5gQZRvLh8G5Mhm5b8go7eFNRtvyKCCHuEQq-B6ASaYmWh-vzNhMQW2to4vM-"/>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76491" cy="2939433"/>
                    </a:xfrm>
                    <a:prstGeom prst="rect">
                      <a:avLst/>
                    </a:prstGeom>
                    <a:noFill/>
                    <a:ln>
                      <a:noFill/>
                    </a:ln>
                  </pic:spPr>
                </pic:pic>
              </a:graphicData>
            </a:graphic>
          </wp:inline>
        </w:drawing>
      </w:r>
    </w:p>
    <w:p w14:paraId="7E79B266" w14:textId="7066FE5F" w:rsidR="00FB712E" w:rsidRDefault="00FB712E" w:rsidP="00FB712E">
      <w:pPr>
        <w:jc w:val="center"/>
      </w:pPr>
      <w:r>
        <w:rPr>
          <w:rFonts w:cs="Arial"/>
          <w:noProof/>
          <w:color w:val="000000"/>
          <w:sz w:val="40"/>
          <w:szCs w:val="40"/>
        </w:rPr>
        <w:drawing>
          <wp:inline distT="0" distB="0" distL="0" distR="0" wp14:anchorId="6DA7E027" wp14:editId="37F5337F">
            <wp:extent cx="4327071" cy="3112330"/>
            <wp:effectExtent l="0" t="0" r="0" b="0"/>
            <wp:docPr id="25" name="Picture 25" descr="https://lh6.googleusercontent.com/jQfwYexMhXxI_wucOZFi17Oop_RXUttO6UcZ4O5sPk95spzNQHoydZ1pUwZW2OWcMmodyYpRED_d8g62hl9la_UPXHNM6uvsRJxQ2E31sM5DfTrlLyRayE86NMwdh5Vkhsfb8vK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jQfwYexMhXxI_wucOZFi17Oop_RXUttO6UcZ4O5sPk95spzNQHoydZ1pUwZW2OWcMmodyYpRED_d8g62hl9la_UPXHNM6uvsRJxQ2E31sM5DfTrlLyRayE86NMwdh5Vkhsfb8vKX"/>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85840" cy="3154601"/>
                    </a:xfrm>
                    <a:prstGeom prst="rect">
                      <a:avLst/>
                    </a:prstGeom>
                    <a:noFill/>
                    <a:ln>
                      <a:noFill/>
                    </a:ln>
                  </pic:spPr>
                </pic:pic>
              </a:graphicData>
            </a:graphic>
          </wp:inline>
        </w:drawing>
      </w:r>
    </w:p>
    <w:p w14:paraId="3A3988C9" w14:textId="7016CE45" w:rsidR="00FB712E" w:rsidRDefault="00FB712E" w:rsidP="00FB712E">
      <w:pPr>
        <w:jc w:val="center"/>
      </w:pPr>
      <w:r>
        <w:rPr>
          <w:rFonts w:cs="Arial"/>
          <w:noProof/>
          <w:color w:val="000000"/>
          <w:sz w:val="40"/>
          <w:szCs w:val="40"/>
        </w:rPr>
        <w:lastRenderedPageBreak/>
        <w:drawing>
          <wp:inline distT="0" distB="0" distL="0" distR="0" wp14:anchorId="3855963B" wp14:editId="7F3C273F">
            <wp:extent cx="4463143" cy="3165722"/>
            <wp:effectExtent l="0" t="0" r="0" b="0"/>
            <wp:docPr id="26" name="Picture 26" descr="https://lh3.googleusercontent.com/z-mmMOSs0w4UvB6SWmQodyK2BOEkjd3CikgQYlTEA2dDVbqnCEWpQLjPoUaWuQibqnKXmESfda-3BbB7xBC6gMRLzXm6srAKA486DDgpJuppLlF_owJhO4IZ3qL6UxtGcw8PE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z-mmMOSs0w4UvB6SWmQodyK2BOEkjd3CikgQYlTEA2dDVbqnCEWpQLjPoUaWuQibqnKXmESfda-3BbB7xBC6gMRLzXm6srAKA486DDgpJuppLlF_owJhO4IZ3qL6UxtGcw8PECi-"/>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96660" cy="3189496"/>
                    </a:xfrm>
                    <a:prstGeom prst="rect">
                      <a:avLst/>
                    </a:prstGeom>
                    <a:noFill/>
                    <a:ln>
                      <a:noFill/>
                    </a:ln>
                  </pic:spPr>
                </pic:pic>
              </a:graphicData>
            </a:graphic>
          </wp:inline>
        </w:drawing>
      </w:r>
    </w:p>
    <w:p w14:paraId="35F428EC" w14:textId="30DF8BD5" w:rsidR="00FB712E" w:rsidRDefault="00FB712E" w:rsidP="00FB712E">
      <w:pPr>
        <w:jc w:val="center"/>
      </w:pPr>
      <w:r>
        <w:rPr>
          <w:rFonts w:cs="Arial"/>
          <w:noProof/>
          <w:color w:val="000000"/>
        </w:rPr>
        <w:drawing>
          <wp:inline distT="0" distB="0" distL="0" distR="0" wp14:anchorId="0B0438AF" wp14:editId="192A660E">
            <wp:extent cx="4207369" cy="3026229"/>
            <wp:effectExtent l="0" t="0" r="3175" b="3175"/>
            <wp:docPr id="29" name="Picture 29" descr="https://lh5.googleusercontent.com/mW70KPhUCfsaWmlt3-nYnC9-JmY1w0k3ydcU7b2FtcgFWv4IapyFUcviToB0WT-SqVNdLl4JkNAr34wdnCloweqf6vJMMcghSqPELIRRSTcAgj5hl_Oj_05GrlJZFlbtW44ZRd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W70KPhUCfsaWmlt3-nYnC9-JmY1w0k3ydcU7b2FtcgFWv4IapyFUcviToB0WT-SqVNdLl4JkNAr34wdnCloweqf6vJMMcghSqPELIRRSTcAgj5hl_Oj_05GrlJZFlbtW44ZRd_s"/>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39063" cy="3049025"/>
                    </a:xfrm>
                    <a:prstGeom prst="rect">
                      <a:avLst/>
                    </a:prstGeom>
                    <a:noFill/>
                    <a:ln>
                      <a:noFill/>
                    </a:ln>
                  </pic:spPr>
                </pic:pic>
              </a:graphicData>
            </a:graphic>
          </wp:inline>
        </w:drawing>
      </w:r>
    </w:p>
    <w:p w14:paraId="2183950A" w14:textId="55CF351D" w:rsidR="005555C7" w:rsidRDefault="00CD7497" w:rsidP="00E668A0">
      <w:pPr>
        <w:jc w:val="both"/>
      </w:pPr>
      <w:r>
        <w:t xml:space="preserve">En estos gráficos se puede apreciar </w:t>
      </w:r>
      <w:r w:rsidR="002A3C40">
        <w:t>que, para 1 tipo de bien a distribuir, a partir de aproximadamente 45 nodos en la red de distribución, el método exacto se vuelve más lento que el algoritmo genético, mientras que, para 5 tipos de bienes a distribuir, el punto de corte ocurre solo con aproximadamente 13 nodos en la red de distribución. Esto evidencia el efecto de la cantidad de tipos de bienes en el tiempo de ejecución, lo cual se debe a que, al aumentar el número de tipos de bienes a distribuir, se multiplica la cantidad de variables de decisión por el mismo factor.</w:t>
      </w:r>
    </w:p>
    <w:p w14:paraId="72FD12F1" w14:textId="5693B42E" w:rsidR="005458EA" w:rsidRDefault="00536493" w:rsidP="005458EA">
      <w:pPr>
        <w:pStyle w:val="Heading3"/>
      </w:pPr>
      <w:bookmarkStart w:id="133" w:name="_Toc517434749"/>
      <w:r>
        <w:lastRenderedPageBreak/>
        <w:t>Valor objetivo</w:t>
      </w:r>
      <w:bookmarkEnd w:id="133"/>
    </w:p>
    <w:p w14:paraId="24D5FFEE" w14:textId="198070C3" w:rsidR="008D06C3" w:rsidRDefault="002A3C40" w:rsidP="008D06C3">
      <w:pPr>
        <w:spacing w:before="0" w:after="160"/>
        <w:jc w:val="both"/>
      </w:pPr>
      <w:r>
        <w:t>Además del tiempo de ejecución, la otra variable de interés es el valor objetivo resultante, con el fin evaluar la efectividad del algoritmo genético para encontrar soluciones cercanas al óptimo global. Para ello, se consideran tanto los mejores valores obtenidos como los peores valores obtenidos.</w:t>
      </w:r>
      <w:r w:rsidR="004C614C">
        <w:t xml:space="preserve"> Los resultados se muestran en la siguiente tabla:</w:t>
      </w:r>
    </w:p>
    <w:tbl>
      <w:tblPr>
        <w:tblW w:w="8487" w:type="dxa"/>
        <w:tblCellMar>
          <w:left w:w="0" w:type="dxa"/>
          <w:right w:w="0" w:type="dxa"/>
        </w:tblCellMar>
        <w:tblLook w:val="04A0" w:firstRow="1" w:lastRow="0" w:firstColumn="1" w:lastColumn="0" w:noHBand="0" w:noVBand="1"/>
      </w:tblPr>
      <w:tblGrid>
        <w:gridCol w:w="893"/>
        <w:gridCol w:w="1079"/>
        <w:gridCol w:w="2340"/>
        <w:gridCol w:w="2367"/>
        <w:gridCol w:w="1808"/>
      </w:tblGrid>
      <w:tr w:rsidR="002E62E4" w:rsidRPr="002E62E4" w14:paraId="599796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41C4BE2"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Nodos</w:t>
            </w:r>
          </w:p>
        </w:tc>
        <w:tc>
          <w:tcPr>
            <w:tcW w:w="1079"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C97EACE"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Bienes</w:t>
            </w:r>
          </w:p>
        </w:tc>
        <w:tc>
          <w:tcPr>
            <w:tcW w:w="234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0B17A22D"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Peor valor objetivo del Algoritmo Genético</w:t>
            </w:r>
          </w:p>
        </w:tc>
        <w:tc>
          <w:tcPr>
            <w:tcW w:w="2367"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24B55AD0"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Mejor valor objetivo del Algoritmo Genético</w:t>
            </w:r>
          </w:p>
        </w:tc>
        <w:tc>
          <w:tcPr>
            <w:tcW w:w="0" w:type="auto"/>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C699575"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Valor objetivo de Couenne</w:t>
            </w:r>
          </w:p>
        </w:tc>
      </w:tr>
      <w:tr w:rsidR="002E62E4" w:rsidRPr="002E62E4" w14:paraId="6DF803B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C37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15C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93060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47553.7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FF7FEB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F49B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r>
      <w:tr w:rsidR="002E62E4" w:rsidRPr="002E62E4" w14:paraId="0680B7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B261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C5E36C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67890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24685.11</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0139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4201.4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A05AB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0800.4</w:t>
            </w:r>
          </w:p>
        </w:tc>
      </w:tr>
      <w:tr w:rsidR="002E62E4" w:rsidRPr="002E62E4" w14:paraId="6EB601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30D24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4FBB5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FD21D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4280.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BC89D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1291.4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DFFF06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2676.12</w:t>
            </w:r>
          </w:p>
        </w:tc>
      </w:tr>
      <w:tr w:rsidR="002E62E4" w:rsidRPr="002E62E4" w14:paraId="09ED146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765394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1547E6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18285D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6894.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7567BE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3748.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DD0A9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8605.89</w:t>
            </w:r>
          </w:p>
        </w:tc>
      </w:tr>
      <w:tr w:rsidR="002E62E4" w:rsidRPr="002E62E4" w14:paraId="39C1BC7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334ED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4C43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C8715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8468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B1A8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6278.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08D59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2356.78</w:t>
            </w:r>
          </w:p>
        </w:tc>
      </w:tr>
      <w:tr w:rsidR="002E62E4" w:rsidRPr="002E62E4" w14:paraId="0BC6B4D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866EEC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E2225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14BBD8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937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B34CD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4834.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97E20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92256.93</w:t>
            </w:r>
          </w:p>
        </w:tc>
      </w:tr>
      <w:tr w:rsidR="002E62E4" w:rsidRPr="002E62E4" w14:paraId="2BC9F5F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11503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9420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5A701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79091.8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E308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237.8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D3D61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42532.38</w:t>
            </w:r>
          </w:p>
        </w:tc>
      </w:tr>
      <w:tr w:rsidR="002E62E4" w:rsidRPr="002E62E4" w14:paraId="0E32F36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EEFAF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1FEDC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24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2932.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5A5E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63049.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4DA1A6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38277.44</w:t>
            </w:r>
          </w:p>
        </w:tc>
      </w:tr>
      <w:tr w:rsidR="002E62E4" w:rsidRPr="002E62E4" w14:paraId="372215C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B15D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5F234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D9E7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7069.5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84087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4023.75</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45C1A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3631.2</w:t>
            </w:r>
          </w:p>
        </w:tc>
      </w:tr>
      <w:tr w:rsidR="002E62E4" w:rsidRPr="002E62E4" w14:paraId="37118BF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A965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AB732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0ABB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6437.6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3DA7B8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40021.4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C1C0E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99857.49</w:t>
            </w:r>
          </w:p>
        </w:tc>
      </w:tr>
      <w:tr w:rsidR="002E62E4" w:rsidRPr="002E62E4" w14:paraId="78D4F80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732A7B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5816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381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207264.0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39D0F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612C32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r>
      <w:tr w:rsidR="002E62E4" w:rsidRPr="002E62E4" w14:paraId="72D175E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3BBD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7E7371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C3920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86432.6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6937E3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03971.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5DDC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96563.1</w:t>
            </w:r>
          </w:p>
        </w:tc>
      </w:tr>
      <w:tr w:rsidR="002E62E4" w:rsidRPr="002E62E4" w14:paraId="63B5BEA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A63D5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8C4B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4BD56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26787.3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1473FA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40261.9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56235C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26224.3</w:t>
            </w:r>
          </w:p>
        </w:tc>
      </w:tr>
      <w:tr w:rsidR="002E62E4" w:rsidRPr="002E62E4" w14:paraId="6DAE50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60D33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93625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8312F8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61477.8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1F9FCA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2968.8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5F6B9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8924.96</w:t>
            </w:r>
          </w:p>
        </w:tc>
      </w:tr>
      <w:tr w:rsidR="002E62E4" w:rsidRPr="002E62E4" w14:paraId="493B5FA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59BC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AB5C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05CEC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398111.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D9F0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78372.3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F69E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5572.95</w:t>
            </w:r>
          </w:p>
        </w:tc>
      </w:tr>
      <w:tr w:rsidR="002E62E4" w:rsidRPr="002E62E4" w14:paraId="7FA78FAB"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5D28CE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74229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7605F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05081.53</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F32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49903.0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440A93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21732.25</w:t>
            </w:r>
          </w:p>
        </w:tc>
      </w:tr>
      <w:tr w:rsidR="002E62E4" w:rsidRPr="002E62E4" w14:paraId="10E1074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3F8F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686F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9909D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88212.0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1A73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BC0DCB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w:t>
            </w:r>
          </w:p>
        </w:tc>
      </w:tr>
      <w:tr w:rsidR="002E62E4" w:rsidRPr="002E62E4" w14:paraId="381E9D0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E095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E4268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A6A77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46120.9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7350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E346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r>
      <w:tr w:rsidR="002E62E4" w:rsidRPr="002E62E4" w14:paraId="2E64B3A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79F40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9266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661B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873761.9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3F603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83565.3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5BA8B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34136.7</w:t>
            </w:r>
          </w:p>
        </w:tc>
      </w:tr>
      <w:tr w:rsidR="002E62E4" w:rsidRPr="002E62E4" w14:paraId="4174FE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84BC29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D75D1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065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79031.8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06CA8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43506.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38A088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95369.1</w:t>
            </w:r>
          </w:p>
        </w:tc>
      </w:tr>
      <w:tr w:rsidR="002E62E4" w:rsidRPr="002E62E4" w14:paraId="4AA48B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659D8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58F11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2546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03965.49</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FF82B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44899.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54607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0413.7</w:t>
            </w:r>
          </w:p>
        </w:tc>
      </w:tr>
      <w:tr w:rsidR="002E62E4" w:rsidRPr="002E62E4" w14:paraId="34EA25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58A58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7783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EFB83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143339.9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7A63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32100.51</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472F3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74122.5</w:t>
            </w:r>
          </w:p>
        </w:tc>
      </w:tr>
      <w:tr w:rsidR="002E62E4" w:rsidRPr="002E62E4" w14:paraId="6F4FE60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AF2EE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A7DD0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D6AEA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36221.3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F732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35917.1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5A5A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06624.1</w:t>
            </w:r>
          </w:p>
        </w:tc>
      </w:tr>
      <w:tr w:rsidR="002E62E4" w:rsidRPr="002E62E4" w14:paraId="5699034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3967F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056A0F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66AC21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69445.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8A5687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0014.8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A665B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5387.9</w:t>
            </w:r>
          </w:p>
        </w:tc>
      </w:tr>
      <w:tr w:rsidR="002E62E4" w:rsidRPr="002E62E4" w14:paraId="2C47E7F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720C1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674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AA40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08264.2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67ED1A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9135.7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3EF4F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8928.14</w:t>
            </w:r>
          </w:p>
        </w:tc>
      </w:tr>
      <w:tr w:rsidR="002E62E4" w:rsidRPr="002E62E4" w14:paraId="74DD92D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9AD8D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lastRenderedPageBreak/>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87D1EA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0D93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28556.9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EB327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62267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BFB5A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9959.2</w:t>
            </w:r>
          </w:p>
        </w:tc>
      </w:tr>
      <w:tr w:rsidR="002E62E4" w:rsidRPr="002E62E4" w14:paraId="02DB1EC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5820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6D423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82C3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757574.8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74E1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4EC288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r>
      <w:tr w:rsidR="002E62E4" w:rsidRPr="002E62E4" w14:paraId="473FE4C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3895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6E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E9AAD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6091.6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08E77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18924.6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A54B2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1801</w:t>
            </w:r>
          </w:p>
        </w:tc>
      </w:tr>
      <w:tr w:rsidR="002E62E4" w:rsidRPr="002E62E4" w14:paraId="6E69C29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37FA6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8D70D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42FEAD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78879.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4FF24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44808.8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0E30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17517</w:t>
            </w:r>
          </w:p>
        </w:tc>
      </w:tr>
      <w:tr w:rsidR="002E62E4" w:rsidRPr="002E62E4" w14:paraId="1659DF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A5A7F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D78C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447F7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66988.9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2DB99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99899.7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D9DB5F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63475.4</w:t>
            </w:r>
          </w:p>
        </w:tc>
      </w:tr>
      <w:tr w:rsidR="002E62E4" w:rsidRPr="002E62E4" w14:paraId="17279B9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F161B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73E8DA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CD6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09646.86</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0047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54758.82</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B7182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51286.2</w:t>
            </w:r>
          </w:p>
        </w:tc>
      </w:tr>
      <w:tr w:rsidR="002E62E4" w:rsidRPr="002E62E4" w14:paraId="3CB23B39"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587D11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6CF07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50E26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48711.7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0ABB4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49610.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C034B0" w14:textId="77777777" w:rsidR="002E62E4" w:rsidRPr="002E62E4" w:rsidRDefault="002E62E4" w:rsidP="001C29F7">
            <w:pPr>
              <w:keepNext/>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10516.7</w:t>
            </w:r>
          </w:p>
        </w:tc>
      </w:tr>
    </w:tbl>
    <w:p w14:paraId="6F72AB99" w14:textId="1A09E99C" w:rsidR="004C614C" w:rsidRDefault="001C29F7" w:rsidP="001C29F7">
      <w:pPr>
        <w:pStyle w:val="Caption"/>
        <w:jc w:val="center"/>
      </w:pPr>
      <w:bookmarkStart w:id="134" w:name="_Toc517434783"/>
      <w:r>
        <w:t xml:space="preserve">Tabla </w:t>
      </w:r>
      <w:fldSimple w:instr=" SEQ Tabla \* ARABIC ">
        <w:r w:rsidR="006C02BC">
          <w:rPr>
            <w:noProof/>
          </w:rPr>
          <w:t>4</w:t>
        </w:r>
      </w:fldSimple>
      <w:r>
        <w:t>: Resultados del valor objetivo de los algoritmos</w:t>
      </w:r>
      <w:bookmarkEnd w:id="134"/>
    </w:p>
    <w:p w14:paraId="1CF2F194" w14:textId="46A28F64" w:rsidR="00B277C4" w:rsidRDefault="00B277C4" w:rsidP="00B277C4">
      <w:pPr>
        <w:jc w:val="both"/>
      </w:pPr>
      <w:r>
        <w:t>Para visualizar mejor los resultados se presentan los siguientes gráficos:</w:t>
      </w:r>
    </w:p>
    <w:p w14:paraId="6563BCF4" w14:textId="1171421B" w:rsidR="00740852" w:rsidRDefault="00740852" w:rsidP="00740852">
      <w:pPr>
        <w:jc w:val="center"/>
      </w:pPr>
      <w:r>
        <w:rPr>
          <w:rFonts w:cs="Arial"/>
          <w:noProof/>
          <w:color w:val="000000"/>
        </w:rPr>
        <w:drawing>
          <wp:inline distT="0" distB="0" distL="0" distR="0" wp14:anchorId="53F1D275" wp14:editId="34833D7F">
            <wp:extent cx="3243532" cy="2284482"/>
            <wp:effectExtent l="0" t="0" r="0" b="1905"/>
            <wp:docPr id="196" name="Picture 196" descr="https://lh6.googleusercontent.com/i6p6MDU-qb-4QrDPdRWznf_epOf_rCBVfBNN3mn-u4vA1Var_kAQWj8aNkJzQIsGCzxxlusc15HMOiVH-fhkI3QbUOSHxurPAZ68LrVeCdnCgpFzmRyKCAY-K150z-zLW-KJ6t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i6p6MDU-qb-4QrDPdRWznf_epOf_rCBVfBNN3mn-u4vA1Var_kAQWj8aNkJzQIsGCzxxlusc15HMOiVH-fhkI3QbUOSHxurPAZ68LrVeCdnCgpFzmRyKCAY-K150z-zLW-KJ6t_L"/>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81593" cy="2311289"/>
                    </a:xfrm>
                    <a:prstGeom prst="rect">
                      <a:avLst/>
                    </a:prstGeom>
                    <a:noFill/>
                    <a:ln>
                      <a:noFill/>
                    </a:ln>
                  </pic:spPr>
                </pic:pic>
              </a:graphicData>
            </a:graphic>
          </wp:inline>
        </w:drawing>
      </w:r>
    </w:p>
    <w:p w14:paraId="4101C57F" w14:textId="152381FD" w:rsidR="00740852" w:rsidRDefault="00740852" w:rsidP="00740852">
      <w:pPr>
        <w:jc w:val="center"/>
      </w:pPr>
      <w:r>
        <w:rPr>
          <w:rFonts w:cs="Arial"/>
          <w:noProof/>
          <w:color w:val="000000"/>
        </w:rPr>
        <w:drawing>
          <wp:inline distT="0" distB="0" distL="0" distR="0" wp14:anchorId="61C0B356" wp14:editId="7F9E20A8">
            <wp:extent cx="3321169" cy="2295029"/>
            <wp:effectExtent l="0" t="0" r="0" b="0"/>
            <wp:docPr id="197" name="Picture 197" descr="https://lh4.googleusercontent.com/Rle3pA5OPGmGEYNqzyBL4ZwUJ_OLbRKngg6fU_ML5d6PAw5_ujIv70ImUFucwNCAY3WcsKrAGTeV1fYerqEWrqzpuJv0aH6FWzN_XuR-KnoFlRW4c6rV_w3I1L6tzzY3ayIiHv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4.googleusercontent.com/Rle3pA5OPGmGEYNqzyBL4ZwUJ_OLbRKngg6fU_ML5d6PAw5_ujIv70ImUFucwNCAY3WcsKrAGTeV1fYerqEWrqzpuJv0aH6FWzN_XuR-KnoFlRW4c6rV_w3I1L6tzzY3ayIiHvqw"/>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47556" cy="2313263"/>
                    </a:xfrm>
                    <a:prstGeom prst="rect">
                      <a:avLst/>
                    </a:prstGeom>
                    <a:noFill/>
                    <a:ln>
                      <a:noFill/>
                    </a:ln>
                  </pic:spPr>
                </pic:pic>
              </a:graphicData>
            </a:graphic>
          </wp:inline>
        </w:drawing>
      </w:r>
    </w:p>
    <w:p w14:paraId="0E3E8794" w14:textId="4CCDA267" w:rsidR="00740852" w:rsidRDefault="00740852" w:rsidP="00740852">
      <w:pPr>
        <w:jc w:val="center"/>
      </w:pPr>
      <w:r>
        <w:rPr>
          <w:rFonts w:cs="Arial"/>
          <w:noProof/>
          <w:color w:val="000000"/>
        </w:rPr>
        <w:lastRenderedPageBreak/>
        <w:drawing>
          <wp:inline distT="0" distB="0" distL="0" distR="0" wp14:anchorId="07ABF632" wp14:editId="70B0AF4E">
            <wp:extent cx="3390181" cy="2342715"/>
            <wp:effectExtent l="0" t="0" r="1270" b="635"/>
            <wp:docPr id="198" name="Picture 198" descr="https://lh3.googleusercontent.com/l6UITdf9v8bu7c14Ixv9O7SKnA1T1_CNhorsYXNBb5nXNpg82fF5STWiQY-VzCyJg2jK2ef5rYMmIpH7KSyUdaolb2ugV-yAhFjumi_1zhjOeuNDoONp9M_HKREq0kN7EdnCyU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l6UITdf9v8bu7c14Ixv9O7SKnA1T1_CNhorsYXNBb5nXNpg82fF5STWiQY-VzCyJg2jK2ef5rYMmIpH7KSyUdaolb2ugV-yAhFjumi_1zhjOeuNDoONp9M_HKREq0kN7EdnCyUsO"/>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7816" cy="2368722"/>
                    </a:xfrm>
                    <a:prstGeom prst="rect">
                      <a:avLst/>
                    </a:prstGeom>
                    <a:noFill/>
                    <a:ln>
                      <a:noFill/>
                    </a:ln>
                  </pic:spPr>
                </pic:pic>
              </a:graphicData>
            </a:graphic>
          </wp:inline>
        </w:drawing>
      </w:r>
    </w:p>
    <w:p w14:paraId="07DC2D60" w14:textId="554E3865" w:rsidR="00740852" w:rsidRDefault="00740852" w:rsidP="00740852">
      <w:pPr>
        <w:jc w:val="center"/>
      </w:pPr>
      <w:r>
        <w:rPr>
          <w:rFonts w:cs="Arial"/>
          <w:noProof/>
          <w:color w:val="000000"/>
        </w:rPr>
        <w:drawing>
          <wp:inline distT="0" distB="0" distL="0" distR="0" wp14:anchorId="34D6597A" wp14:editId="41508103">
            <wp:extent cx="3355676" cy="2318873"/>
            <wp:effectExtent l="0" t="0" r="0" b="5715"/>
            <wp:docPr id="199" name="Picture 199" descr="https://lh6.googleusercontent.com/2k4r8ANFwCaijw5hfMKN5Do3h3mbzYzzqSrTIkbCXNAWF2kh0k-kjQjNGeNEUcI2ngiF7ZLMR-ByyXZAgRC25WDJWjVcFCV8spNBwUh-cQaMn9bdo3e5-j5a4TavpZV-kDXuSU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lh6.googleusercontent.com/2k4r8ANFwCaijw5hfMKN5Do3h3mbzYzzqSrTIkbCXNAWF2kh0k-kjQjNGeNEUcI2ngiF7ZLMR-ByyXZAgRC25WDJWjVcFCV8spNBwUh-cQaMn9bdo3e5-j5a4TavpZV-kDXuSUPa"/>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01954" cy="2350853"/>
                    </a:xfrm>
                    <a:prstGeom prst="rect">
                      <a:avLst/>
                    </a:prstGeom>
                    <a:noFill/>
                    <a:ln>
                      <a:noFill/>
                    </a:ln>
                  </pic:spPr>
                </pic:pic>
              </a:graphicData>
            </a:graphic>
          </wp:inline>
        </w:drawing>
      </w:r>
    </w:p>
    <w:p w14:paraId="20951F02" w14:textId="28AAFF43" w:rsidR="00D419D0" w:rsidRDefault="00374136" w:rsidP="008D06C3">
      <w:pPr>
        <w:spacing w:before="0" w:after="160"/>
        <w:jc w:val="both"/>
      </w:pPr>
      <w:r>
        <w:t>A partir de los gráficos se puede notar c</w:t>
      </w:r>
      <w:r w:rsidR="003D6670">
        <w:t>ó</w:t>
      </w:r>
      <w:r>
        <w:t>mo en los casos de menor tamaño, el algoritmo gen</w:t>
      </w:r>
      <w:r w:rsidR="003D6670">
        <w:t>ético llega a alcanzar el valor óptimo, mientras que</w:t>
      </w:r>
      <w:r w:rsidR="0060530A">
        <w:t>,</w:t>
      </w:r>
      <w:r w:rsidR="003D6670">
        <w:t xml:space="preserve"> para problemas de mayor tamaño, el algoritmo genético no obtiene el valor óptimo, pero alcanza valores </w:t>
      </w:r>
      <w:r w:rsidR="0060530A">
        <w:t>muy cercanos</w:t>
      </w:r>
      <w:r w:rsidR="003D6670">
        <w:t>.</w:t>
      </w:r>
      <w:r w:rsidR="0060530A">
        <w:t xml:space="preserve"> </w:t>
      </w:r>
      <w:r w:rsidR="00D419D0">
        <w:t>Para poder cuantificar la diferencia entre los valores objetivo del algoritmo genético y el método exacto, se calcula la diferencia relativa (</w:t>
      </w:r>
      <w:r w:rsidR="00D419D0" w:rsidRPr="00D419D0">
        <w:rPr>
          <w:i/>
        </w:rPr>
        <w:t>relative gap</w:t>
      </w:r>
      <w:r w:rsidR="00D419D0">
        <w:t xml:space="preserve">). La fórmula de la diferencia relativa es la siguiente, donde </w:t>
      </w:r>
      <m:oMath>
        <m:r>
          <w:rPr>
            <w:rFonts w:ascii="Cambria Math" w:hAnsi="Cambria Math"/>
          </w:rPr>
          <m:t>opt</m:t>
        </m:r>
      </m:oMath>
      <w:r w:rsidR="00D419D0">
        <w:t xml:space="preserve"> es el valor óptimo y </w:t>
      </w:r>
      <m:oMath>
        <m:r>
          <w:rPr>
            <w:rFonts w:ascii="Cambria Math" w:hAnsi="Cambria Math"/>
          </w:rPr>
          <m:t>obj</m:t>
        </m:r>
      </m:oMath>
      <w:r w:rsidR="00D419D0">
        <w:t xml:space="preserve"> es el valor objetivo alcanzado por el método aproximado:</w:t>
      </w:r>
    </w:p>
    <w:p w14:paraId="2C330324" w14:textId="04EEA167" w:rsidR="00D419D0" w:rsidRDefault="004961E2" w:rsidP="008D06C3">
      <w:pPr>
        <w:spacing w:before="0" w:after="160"/>
        <w:jc w:val="both"/>
      </w:pPr>
      <m:oMathPara>
        <m:oMath>
          <m:f>
            <m:fPr>
              <m:ctrlPr>
                <w:rPr>
                  <w:rFonts w:ascii="Cambria Math" w:hAnsi="Cambria Math"/>
                  <w:i/>
                </w:rPr>
              </m:ctrlPr>
            </m:fPr>
            <m:num>
              <m:d>
                <m:dPr>
                  <m:begChr m:val="|"/>
                  <m:endChr m:val="|"/>
                  <m:ctrlPr>
                    <w:rPr>
                      <w:rFonts w:ascii="Cambria Math" w:hAnsi="Cambria Math"/>
                      <w:i/>
                    </w:rPr>
                  </m:ctrlPr>
                </m:dPr>
                <m:e>
                  <m:r>
                    <w:rPr>
                      <w:rFonts w:ascii="Cambria Math" w:hAnsi="Cambria Math"/>
                    </w:rPr>
                    <m:t>obj-opt</m:t>
                  </m:r>
                </m:e>
              </m:d>
            </m:num>
            <m:den>
              <m:r>
                <w:rPr>
                  <w:rFonts w:ascii="Cambria Math" w:hAnsi="Cambria Math"/>
                </w:rPr>
                <m:t>opt</m:t>
              </m:r>
            </m:den>
          </m:f>
        </m:oMath>
      </m:oMathPara>
    </w:p>
    <w:p w14:paraId="31C0FAE7" w14:textId="3F3C68FF" w:rsidR="00DC053D" w:rsidRDefault="00DC053D" w:rsidP="008D06C3">
      <w:pPr>
        <w:spacing w:before="0" w:after="160"/>
        <w:jc w:val="both"/>
      </w:pPr>
      <w:r>
        <w:t>De esta manera se puede calcular la diferencia porcentual de valores objetivo ajustada a la escala de dichos valores. Los valores de diferencias relativas expresadas en porcentajes para los 32 conjuntos de datos generados son los siguientes:</w:t>
      </w:r>
    </w:p>
    <w:p w14:paraId="6B5312A7" w14:textId="77777777" w:rsidR="008E4E50" w:rsidRDefault="00DC053D" w:rsidP="008E4E50">
      <w:pPr>
        <w:keepNext/>
        <w:spacing w:before="0" w:after="160"/>
        <w:jc w:val="center"/>
      </w:pPr>
      <w:r>
        <w:rPr>
          <w:rFonts w:cs="Arial"/>
          <w:noProof/>
          <w:color w:val="000000"/>
        </w:rPr>
        <w:lastRenderedPageBreak/>
        <w:drawing>
          <wp:inline distT="0" distB="0" distL="0" distR="0" wp14:anchorId="1B2C3B79" wp14:editId="37E5AD12">
            <wp:extent cx="2846078" cy="2191110"/>
            <wp:effectExtent l="0" t="0" r="0" b="0"/>
            <wp:docPr id="1" name="Picture 1" descr="https://lh6.googleusercontent.com/b5-10dOq2YJNfo0ZO9DQmwsLmHUPMQ-v0Ny8qqEVYBusg1QQ1x-pKPIA2FoIPVHAPPdrDQ_TzFH6e7eon9KgEnVmRXhuiAFZ-BhHbECkhJD4ST4648I9vj5fEmjfTewFADhTlD9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b5-10dOq2YJNfo0ZO9DQmwsLmHUPMQ-v0Ny8qqEVYBusg1QQ1x-pKPIA2FoIPVHAPPdrDQ_TzFH6e7eon9KgEnVmRXhuiAFZ-BhHbECkhJD4ST4648I9vj5fEmjfTewFADhTlD9c"/>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73468" cy="2212196"/>
                    </a:xfrm>
                    <a:prstGeom prst="rect">
                      <a:avLst/>
                    </a:prstGeom>
                    <a:noFill/>
                    <a:ln>
                      <a:noFill/>
                    </a:ln>
                  </pic:spPr>
                </pic:pic>
              </a:graphicData>
            </a:graphic>
          </wp:inline>
        </w:drawing>
      </w:r>
    </w:p>
    <w:p w14:paraId="0B94CEE3" w14:textId="7EC10C23" w:rsidR="00DC053D" w:rsidRDefault="008E4E50" w:rsidP="008E4E50">
      <w:pPr>
        <w:pStyle w:val="Caption"/>
        <w:jc w:val="center"/>
      </w:pPr>
      <w:bookmarkStart w:id="135" w:name="_Toc517434784"/>
      <w:r>
        <w:t xml:space="preserve">Tabla </w:t>
      </w:r>
      <w:fldSimple w:instr=" SEQ Tabla \* ARABIC ">
        <w:r w:rsidR="006C02BC">
          <w:rPr>
            <w:noProof/>
          </w:rPr>
          <w:t>5</w:t>
        </w:r>
      </w:fldSimple>
      <w:r>
        <w:t>: Diferencia relativa entre valores objetivo</w:t>
      </w:r>
      <w:bookmarkEnd w:id="135"/>
    </w:p>
    <w:p w14:paraId="6B180F95" w14:textId="744D61A7" w:rsidR="00DC053D" w:rsidRDefault="00DC053D" w:rsidP="008D06C3">
      <w:pPr>
        <w:spacing w:before="0" w:after="160"/>
        <w:jc w:val="both"/>
      </w:pPr>
      <w:r>
        <w:t xml:space="preserve">De manera similar a los gráficos anteriores, se puede notar que para una cantidad pequeña de nodos el algoritmo genético llega a alcanzar el valor óptimo (diferencia relativa de 0%), mientras que para problemas de tamaño mayor la diferencia relativa crece hasta alrededor de 10%, con excepción del caso con 7 tipos de bienes y 20 nodos, el cual llegó a un 21.2% de diferencia. Esto puede deberse a que el algoritmo genético se haya quedado en un óptimo local por mucho tiempo, </w:t>
      </w:r>
      <w:r w:rsidR="000F6A16">
        <w:t>y como no se percibía mejora, se activó la condición de parada de número máximo de generaciones sin mejora.</w:t>
      </w:r>
    </w:p>
    <w:p w14:paraId="57A83BC7" w14:textId="5F3F5267" w:rsidR="000F6A16" w:rsidRDefault="000F6A16" w:rsidP="008D06C3">
      <w:pPr>
        <w:spacing w:before="0" w:after="160"/>
        <w:jc w:val="both"/>
      </w:pPr>
      <w:r>
        <w:t xml:space="preserve">Para poder entender mejor el beneficio de usar un algoritmo de optimización frente a no usar ningún método de optimización, se presenta a continuación la tabla de diferencias relativas para los valores objetivo más altos encontrados </w:t>
      </w:r>
      <w:r w:rsidR="00E80194">
        <w:t>en la generación 0</w:t>
      </w:r>
      <w:r>
        <w:t xml:space="preserve">, </w:t>
      </w:r>
      <w:r w:rsidR="00E80194">
        <w:t>donde</w:t>
      </w:r>
      <w:r>
        <w:t xml:space="preserve"> se </w:t>
      </w:r>
      <w:r w:rsidR="00E80194">
        <w:t xml:space="preserve">inicializa la población </w:t>
      </w:r>
      <w:r>
        <w:t>de forma aleatoria:</w:t>
      </w:r>
    </w:p>
    <w:p w14:paraId="62AED78A" w14:textId="77777777" w:rsidR="008E4E50" w:rsidRDefault="000F6A16" w:rsidP="008E4E50">
      <w:pPr>
        <w:keepNext/>
        <w:spacing w:before="0" w:after="160"/>
        <w:jc w:val="center"/>
      </w:pPr>
      <w:r>
        <w:rPr>
          <w:rFonts w:cs="Arial"/>
          <w:noProof/>
          <w:color w:val="000000"/>
        </w:rPr>
        <w:drawing>
          <wp:inline distT="0" distB="0" distL="0" distR="0" wp14:anchorId="72BF86B8" wp14:editId="59707E5A">
            <wp:extent cx="2890901" cy="2225615"/>
            <wp:effectExtent l="0" t="0" r="5080" b="3810"/>
            <wp:docPr id="3" name="Picture 3" descr="https://lh3.googleusercontent.com/pvd1ZrU7t4KIlCy0vi4SiYMRz1jNOUxGUg53mIZJRS7iM11zXzbZM-x23cUaQHR_nKuuFHTE2Zw8-8Dbz3dPSMd6p_OWMVmuuiZ1ApJnB7YYWMBuk5RBzASLIznmApRu1MfTJs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pvd1ZrU7t4KIlCy0vi4SiYMRz1jNOUxGUg53mIZJRS7iM11zXzbZM-x23cUaQHR_nKuuFHTE2Zw8-8Dbz3dPSMd6p_OWMVmuuiZ1ApJnB7YYWMBuk5RBzASLIznmApRu1MfTJso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12260" cy="2242058"/>
                    </a:xfrm>
                    <a:prstGeom prst="rect">
                      <a:avLst/>
                    </a:prstGeom>
                    <a:noFill/>
                    <a:ln>
                      <a:noFill/>
                    </a:ln>
                  </pic:spPr>
                </pic:pic>
              </a:graphicData>
            </a:graphic>
          </wp:inline>
        </w:drawing>
      </w:r>
    </w:p>
    <w:p w14:paraId="2B4D4382" w14:textId="036CD68E" w:rsidR="000F6A16" w:rsidRDefault="008E4E50" w:rsidP="008E4E50">
      <w:pPr>
        <w:pStyle w:val="Caption"/>
        <w:jc w:val="center"/>
      </w:pPr>
      <w:bookmarkStart w:id="136" w:name="_Toc517434785"/>
      <w:r>
        <w:t xml:space="preserve">Tabla </w:t>
      </w:r>
      <w:fldSimple w:instr=" SEQ Tabla \* ARABIC ">
        <w:r w:rsidR="006C02BC">
          <w:rPr>
            <w:noProof/>
          </w:rPr>
          <w:t>6</w:t>
        </w:r>
      </w:fldSimple>
      <w:r>
        <w:t>: Diferencia relativa entre valores objetivo - línea base</w:t>
      </w:r>
      <w:bookmarkEnd w:id="136"/>
    </w:p>
    <w:p w14:paraId="28FD6AB2" w14:textId="60C7FA16" w:rsidR="00B277C4" w:rsidRDefault="00E80194" w:rsidP="00E80194">
      <w:pPr>
        <w:spacing w:before="0" w:after="160"/>
        <w:jc w:val="both"/>
      </w:pPr>
      <w:r>
        <w:lastRenderedPageBreak/>
        <w:t>En el gráfico se puede apreciar que las diferencias relativas van desde 4% en los problemas de menor tamaño hasta 70% en los problemas de mayor tamaño. En general, la mediana se sitúa alrededor de 40%. Esto, comparado con el 10% de diferencia relativa al usar un algoritmo genético evidencia</w:t>
      </w:r>
      <w:r w:rsidR="0060530A">
        <w:t xml:space="preserve"> la efectividad del algoritmo genético para obtener soluciones razonables a un mucho menor costo que métodos exactos.</w:t>
      </w:r>
    </w:p>
    <w:p w14:paraId="4A90329E" w14:textId="0020235B" w:rsidR="00F0520B" w:rsidRDefault="00F0520B" w:rsidP="00F0520B">
      <w:pPr>
        <w:pStyle w:val="Heading2"/>
      </w:pPr>
      <w:bookmarkStart w:id="137" w:name="_Toc517434750"/>
      <w:r>
        <w:t>Discusión y conclusiones</w:t>
      </w:r>
      <w:bookmarkEnd w:id="137"/>
    </w:p>
    <w:p w14:paraId="617CDB18" w14:textId="1272AF3D" w:rsidR="0060530A" w:rsidRDefault="00F0520B" w:rsidP="00F0520B">
      <w:pPr>
        <w:spacing w:before="0" w:after="160"/>
        <w:jc w:val="both"/>
      </w:pPr>
      <w:r>
        <w:t>Se ha podido evaluar la efectividad y eficiencia del algoritmo genético diseñado en el problema de distribución de ayuda humanitaria, tomando como referencia un método exacto, el cual es el algoritmo Couenne (</w:t>
      </w:r>
      <w:r w:rsidRPr="00F0520B">
        <w:rPr>
          <w:i/>
        </w:rPr>
        <w:t>solver</w:t>
      </w:r>
      <w:r>
        <w:t xml:space="preserve">). Mientras que la eficiencia fue evaluada analizando el tiempo de ejecución, donde se encontró que el algoritmo genético era más rápido notoriamente en instancias de mayor tamaño (a partir de </w:t>
      </w:r>
      <w:r w:rsidR="00D65BD3">
        <w:t>4</w:t>
      </w:r>
      <w:r>
        <w:t>0 nodos en la red de distribución</w:t>
      </w:r>
      <w:r w:rsidR="00D65BD3">
        <w:t xml:space="preserve"> para 1 tipo de bien a distribuir y 10 nodos para 7 tipos de bienes a distribuir</w:t>
      </w:r>
      <w:r>
        <w:t>), la eficacia fue evaluada analizando el valor de la suma ponderada de las dos funciones objetivo definidas</w:t>
      </w:r>
      <w:r w:rsidR="00D2513B">
        <w:t xml:space="preserve"> y aplicando la métrica de diferencia relativa entre los valores objetivo encontrados por el algoritmo genético y los valores óptimos encontrados por el método exacto. A partir de esta evaluación se </w:t>
      </w:r>
      <w:r>
        <w:t xml:space="preserve">encontró que el algoritmo genético </w:t>
      </w:r>
      <w:r w:rsidR="00D2513B">
        <w:t xml:space="preserve">alcanzaba el valor óptimo en instancias pequeñas y </w:t>
      </w:r>
      <w:r>
        <w:t xml:space="preserve">obtenía </w:t>
      </w:r>
      <w:r w:rsidR="00A30F96">
        <w:t>una diferencia relativa del orden de 10% para problemas de mayor tamaño. Adicionalmente se evaluaron soluciones aleatorias obtenidas de la población inicial como línea base, donde se encontró que la diferencia relativa alcanzaba valores del orden de 40%, siendo mucho mayor al 10% obtenido por el algoritmo genético</w:t>
      </w:r>
      <w:r>
        <w:t xml:space="preserve">. Esto confirma la hipótesis de que un algoritmo genético es una alternativa </w:t>
      </w:r>
      <w:r w:rsidR="00A30F96">
        <w:t xml:space="preserve">aproximada </w:t>
      </w:r>
      <w:r>
        <w:t xml:space="preserve">de gran valor práctico para situaciones reales, las cuales se caracterizan por </w:t>
      </w:r>
      <w:r w:rsidR="00E5717A">
        <w:t xml:space="preserve">consistir en </w:t>
      </w:r>
      <w:r>
        <w:t>redes de distribución de gran tamaño</w:t>
      </w:r>
      <w:r w:rsidR="00D2513B">
        <w:t>, usualmente con más de 30 nodos en la red de distribución</w:t>
      </w:r>
      <w:r>
        <w:t>.</w:t>
      </w:r>
    </w:p>
    <w:p w14:paraId="18E79802" w14:textId="2FBD0AEE" w:rsidR="00FE1D4D" w:rsidRDefault="00FE1D4D" w:rsidP="005458EA">
      <w:pPr>
        <w:spacing w:before="0" w:after="160"/>
        <w:jc w:val="both"/>
      </w:pPr>
      <w:r>
        <w:br w:type="page"/>
      </w:r>
    </w:p>
    <w:p w14:paraId="04B71305" w14:textId="1076ECEB" w:rsidR="00275598" w:rsidRDefault="00A66774" w:rsidP="00275598">
      <w:pPr>
        <w:pStyle w:val="Heading1"/>
        <w:jc w:val="both"/>
      </w:pPr>
      <w:bookmarkStart w:id="138" w:name="_Toc517434751"/>
      <w:r>
        <w:lastRenderedPageBreak/>
        <w:t>Evaluación del algoritmo genético multiobjetivo basado en el análisis de datos de un escenario real</w:t>
      </w:r>
      <w:bookmarkEnd w:id="138"/>
    </w:p>
    <w:p w14:paraId="7E615E1C" w14:textId="77777777" w:rsidR="00275598" w:rsidRDefault="00275598" w:rsidP="00275598">
      <w:pPr>
        <w:pStyle w:val="Heading2"/>
      </w:pPr>
      <w:bookmarkStart w:id="139" w:name="_Toc517434752"/>
      <w:r>
        <w:t>Introducción</w:t>
      </w:r>
      <w:bookmarkEnd w:id="139"/>
    </w:p>
    <w:p w14:paraId="4144257D" w14:textId="09FAABCB" w:rsidR="002A3C40" w:rsidRDefault="0010453A" w:rsidP="006F6395">
      <w:pPr>
        <w:spacing w:before="0" w:after="160"/>
        <w:jc w:val="both"/>
        <w:rPr>
          <w:rFonts w:eastAsiaTheme="majorEastAsia" w:cstheme="majorBidi"/>
          <w:b/>
          <w:sz w:val="28"/>
          <w:szCs w:val="32"/>
        </w:rPr>
      </w:pPr>
      <w:r>
        <w:t xml:space="preserve">Después de realizar la evaluación de la eficacia y eficiencia del algoritmo genético, una ventaja adicional del algoritmo genético es su capacidad de manejar varios objetivos al mismo tiempo, sin necesidad de juntarlos en un solo valor, como fue necesario en la sección anterior para que los resultados sean comparables al método exacto. En esta sección se mostrará el funcionamiento de la optimización multiobjetivo </w:t>
      </w:r>
      <w:r w:rsidR="005D7173">
        <w:t xml:space="preserve">aplicado a </w:t>
      </w:r>
      <w:r>
        <w:t>un escenario real de distribución de ayuda humanitaria en el Perú.</w:t>
      </w:r>
    </w:p>
    <w:p w14:paraId="248E6418" w14:textId="1E9B8F7E" w:rsidR="0010453A" w:rsidRDefault="0010453A" w:rsidP="0010453A">
      <w:pPr>
        <w:pStyle w:val="Heading2"/>
      </w:pPr>
      <w:bookmarkStart w:id="140" w:name="_Toc517434753"/>
      <w:r>
        <w:t>Contexto del escenario real</w:t>
      </w:r>
      <w:bookmarkEnd w:id="140"/>
    </w:p>
    <w:p w14:paraId="28C207FE" w14:textId="4B7E5347" w:rsidR="005D7173" w:rsidRDefault="0010453A" w:rsidP="006F6395">
      <w:pPr>
        <w:spacing w:before="0" w:after="160"/>
        <w:jc w:val="both"/>
      </w:pPr>
      <w:r>
        <w:t xml:space="preserve">El escenario consiste en la distribución de ayuda humanitaria ante los fenómenos de heladas y friaje en el Perú. </w:t>
      </w:r>
      <w:r w:rsidR="005D7173">
        <w:t>Este fenómeno se da cada año, entre los meses de abril a setiembre, se presenta un descenso de temperatura que llega a niveles por debajo de los 0°C. Las consecuencias de este fenómeno comprenden el aumento de las infecciones respiratorias, mayor ausentismo escolar, enfermedades y muertes de los animales que son criados por las familias que viven en dichas zonas, además de la pérdida de los cultivos locales</w:t>
      </w:r>
      <w:r w:rsidR="00BC19E4">
        <w:t xml:space="preserve"> </w:t>
      </w:r>
      <w:r w:rsidR="00BC19E4">
        <w:fldChar w:fldCharType="begin" w:fldLock="1"/>
      </w:r>
      <w:r w:rsidR="00BC19E4">
        <w:instrText>ADDIN CSL_CITATION { "citationItems" : [ { "id" : "ITEM-1", "itemData" : { "author" : [ { "dropping-particle" : "", "family" : "Presidencia del Consejo de Ministros", "given" : "", "non-dropping-particle" : "", "parse-names" : false, "suffix" : "" } ], "id" : "ITEM-1", "issued" : { "date-parts" : [ [ "2017" ] ] }, "title" : "PLAN MULTISECTORIAL ANTE HELADAS Y FRIAJE 2017", "type" : "article-journal" }, "uris" : [ "http://www.mendeley.com/documents/?uuid=9ed14fcc-8f76-3a45-b390-4e9c198aba34" ] } ], "mendeley" : { "formattedCitation" : "(Presidencia del Consejo de Ministros, 2017)", "plainTextFormattedCitation" : "(Presidencia del Consejo de Ministros, 2017)", "previouslyFormattedCitation" : "(Presidencia del Consejo de Ministros, 2017)" }, "properties" : {  }, "schema" : "https://github.com/citation-style-language/schema/raw/master/csl-citation.json" }</w:instrText>
      </w:r>
      <w:r w:rsidR="00BC19E4">
        <w:fldChar w:fldCharType="separate"/>
      </w:r>
      <w:r w:rsidR="00BC19E4" w:rsidRPr="00BC19E4">
        <w:rPr>
          <w:noProof/>
        </w:rPr>
        <w:t>(Presidencia del Consejo de Ministros, 2017)</w:t>
      </w:r>
      <w:r w:rsidR="00BC19E4">
        <w:fldChar w:fldCharType="end"/>
      </w:r>
      <w:r w:rsidR="005D7173">
        <w:t xml:space="preserve">. </w:t>
      </w:r>
    </w:p>
    <w:p w14:paraId="6E514F35" w14:textId="32389317" w:rsidR="00207BEC" w:rsidRDefault="005D7173" w:rsidP="006F6395">
      <w:pPr>
        <w:spacing w:before="0" w:after="160"/>
        <w:jc w:val="both"/>
      </w:pPr>
      <w:r>
        <w:t xml:space="preserve">Ante esta situación, el gobierno ha tratado siempre de responder enviando ayuda a estos lugares. Desde el año 2012 se aprueba anualmente el Plan Multisectorial ante Heladas y Friaje, que comprende la participación de diversos organismos del Estado Peruano, como el Centro Nacional de Estimación, Prevención y Reducción del Riesgo de Desastres (CENEPRED), el Servicio Nacional de Meteorología e Hidrología del Perú (SENAMHI), los Ministerios de Salud, Vivienda, Educación, Agricultura y Riego (AGRORURAL) y el Instituto Nacional de Estadística e Informática (INEI). En la fase inicial del proceso de planificación anual, dichas entidades proporcionan información para la determinación de las zonas de intervención, los cuales consisten en diversos indicadores tales como: rangos de temperatura, </w:t>
      </w:r>
      <w:r w:rsidR="00372BF1">
        <w:t xml:space="preserve">índice de daños de salud, desnutrición crónica infantil en niños menores de 5 años, indicador del material predominante de las viviendas, porcentaje de instituciones educativas con escasa capacitación, número de locales escolares sin acondicionamiento térmico y en riesgo ante heladas, pobreza extrema, analfabetismo, así como dificultad de accesibilidad del Estado. Todos estos niveles de susceptibilidad y exposición socioeconómicos son considerados para el cálculo de la probabilidad de riesgo por distrito, como parte de la elaboración del </w:t>
      </w:r>
      <w:r w:rsidR="00372BF1">
        <w:lastRenderedPageBreak/>
        <w:t>escenario de riesgos y la priorización de las zonas de intervención</w:t>
      </w:r>
      <w:r w:rsidR="00BC19E4">
        <w:t xml:space="preserve"> </w:t>
      </w:r>
      <w:r w:rsidR="00BC19E4">
        <w:fldChar w:fldCharType="begin" w:fldLock="1"/>
      </w:r>
      <w:r w:rsidR="00BC19E4">
        <w:instrText>ADDIN CSL_CITATION { "citationItems" : [ { "id" : "ITEM-1", "itemData" : { "author" : [ { "dropping-particle" : "", "family" : "Presidencia del Consejo de Ministros", "given" : "", "non-dropping-particle" : "", "parse-names" : false, "suffix" : "" } ], "id" : "ITEM-1", "issued" : { "date-parts" : [ [ "2017" ] ] }, "title" : "PLAN MULTISECTORIAL ANTE HELADAS Y FRIAJE 2017", "type" : "article-journal" }, "uris" : [ "http://www.mendeley.com/documents/?uuid=9ed14fcc-8f76-3a45-b390-4e9c198aba34" ] } ], "mendeley" : { "formattedCitation" : "(Presidencia del Consejo de Ministros, 2017)", "plainTextFormattedCitation" : "(Presidencia del Consejo de Ministros, 2017)", "previouslyFormattedCitation" : "(Presidencia del Consejo de Ministros, 2017)" }, "properties" : {  }, "schema" : "https://github.com/citation-style-language/schema/raw/master/csl-citation.json" }</w:instrText>
      </w:r>
      <w:r w:rsidR="00BC19E4">
        <w:fldChar w:fldCharType="separate"/>
      </w:r>
      <w:r w:rsidR="00BC19E4" w:rsidRPr="00BC19E4">
        <w:rPr>
          <w:noProof/>
        </w:rPr>
        <w:t>(Presidencia del Consejo de Ministros, 2017)</w:t>
      </w:r>
      <w:r w:rsidR="00BC19E4">
        <w:fldChar w:fldCharType="end"/>
      </w:r>
      <w:r w:rsidR="00372BF1">
        <w:t xml:space="preserve">. </w:t>
      </w:r>
    </w:p>
    <w:p w14:paraId="5C4DE939" w14:textId="77777777" w:rsidR="002448A0" w:rsidRDefault="002448A0" w:rsidP="002448A0">
      <w:pPr>
        <w:keepNext/>
        <w:spacing w:before="0" w:after="160" w:line="259" w:lineRule="auto"/>
        <w:jc w:val="center"/>
      </w:pPr>
      <w:r w:rsidRPr="002448A0">
        <w:rPr>
          <w:noProof/>
        </w:rPr>
        <w:drawing>
          <wp:inline distT="0" distB="0" distL="0" distR="0" wp14:anchorId="6FA3990F" wp14:editId="7F5BC6FA">
            <wp:extent cx="3476625" cy="4343191"/>
            <wp:effectExtent l="0" t="0" r="0" b="635"/>
            <wp:docPr id="24" name="Picture 1">
              <a:extLst xmlns:a="http://schemas.openxmlformats.org/drawingml/2006/main">
                <a:ext uri="{FF2B5EF4-FFF2-40B4-BE49-F238E27FC236}">
                  <a16:creationId xmlns:a16="http://schemas.microsoft.com/office/drawing/2014/main" id="{0C6C43C8-7422-4280-AC36-B0ADF7E80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C6C43C8-7422-4280-AC36-B0ADF7E80BFF}"/>
                        </a:ext>
                      </a:extLst>
                    </pic:cNvPr>
                    <pic:cNvPicPr>
                      <a:picLocks noChangeAspect="1"/>
                    </pic:cNvPicPr>
                  </pic:nvPicPr>
                  <pic:blipFill rotWithShape="1">
                    <a:blip r:embed="rId62"/>
                    <a:srcRect t="5433" r="21757" b="7155"/>
                    <a:stretch/>
                  </pic:blipFill>
                  <pic:spPr bwMode="auto">
                    <a:xfrm>
                      <a:off x="0" y="0"/>
                      <a:ext cx="3486389" cy="4355388"/>
                    </a:xfrm>
                    <a:prstGeom prst="rect">
                      <a:avLst/>
                    </a:prstGeom>
                    <a:ln>
                      <a:noFill/>
                    </a:ln>
                    <a:extLst>
                      <a:ext uri="{53640926-AAD7-44D8-BBD7-CCE9431645EC}">
                        <a14:shadowObscured xmlns:a14="http://schemas.microsoft.com/office/drawing/2010/main"/>
                      </a:ext>
                    </a:extLst>
                  </pic:spPr>
                </pic:pic>
              </a:graphicData>
            </a:graphic>
          </wp:inline>
        </w:drawing>
      </w:r>
    </w:p>
    <w:p w14:paraId="14945248" w14:textId="5FDBA246" w:rsidR="002448A0" w:rsidRDefault="002448A0" w:rsidP="002448A0">
      <w:pPr>
        <w:pStyle w:val="Caption"/>
        <w:jc w:val="center"/>
      </w:pPr>
      <w:bookmarkStart w:id="141" w:name="_Toc517434776"/>
      <w:r>
        <w:t xml:space="preserve">Ilustración </w:t>
      </w:r>
      <w:fldSimple w:instr=" SEQ Ilustración \* ARABIC ">
        <w:r w:rsidR="006C02BC">
          <w:rPr>
            <w:noProof/>
          </w:rPr>
          <w:t>13</w:t>
        </w:r>
      </w:fldSimple>
      <w:r>
        <w:t>: Escenario de riesgos por heladas y friaje 2017 (CENEPRED, SGRD, MINSA, MVCS, MINEDU, MIMP y MINAGRI)</w:t>
      </w:r>
      <w:bookmarkEnd w:id="141"/>
    </w:p>
    <w:p w14:paraId="381D2C40" w14:textId="4FE07B49" w:rsidR="005D7173" w:rsidRDefault="00372BF1" w:rsidP="006F6395">
      <w:pPr>
        <w:spacing w:before="0" w:after="160"/>
        <w:jc w:val="both"/>
      </w:pPr>
      <w:r>
        <w:t xml:space="preserve">De esta manera, en el año 2017 se identificaron los 193 distritos con zonas más críticas ante heladas en 13 departamentos de la zona alto andina del país. </w:t>
      </w:r>
      <w:r w:rsidR="00207BEC">
        <w:t xml:space="preserve">Para la distribución de los bienes de ayuda, se tienen 12 almacenes regionales distribuidos en el territorio nacional. Los bienes de ayuda se distribuyen a través de tambos, los cuales son puntos intermedios para </w:t>
      </w:r>
      <w:r w:rsidR="002448A0">
        <w:t xml:space="preserve">los bienes recibidos de los almacenes regionales. </w:t>
      </w:r>
    </w:p>
    <w:p w14:paraId="03FF72FB" w14:textId="2F9141E2" w:rsidR="002448A0" w:rsidRDefault="002448A0" w:rsidP="002448A0">
      <w:pPr>
        <w:pStyle w:val="Heading2"/>
      </w:pPr>
      <w:bookmarkStart w:id="142" w:name="_Toc517434754"/>
      <w:r>
        <w:t xml:space="preserve">Recolección </w:t>
      </w:r>
      <w:r w:rsidR="000306FB">
        <w:t xml:space="preserve">y construcción del conjunto </w:t>
      </w:r>
      <w:r>
        <w:t>de datos</w:t>
      </w:r>
      <w:bookmarkEnd w:id="142"/>
    </w:p>
    <w:p w14:paraId="71E67456" w14:textId="3684B926" w:rsidR="002448A0" w:rsidRDefault="002448A0" w:rsidP="006F6395">
      <w:pPr>
        <w:spacing w:before="0" w:after="160"/>
        <w:jc w:val="both"/>
      </w:pPr>
      <w:r>
        <w:t xml:space="preserve">Para construir el conjunto de datos de entrada a ser usados por el algoritmo de optimización, se realizó un proceso de y limpieza de información a partir de datos disponibles en el Plan Multisectorial antes Heladas y Friaje 2017, así como el portal del Centro Nacional de Estimación, Prevención y Reducción del Riesgo de Desastres (CENEPRED). Dentro de ellos se encontraba información sobre el nivel de riesgos por </w:t>
      </w:r>
      <w:r>
        <w:lastRenderedPageBreak/>
        <w:t xml:space="preserve">heladas y friaje según distrito, junto con el listado de tambos, con los cuales fue posible determinar 54 puntos de demanda y 53 tambos. Asimismo, se obtuvo la información de los almacenes nacionales y regionales disponibles a partir del compendio estadístico de prevención y desastres del INDECI, con el que se obtuvo un total de 61 almacenes regionales </w:t>
      </w:r>
      <w:r w:rsidR="00FD5054">
        <w:t xml:space="preserve">situados en los departamentos de los distritos priorizados para la distribución de ayuda humanitaria y un total de 25 almacenes situados en otros departamentos del país. </w:t>
      </w:r>
    </w:p>
    <w:p w14:paraId="3C73E8A8" w14:textId="77777777" w:rsidR="000D25F3" w:rsidRDefault="000D25F3" w:rsidP="000D25F3">
      <w:pPr>
        <w:keepNext/>
        <w:spacing w:before="0" w:after="160" w:line="259" w:lineRule="auto"/>
        <w:jc w:val="center"/>
      </w:pPr>
      <w:r>
        <w:rPr>
          <w:noProof/>
        </w:rPr>
        <w:drawing>
          <wp:inline distT="0" distB="0" distL="0" distR="0" wp14:anchorId="5A8A65A5" wp14:editId="2B59FC06">
            <wp:extent cx="5399405" cy="33216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99405" cy="3321685"/>
                    </a:xfrm>
                    <a:prstGeom prst="rect">
                      <a:avLst/>
                    </a:prstGeom>
                  </pic:spPr>
                </pic:pic>
              </a:graphicData>
            </a:graphic>
          </wp:inline>
        </w:drawing>
      </w:r>
    </w:p>
    <w:p w14:paraId="1CBFB914" w14:textId="7E0B83CE" w:rsidR="00FD5054" w:rsidRDefault="000D25F3" w:rsidP="000D25F3">
      <w:pPr>
        <w:pStyle w:val="Caption"/>
        <w:jc w:val="center"/>
      </w:pPr>
      <w:bookmarkStart w:id="143" w:name="_Toc517434777"/>
      <w:r>
        <w:t xml:space="preserve">Ilustración </w:t>
      </w:r>
      <w:fldSimple w:instr=" SEQ Ilustración \* ARABIC ">
        <w:r w:rsidR="006C02BC">
          <w:rPr>
            <w:noProof/>
          </w:rPr>
          <w:t>14</w:t>
        </w:r>
      </w:fldSimple>
      <w:r>
        <w:t>: Vista previa de los datos del Plan Multisectorial ante Heladas y Friaje (PCM, 2017)</w:t>
      </w:r>
      <w:bookmarkEnd w:id="143"/>
    </w:p>
    <w:p w14:paraId="496A72FC" w14:textId="10855DF9" w:rsidR="00A05557" w:rsidRDefault="00A05557" w:rsidP="006F6395">
      <w:pPr>
        <w:spacing w:before="0" w:after="160"/>
        <w:jc w:val="both"/>
      </w:pPr>
      <w:r>
        <w:t>En el siguiente gráfico se presenta un resumen de las principales variables de los distritos designados como zonas de intervención:</w:t>
      </w:r>
    </w:p>
    <w:p w14:paraId="34C7DE8B" w14:textId="77777777" w:rsidR="00A05557" w:rsidRDefault="00A05557" w:rsidP="00A05557">
      <w:pPr>
        <w:keepNext/>
        <w:spacing w:before="0" w:after="160" w:line="259" w:lineRule="auto"/>
        <w:jc w:val="both"/>
      </w:pPr>
      <w:r w:rsidRPr="00A05557">
        <w:rPr>
          <w:noProof/>
        </w:rPr>
        <w:lastRenderedPageBreak/>
        <w:drawing>
          <wp:inline distT="0" distB="0" distL="0" distR="0" wp14:anchorId="16A01493" wp14:editId="0AF4F6E7">
            <wp:extent cx="5399405" cy="3344545"/>
            <wp:effectExtent l="0" t="0" r="0" b="8255"/>
            <wp:docPr id="28" name="Picture 12">
              <a:extLst xmlns:a="http://schemas.openxmlformats.org/drawingml/2006/main">
                <a:ext uri="{FF2B5EF4-FFF2-40B4-BE49-F238E27FC236}">
                  <a16:creationId xmlns:a16="http://schemas.microsoft.com/office/drawing/2014/main" id="{F0E93005-E7DA-45E5-8408-C03DE50119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0E93005-E7DA-45E5-8408-C03DE5011973}"/>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399405" cy="3344545"/>
                    </a:xfrm>
                    <a:prstGeom prst="rect">
                      <a:avLst/>
                    </a:prstGeom>
                  </pic:spPr>
                </pic:pic>
              </a:graphicData>
            </a:graphic>
          </wp:inline>
        </w:drawing>
      </w:r>
    </w:p>
    <w:p w14:paraId="6772DA0B" w14:textId="474CBE7F" w:rsidR="00A05557" w:rsidRDefault="00A05557" w:rsidP="00A05557">
      <w:pPr>
        <w:pStyle w:val="Caption"/>
        <w:jc w:val="both"/>
      </w:pPr>
      <w:bookmarkStart w:id="144" w:name="_Toc517434778"/>
      <w:r>
        <w:t xml:space="preserve">Ilustración </w:t>
      </w:r>
      <w:fldSimple w:instr=" SEQ Ilustración \* ARABIC ">
        <w:r w:rsidR="006C02BC">
          <w:rPr>
            <w:noProof/>
          </w:rPr>
          <w:t>15</w:t>
        </w:r>
      </w:fldSimple>
      <w:r>
        <w:t>: Estadísticas de los datos del Plan Multisectorial antes Heladas y Friaje 2017 (PCM)</w:t>
      </w:r>
      <w:bookmarkEnd w:id="144"/>
    </w:p>
    <w:p w14:paraId="7044EE90" w14:textId="6870A5E2" w:rsidR="00A05557" w:rsidRDefault="00A05557" w:rsidP="006F6395">
      <w:pPr>
        <w:spacing w:before="0" w:after="160"/>
        <w:jc w:val="both"/>
      </w:pPr>
      <w:r>
        <w:t xml:space="preserve">En los gráficos se puede notar que la mayoría de los distritos de intervención pertenecen a los departamentos de Puno y Cusco, la población total </w:t>
      </w:r>
      <w:r w:rsidR="007E0F78">
        <w:t>de cada distrito llega por lo general hasta 15,000 personas, la cantidad de viviendas alcanza generalmente las 4,000 viviendas y la cantidad de instituciones educativas llega por lo general a 50.</w:t>
      </w:r>
    </w:p>
    <w:p w14:paraId="06ED5417" w14:textId="05CF564D" w:rsidR="002448A0" w:rsidRDefault="00AB0BFD" w:rsidP="006F6395">
      <w:pPr>
        <w:spacing w:before="0" w:after="160"/>
        <w:jc w:val="both"/>
      </w:pPr>
      <w:r>
        <w:t xml:space="preserve">Si bien la información de los nodos de la red de distribución </w:t>
      </w:r>
      <w:r w:rsidR="00C578A3">
        <w:t>incluye</w:t>
      </w:r>
      <w:r>
        <w:t xml:space="preserve"> el departamento, provincia y distrito de cada ubicación, no se </w:t>
      </w:r>
      <w:r w:rsidR="00C578A3">
        <w:t>tiene</w:t>
      </w:r>
      <w:r>
        <w:t xml:space="preserve"> información numérica de las coordenadas de cada </w:t>
      </w:r>
      <w:r w:rsidR="00A05557">
        <w:t xml:space="preserve">punto, lo cual es necesario para estimar la distancia y costo de transporte entre cada par de nodos. Para obtener </w:t>
      </w:r>
      <w:r w:rsidR="00C578A3">
        <w:t xml:space="preserve">dichas </w:t>
      </w:r>
      <w:r w:rsidR="00A05557">
        <w:t>coordenadas geográficas, se utilizó el servicio web de Google Maps Geolocation API</w:t>
      </w:r>
      <w:r w:rsidR="00BC19E4">
        <w:t xml:space="preserve"> </w:t>
      </w:r>
      <w:r w:rsidR="00C02B19">
        <w:fldChar w:fldCharType="begin" w:fldLock="1"/>
      </w:r>
      <w:r w:rsidR="00C02B19">
        <w:instrText>ADDIN CSL_CITATION { "citationItems" : [ { "id" : "ITEM-1", "itemData" : { "URL" : "https://developers.google.com/maps/documentation/geolocation/intro", "accessed" : { "date-parts" : [ [ "2018", "5", "27" ] ] }, "author" : [ { "dropping-particle" : "", "family" : "Google Maps", "given" : "", "non-dropping-particle" : "", "parse-names" : false, "suffix" : "" } ], "id" : "ITEM-1", "issued" : { "date-parts" : [ [ "2016" ] ] }, "title" : "Geolocation API \u00a0|\u00a0 Google Developers", "type" : "webpage" }, "uris" : [ "http://www.mendeley.com/documents/?uuid=5e8ddf45-c61d-3404-bb65-43f4d53add71" ] } ], "mendeley" : { "formattedCitation" : "(Google Maps, 2016)", "plainTextFormattedCitation" : "(Google Maps, 2016)", "previouslyFormattedCitation" : "(Google Maps, 2016)" }, "properties" : {  }, "schema" : "https://github.com/citation-style-language/schema/raw/master/csl-citation.json" }</w:instrText>
      </w:r>
      <w:r w:rsidR="00C02B19">
        <w:fldChar w:fldCharType="separate"/>
      </w:r>
      <w:r w:rsidR="00C02B19" w:rsidRPr="00C02B19">
        <w:rPr>
          <w:noProof/>
        </w:rPr>
        <w:t>(Google Maps, 2016)</w:t>
      </w:r>
      <w:r w:rsidR="00C02B19">
        <w:fldChar w:fldCharType="end"/>
      </w:r>
      <w:r w:rsidR="009B10AB">
        <w:t>,</w:t>
      </w:r>
      <w:r w:rsidR="00A05557">
        <w:t xml:space="preserve"> el cual permite obtener latitudes y longitudes a partir de nombres de ubicaciones. Para maximizar la efectividad de este servicio, se realizó un proceso de limpieza y procesamiento de texto sobre los campos de departamento, provincia y distrito, con el objetivo de estandarizar y homologar su información. </w:t>
      </w:r>
      <w:r w:rsidR="00C578A3">
        <w:t>El siguiente gráfico muestra una visualización de los puntos de demanda de los almacenes</w:t>
      </w:r>
      <w:r w:rsidR="008E4E50">
        <w:t xml:space="preserve"> (izquierda)</w:t>
      </w:r>
      <w:r w:rsidR="00C578A3">
        <w:t xml:space="preserve"> y los puntos de demanda </w:t>
      </w:r>
      <w:r w:rsidR="008E4E50">
        <w:t xml:space="preserve">(derecha) </w:t>
      </w:r>
      <w:r w:rsidR="00C578A3">
        <w:t>a partir de las coordenadas obtenid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27"/>
      </w:tblGrid>
      <w:tr w:rsidR="00C578A3" w14:paraId="30679332" w14:textId="77777777" w:rsidTr="00C578A3">
        <w:tc>
          <w:tcPr>
            <w:tcW w:w="4246" w:type="dxa"/>
            <w:vAlign w:val="center"/>
          </w:tcPr>
          <w:p w14:paraId="7E4370AB" w14:textId="366AA398" w:rsidR="00C578A3" w:rsidRDefault="00C578A3" w:rsidP="00C578A3">
            <w:pPr>
              <w:spacing w:before="0" w:after="160" w:line="259" w:lineRule="auto"/>
              <w:jc w:val="center"/>
            </w:pPr>
            <w:r w:rsidRPr="00C578A3">
              <w:rPr>
                <w:noProof/>
              </w:rPr>
              <w:lastRenderedPageBreak/>
              <w:drawing>
                <wp:inline distT="0" distB="0" distL="0" distR="0" wp14:anchorId="3412D510" wp14:editId="062F5ED2">
                  <wp:extent cx="2690037" cy="3175186"/>
                  <wp:effectExtent l="0" t="0" r="0" b="6350"/>
                  <wp:docPr id="36" name="Picture 5">
                    <a:extLst xmlns:a="http://schemas.openxmlformats.org/drawingml/2006/main">
                      <a:ext uri="{FF2B5EF4-FFF2-40B4-BE49-F238E27FC236}">
                        <a16:creationId xmlns:a16="http://schemas.microsoft.com/office/drawing/2014/main" id="{3D18B9C8-9324-4DB9-82AB-4BC5A676D7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D18B9C8-9324-4DB9-82AB-4BC5A676D7FB}"/>
                              </a:ext>
                            </a:extLst>
                          </pic:cNvPr>
                          <pic:cNvPicPr>
                            <a:picLocks noChangeAspect="1"/>
                          </pic:cNvPicPr>
                        </pic:nvPicPr>
                        <pic:blipFill rotWithShape="1">
                          <a:blip r:embed="rId65"/>
                          <a:srcRect l="27562" t="1250" r="21744"/>
                          <a:stretch/>
                        </pic:blipFill>
                        <pic:spPr>
                          <a:xfrm>
                            <a:off x="0" y="0"/>
                            <a:ext cx="2695246" cy="3181335"/>
                          </a:xfrm>
                          <a:prstGeom prst="rect">
                            <a:avLst/>
                          </a:prstGeom>
                        </pic:spPr>
                      </pic:pic>
                    </a:graphicData>
                  </a:graphic>
                </wp:inline>
              </w:drawing>
            </w:r>
          </w:p>
        </w:tc>
        <w:tc>
          <w:tcPr>
            <w:tcW w:w="4247" w:type="dxa"/>
            <w:vAlign w:val="center"/>
          </w:tcPr>
          <w:p w14:paraId="7C464F92" w14:textId="3F3B9A5F" w:rsidR="00C578A3" w:rsidRDefault="00C578A3" w:rsidP="00C578A3">
            <w:pPr>
              <w:spacing w:before="0" w:after="160" w:line="259" w:lineRule="auto"/>
              <w:jc w:val="center"/>
            </w:pPr>
            <w:r w:rsidRPr="00C578A3">
              <w:rPr>
                <w:noProof/>
              </w:rPr>
              <w:drawing>
                <wp:inline distT="0" distB="0" distL="0" distR="0" wp14:anchorId="6C9E1516" wp14:editId="73C15173">
                  <wp:extent cx="2657351" cy="3136605"/>
                  <wp:effectExtent l="0" t="0" r="0" b="6985"/>
                  <wp:docPr id="37" name="Picture 1">
                    <a:extLst xmlns:a="http://schemas.openxmlformats.org/drawingml/2006/main">
                      <a:ext uri="{FF2B5EF4-FFF2-40B4-BE49-F238E27FC236}">
                        <a16:creationId xmlns:a16="http://schemas.microsoft.com/office/drawing/2014/main" id="{25785916-864A-4634-BE9E-D0859EA755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5785916-864A-4634-BE9E-D0859EA75542}"/>
                              </a:ext>
                            </a:extLst>
                          </pic:cNvPr>
                          <pic:cNvPicPr>
                            <a:picLocks noChangeAspect="1"/>
                          </pic:cNvPicPr>
                        </pic:nvPicPr>
                        <pic:blipFill rotWithShape="1">
                          <a:blip r:embed="rId66"/>
                          <a:srcRect l="9068" t="1259" r="8047"/>
                          <a:stretch/>
                        </pic:blipFill>
                        <pic:spPr>
                          <a:xfrm>
                            <a:off x="0" y="0"/>
                            <a:ext cx="2664718" cy="3145301"/>
                          </a:xfrm>
                          <a:prstGeom prst="rect">
                            <a:avLst/>
                          </a:prstGeom>
                        </pic:spPr>
                      </pic:pic>
                    </a:graphicData>
                  </a:graphic>
                </wp:inline>
              </w:drawing>
            </w:r>
          </w:p>
        </w:tc>
      </w:tr>
    </w:tbl>
    <w:p w14:paraId="5A18FE06" w14:textId="74F08D26" w:rsidR="00C578A3" w:rsidRPr="00AB0BFD" w:rsidRDefault="00280D2D" w:rsidP="006F6395">
      <w:pPr>
        <w:spacing w:before="0" w:after="160"/>
        <w:jc w:val="both"/>
      </w:pPr>
      <w:r>
        <w:t>Aquí se puede verificar nuevamente que la mayoría de los puntos de demanda provienen de los departamentos de Puno y Cusco.</w:t>
      </w:r>
    </w:p>
    <w:p w14:paraId="68552511" w14:textId="2552D7D9" w:rsidR="004668B9" w:rsidRDefault="00A97C2A" w:rsidP="006F6395">
      <w:pPr>
        <w:spacing w:before="0" w:after="160"/>
        <w:jc w:val="both"/>
      </w:pPr>
      <w:r>
        <w:t>Para determinar la distancia entre cada par de ubicaciones geográficas se utilizó la distancia haversine</w:t>
      </w:r>
      <w:r w:rsidR="0042331D">
        <w:t xml:space="preserve"> </w:t>
      </w:r>
      <w:r w:rsidR="0042331D">
        <w:fldChar w:fldCharType="begin" w:fldLock="1"/>
      </w:r>
      <w:r w:rsidR="0042331D">
        <w:instrText>ADDIN CSL_CITATION { "citationItems" : [ { "id" : "ITEM-1", "itemData" : { "ISBN" : "9780691148922", "abstract" : "Spherical trigonometry was at the heart of astronomy and ocean-going navigation for two millennia. The discipline was a mainstay of mathematics education for centuries, and it was a standard subject in high schools until the 1950s. Today, however, it is rarely taught. Heavenly Mathematics traces the rich history of this forgotten art, revealing how the cultures of classical Greece, medieval Islam, and the modern West used spherical trigonometry to chart the heavens and the Earth. Glen Van Brummelen explores this exquisite branch of mathematics and its role in ancient astronomy, geography, and cartography; Islamic religious rituals; celestial navigation; polyhedra; stereographic projection; and more. He conveys the sheer beauty of spherical trigonometry, providing readers with a new appreciation for its elegant proofs and often surprising conclusions. Heavenly mathematics -- Exploring the sphere -- The ancient approach -- The medieval approach -- The modern approach: right-angled triangles -- The modern approach: oblique triangles -- Areas, angles, and polyhedra -- Stereographic projection -- Navigation.", "author" : [ { "dropping-particle" : "", "family" : "Brummelen", "given" : "Glen", "non-dropping-particle" : "Van", "parse-names" : false, "suffix" : "" } ], "id" : "ITEM-1", "issued" : { "date-parts" : [ [ "2013" ] ] }, "number-of-pages" : "192", "publisher" : "Princeton University Press", "title" : "Heavenly mathematics : the forgotten art of spherical trigonometry", "type" : "book" }, "uris" : [ "http://www.mendeley.com/documents/?uuid=6fca7572-0ba7-35ee-acdb-a61b55a3b4ea" ] } ], "mendeley" : { "formattedCitation" : "(Van Brummelen, 2013)", "plainTextFormattedCitation" : "(Van Brummelen, 2013)", "previouslyFormattedCitation" : "(Van Brummelen, 2013)" }, "properties" : {  }, "schema" : "https://github.com/citation-style-language/schema/raw/master/csl-citation.json" }</w:instrText>
      </w:r>
      <w:r w:rsidR="0042331D">
        <w:fldChar w:fldCharType="separate"/>
      </w:r>
      <w:r w:rsidR="0042331D" w:rsidRPr="0042331D">
        <w:rPr>
          <w:noProof/>
        </w:rPr>
        <w:t>(Van Brummelen, 2013)</w:t>
      </w:r>
      <w:r w:rsidR="0042331D">
        <w:fldChar w:fldCharType="end"/>
      </w:r>
      <w:r>
        <w:t xml:space="preserve">, la cual mide la distancia entre un par de latitudes y longitudes considerando la forma esférica de la Tierra. Para dos puntos </w:t>
      </w:r>
      <w:r w:rsidR="004668B9">
        <w:t>de coordenadas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oMath>
      <w:r w:rsidR="004668B9">
        <w:t>) y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oMath>
      <w:r w:rsidR="004668B9">
        <w:t>)</w:t>
      </w:r>
      <w:r w:rsidR="00B2674E">
        <w:t xml:space="preserve"> (convertidas a radianes)</w:t>
      </w:r>
      <w:r w:rsidR="004668B9">
        <w:t>,</w:t>
      </w:r>
      <w:r w:rsidR="00CA72D3">
        <w:t xml:space="preserve"> y el radio de la Tierra </w:t>
      </w:r>
      <m:oMath>
        <m:r>
          <w:rPr>
            <w:rFonts w:ascii="Cambria Math" w:hAnsi="Cambria Math"/>
          </w:rPr>
          <m:t>R</m:t>
        </m:r>
      </m:oMath>
      <w:r w:rsidR="00CA72D3">
        <w:t>,</w:t>
      </w:r>
      <w:r w:rsidR="004668B9">
        <w:t xml:space="preserve"> la distancia viene dada por:</w:t>
      </w:r>
    </w:p>
    <w:p w14:paraId="22A2F120" w14:textId="77777777" w:rsidR="00CA72D3" w:rsidRDefault="004668B9" w:rsidP="00CA72D3">
      <w:pPr>
        <w:spacing w:before="0" w:after="160" w:line="259" w:lineRule="auto"/>
        <w:jc w:val="center"/>
      </w:pPr>
      <m:oMathPara>
        <m:oMath>
          <m:r>
            <w:rPr>
              <w:rFonts w:ascii="Cambria Math" w:hAnsi="Cambria Math"/>
            </w:rPr>
            <m:t xml:space="preserve">d=2R </m:t>
          </m:r>
          <m:func>
            <m:funcPr>
              <m:ctrlPr>
                <w:rPr>
                  <w:rFonts w:ascii="Cambria Math" w:hAnsi="Cambria Math"/>
                  <w:i/>
                </w:rPr>
              </m:ctrlPr>
            </m:funcPr>
            <m:fName>
              <m:r>
                <m:rPr>
                  <m:sty m:val="p"/>
                </m:rP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num>
                                <m:den>
                                  <m:r>
                                    <w:rPr>
                                      <w:rFonts w:ascii="Cambria Math" w:hAnsi="Cambria Math"/>
                                    </w:rPr>
                                    <m:t>2</m:t>
                                  </m:r>
                                </m:den>
                              </m:f>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2</m:t>
                                          </m:r>
                                        </m:sub>
                                      </m:sSub>
                                    </m:e>
                                  </m:d>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m:t>
                                              </m:r>
                                            </m:den>
                                          </m:f>
                                        </m:e>
                                      </m:d>
                                    </m:e>
                                  </m:func>
                                </m:e>
                              </m:func>
                            </m:e>
                          </m:func>
                        </m:e>
                      </m:func>
                    </m:e>
                  </m:rad>
                </m:e>
              </m:d>
            </m:e>
          </m:func>
        </m:oMath>
      </m:oMathPara>
    </w:p>
    <w:p w14:paraId="14900418" w14:textId="77777777" w:rsidR="0085345A" w:rsidRDefault="00CD38F8" w:rsidP="006F6395">
      <w:pPr>
        <w:spacing w:before="0" w:after="160"/>
        <w:jc w:val="both"/>
      </w:pPr>
      <w:r>
        <w:t xml:space="preserve">La demanda se estimó a partir de la población total, la cantidad de viviendas y la cantidad de instituciones de cada distrito, con lo cual se tienen 3 tipos de bienes o kits diferentes a distribuir, por persona, vivienda e institución educativa. </w:t>
      </w:r>
      <w:r w:rsidR="009266A8">
        <w:t xml:space="preserve">Para la cantidad total de bienes a distribuir, se asumió una cantidad disponible de bienes del 75% de la demanda por cada tipo de bien, para simular un escenario donde no se puede atender la demanda en su totalidad. </w:t>
      </w:r>
      <w:r w:rsidR="00F60EF0">
        <w:t>De esta manera, se cuenta con una red de distribución de 193 nodos (</w:t>
      </w:r>
      <w:r w:rsidR="0085345A">
        <w:t>25 almacenes de departamentos externos, 61 almacenes de los departamentos de las zonas de intervención, 53 tambos y 54 distritos) y 3 tipos de bienes a distribuir.</w:t>
      </w:r>
    </w:p>
    <w:p w14:paraId="2CEFA002" w14:textId="741DFCB5" w:rsidR="0085345A" w:rsidRDefault="0085345A" w:rsidP="0085345A">
      <w:pPr>
        <w:pStyle w:val="Heading2"/>
      </w:pPr>
      <w:r>
        <w:lastRenderedPageBreak/>
        <w:t xml:space="preserve"> </w:t>
      </w:r>
      <w:bookmarkStart w:id="145" w:name="_Toc517434755"/>
      <w:r>
        <w:t>Ejecución de</w:t>
      </w:r>
      <w:r w:rsidR="00D8592A">
        <w:t xml:space="preserve"> </w:t>
      </w:r>
      <w:r>
        <w:t>l</w:t>
      </w:r>
      <w:r w:rsidR="00D8592A">
        <w:t>os</w:t>
      </w:r>
      <w:r>
        <w:t xml:space="preserve"> algoritmo</w:t>
      </w:r>
      <w:r w:rsidR="00D8592A">
        <w:t>s</w:t>
      </w:r>
      <w:r>
        <w:t xml:space="preserve"> </w:t>
      </w:r>
      <w:r w:rsidR="00D8592A">
        <w:t>de optimización</w:t>
      </w:r>
      <w:bookmarkEnd w:id="145"/>
    </w:p>
    <w:p w14:paraId="4E6D9303" w14:textId="1207C07D" w:rsidR="00526BB3" w:rsidRDefault="0085345A" w:rsidP="006F6395">
      <w:pPr>
        <w:spacing w:before="0" w:after="160"/>
        <w:jc w:val="both"/>
      </w:pPr>
      <w:r>
        <w:t>Se ejecutó el algoritmo genético con una población de 100 individuos durante 100 generaciones, esta vez considerando las dos funciones objetivo por separado, construyendo fronteras de Pareto para determinar los individuos más aptos (individuos no dominados), tal como se describió en la sección 6. El tiempo de ejecución fue de 17 minutos y 51 segundos. El valor de ambas funciones objetivo</w:t>
      </w:r>
      <w:r w:rsidR="00907D86">
        <w:t xml:space="preserve"> (costo de transporte e inequidad en la distribución)</w:t>
      </w:r>
      <w:r>
        <w:t xml:space="preserve"> para la población en diferentes generaciones se presenta en los siguientes gráfic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9"/>
        <w:gridCol w:w="4214"/>
      </w:tblGrid>
      <w:tr w:rsidR="00907D86" w14:paraId="627FED83" w14:textId="77777777" w:rsidTr="00907D86">
        <w:tc>
          <w:tcPr>
            <w:tcW w:w="4246" w:type="dxa"/>
            <w:vAlign w:val="center"/>
          </w:tcPr>
          <w:p w14:paraId="6606AD29" w14:textId="5F9F8B99" w:rsidR="00526BB3" w:rsidRDefault="00907D86" w:rsidP="00907D86">
            <w:pPr>
              <w:spacing w:before="0" w:after="160" w:line="259" w:lineRule="auto"/>
              <w:jc w:val="center"/>
            </w:pPr>
            <w:r>
              <w:rPr>
                <w:rFonts w:cs="Arial"/>
                <w:noProof/>
                <w:color w:val="000000"/>
              </w:rPr>
              <w:drawing>
                <wp:inline distT="0" distB="0" distL="0" distR="0" wp14:anchorId="6428BA1A" wp14:editId="4CEAB894">
                  <wp:extent cx="2550508" cy="2541182"/>
                  <wp:effectExtent l="0" t="0" r="2540" b="0"/>
                  <wp:docPr id="38" name="Picture 38" descr="https://lh3.googleusercontent.com/zcC-pQTjXZo-FvwbGuLtuG3pRGBqabhSpwiWaACXmMwd1jT7R6fWgRSokC1hBGmWG76qM5Xkmd7-xEwW6N0qep6QSYaQnIiRp1dNOMl7VO-h1Pyc7OgLNQS_KfYBJ6J4lKgp7l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lh3.googleusercontent.com/zcC-pQTjXZo-FvwbGuLtuG3pRGBqabhSpwiWaACXmMwd1jT7R6fWgRSokC1hBGmWG76qM5Xkmd7-xEwW6N0qep6QSYaQnIiRp1dNOMl7VO-h1Pyc7OgLNQS_KfYBJ6J4lKgp7le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54783" cy="2545441"/>
                          </a:xfrm>
                          <a:prstGeom prst="rect">
                            <a:avLst/>
                          </a:prstGeom>
                          <a:noFill/>
                          <a:ln>
                            <a:noFill/>
                          </a:ln>
                        </pic:spPr>
                      </pic:pic>
                    </a:graphicData>
                  </a:graphic>
                </wp:inline>
              </w:drawing>
            </w:r>
          </w:p>
        </w:tc>
        <w:tc>
          <w:tcPr>
            <w:tcW w:w="4247" w:type="dxa"/>
            <w:vAlign w:val="center"/>
          </w:tcPr>
          <w:p w14:paraId="292DF0E9" w14:textId="597A2DA6" w:rsidR="00526BB3" w:rsidRDefault="00907D86" w:rsidP="00907D86">
            <w:pPr>
              <w:spacing w:before="0" w:after="160" w:line="259" w:lineRule="auto"/>
              <w:jc w:val="center"/>
            </w:pPr>
            <w:r>
              <w:rPr>
                <w:rFonts w:cs="Arial"/>
                <w:noProof/>
                <w:color w:val="000000"/>
              </w:rPr>
              <w:drawing>
                <wp:inline distT="0" distB="0" distL="0" distR="0" wp14:anchorId="6C090BF7" wp14:editId="401DAEC0">
                  <wp:extent cx="2562446" cy="2553078"/>
                  <wp:effectExtent l="0" t="0" r="0" b="0"/>
                  <wp:docPr id="39" name="Picture 39" descr="https://lh5.googleusercontent.com/UCtHiZaFE6moUwtOXt4Ey2nQ-WskYZw2jF5nXw-gvKrZhEVqkA110YrJMwEsFkgoA969aZKGDylj_ySJBHY2HXiiNMsXQxqX4gLq6P4nUlhyOHzXWS7KI0DYPvzFSOGS_78n07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lh5.googleusercontent.com/UCtHiZaFE6moUwtOXt4Ey2nQ-WskYZw2jF5nXw-gvKrZhEVqkA110YrJMwEsFkgoA969aZKGDylj_ySJBHY2HXiiNMsXQxqX4gLq6P4nUlhyOHzXWS7KI0DYPvzFSOGS_78n07ry"/>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87211" cy="2577753"/>
                          </a:xfrm>
                          <a:prstGeom prst="rect">
                            <a:avLst/>
                          </a:prstGeom>
                          <a:noFill/>
                          <a:ln>
                            <a:noFill/>
                          </a:ln>
                        </pic:spPr>
                      </pic:pic>
                    </a:graphicData>
                  </a:graphic>
                </wp:inline>
              </w:drawing>
            </w:r>
          </w:p>
        </w:tc>
      </w:tr>
      <w:tr w:rsidR="00907D86" w14:paraId="5928BF2A" w14:textId="77777777" w:rsidTr="00907D86">
        <w:tc>
          <w:tcPr>
            <w:tcW w:w="4246" w:type="dxa"/>
            <w:vAlign w:val="center"/>
          </w:tcPr>
          <w:p w14:paraId="60C7B6BF" w14:textId="5129B8D2" w:rsidR="00526BB3" w:rsidRDefault="00907D86" w:rsidP="00907D86">
            <w:pPr>
              <w:spacing w:before="0" w:after="160" w:line="259" w:lineRule="auto"/>
              <w:jc w:val="center"/>
            </w:pPr>
            <w:r>
              <w:rPr>
                <w:rFonts w:cs="Arial"/>
                <w:noProof/>
                <w:color w:val="000000"/>
              </w:rPr>
              <w:drawing>
                <wp:inline distT="0" distB="0" distL="0" distR="0" wp14:anchorId="411BB0C9" wp14:editId="2F392B01">
                  <wp:extent cx="2531060" cy="2521805"/>
                  <wp:effectExtent l="0" t="0" r="3175" b="0"/>
                  <wp:docPr id="40" name="Picture 40" descr="https://lh5.googleusercontent.com/FUGdIPv3pvumKIrZSa7o0OubNjfvN24pTc5g34bCratyMnzYcMz8nTuCYDF5Z_MKyNLQCbCsMONB3Sg7Gu9h9sILfLsaQ9r60d9VyAw666hklugYvzMNYD1MIUfjTFk4vIPTUw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5.googleusercontent.com/FUGdIPv3pvumKIrZSa7o0OubNjfvN24pTc5g34bCratyMnzYcMz8nTuCYDF5Z_MKyNLQCbCsMONB3Sg7Gu9h9sILfLsaQ9r60d9VyAw666hklugYvzMNYD1MIUfjTFk4vIPTUw2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39457" cy="2530171"/>
                          </a:xfrm>
                          <a:prstGeom prst="rect">
                            <a:avLst/>
                          </a:prstGeom>
                          <a:noFill/>
                          <a:ln>
                            <a:noFill/>
                          </a:ln>
                        </pic:spPr>
                      </pic:pic>
                    </a:graphicData>
                  </a:graphic>
                </wp:inline>
              </w:drawing>
            </w:r>
          </w:p>
        </w:tc>
        <w:tc>
          <w:tcPr>
            <w:tcW w:w="4247" w:type="dxa"/>
            <w:vAlign w:val="center"/>
          </w:tcPr>
          <w:p w14:paraId="68BA9666" w14:textId="7E2D250A" w:rsidR="00526BB3" w:rsidRDefault="00907D86" w:rsidP="00907D86">
            <w:pPr>
              <w:spacing w:before="0" w:after="160" w:line="259" w:lineRule="auto"/>
              <w:jc w:val="center"/>
            </w:pPr>
            <w:r>
              <w:rPr>
                <w:rFonts w:cs="Arial"/>
                <w:noProof/>
                <w:color w:val="000000"/>
              </w:rPr>
              <w:drawing>
                <wp:inline distT="0" distB="0" distL="0" distR="0" wp14:anchorId="614A7DF7" wp14:editId="4F87CE97">
                  <wp:extent cx="2553005" cy="2543669"/>
                  <wp:effectExtent l="0" t="0" r="0" b="9525"/>
                  <wp:docPr id="41" name="Picture 41" descr="https://lh5.googleusercontent.com/MTeBPwDPWbcU8gnXompNLCwKHO6sDjXxqe2ksxuCn9aBd0sx7Qw-sjgqD2k4x_U_9DWjyHvXi7T46g1yWdDAz8qII4o3vOScwaoqN17M2vKMJ1FA7RT5Cxtt6Po5J_6IyWgDG-J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lh5.googleusercontent.com/MTeBPwDPWbcU8gnXompNLCwKHO6sDjXxqe2ksxuCn9aBd0sx7Qw-sjgqD2k4x_U_9DWjyHvXi7T46g1yWdDAz8qII4o3vOScwaoqN17M2vKMJ1FA7RT5Cxtt6Po5J_6IyWgDG-J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66125" cy="2556741"/>
                          </a:xfrm>
                          <a:prstGeom prst="rect">
                            <a:avLst/>
                          </a:prstGeom>
                          <a:noFill/>
                          <a:ln>
                            <a:noFill/>
                          </a:ln>
                        </pic:spPr>
                      </pic:pic>
                    </a:graphicData>
                  </a:graphic>
                </wp:inline>
              </w:drawing>
            </w:r>
          </w:p>
        </w:tc>
      </w:tr>
      <w:tr w:rsidR="00907D86" w14:paraId="5ED8D9FD" w14:textId="77777777" w:rsidTr="00907D86">
        <w:tc>
          <w:tcPr>
            <w:tcW w:w="4246" w:type="dxa"/>
            <w:vAlign w:val="center"/>
          </w:tcPr>
          <w:p w14:paraId="0B3A8E9F" w14:textId="65D2587D" w:rsidR="00526BB3" w:rsidRDefault="00907D86" w:rsidP="00907D86">
            <w:pPr>
              <w:spacing w:before="0" w:after="160" w:line="259" w:lineRule="auto"/>
              <w:jc w:val="center"/>
            </w:pPr>
            <w:r>
              <w:rPr>
                <w:rFonts w:cs="Arial"/>
                <w:noProof/>
                <w:color w:val="000000"/>
              </w:rPr>
              <w:lastRenderedPageBreak/>
              <w:drawing>
                <wp:inline distT="0" distB="0" distL="0" distR="0" wp14:anchorId="0395AE11" wp14:editId="3517662B">
                  <wp:extent cx="2525664" cy="2516428"/>
                  <wp:effectExtent l="0" t="0" r="8255" b="0"/>
                  <wp:docPr id="42" name="Picture 42" descr="https://lh3.googleusercontent.com/WJmd_hsBQY_8efegt-UfNGmoSZqJznfO-jUQ8gV1IA1VZE8gN0wScUa9fYoP990OmHDHIG_TGyNyjuRZhuLJO-kaKa2zv6F1jegOm2MmIz_BtFT6_m8XqVW0NH0EBgyvue3kL2Q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3.googleusercontent.com/WJmd_hsBQY_8efegt-UfNGmoSZqJznfO-jUQ8gV1IA1VZE8gN0wScUa9fYoP990OmHDHIG_TGyNyjuRZhuLJO-kaKa2zv6F1jegOm2MmIz_BtFT6_m8XqVW0NH0EBgyvue3kL2Qv"/>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35451" cy="2526179"/>
                          </a:xfrm>
                          <a:prstGeom prst="rect">
                            <a:avLst/>
                          </a:prstGeom>
                          <a:noFill/>
                          <a:ln>
                            <a:noFill/>
                          </a:ln>
                        </pic:spPr>
                      </pic:pic>
                    </a:graphicData>
                  </a:graphic>
                </wp:inline>
              </w:drawing>
            </w:r>
          </w:p>
        </w:tc>
        <w:tc>
          <w:tcPr>
            <w:tcW w:w="4247" w:type="dxa"/>
            <w:vAlign w:val="center"/>
          </w:tcPr>
          <w:p w14:paraId="607E0D80" w14:textId="08056D61" w:rsidR="00526BB3" w:rsidRDefault="00907D86" w:rsidP="00907D86">
            <w:pPr>
              <w:spacing w:before="0" w:after="160" w:line="259" w:lineRule="auto"/>
              <w:jc w:val="center"/>
            </w:pPr>
            <w:r>
              <w:rPr>
                <w:rFonts w:cs="Arial"/>
                <w:noProof/>
                <w:color w:val="000000"/>
              </w:rPr>
              <w:drawing>
                <wp:inline distT="0" distB="0" distL="0" distR="0" wp14:anchorId="64B69E0C" wp14:editId="2D7C3EF8">
                  <wp:extent cx="2540348" cy="2531059"/>
                  <wp:effectExtent l="0" t="0" r="0" b="3175"/>
                  <wp:docPr id="43" name="Picture 43" descr="https://lh6.googleusercontent.com/lyux7CY6kjyRtVff8YRRuZ93dxXkeFP8BTYWdSL5IuBgRPbeB6Gq0d1k0wFNy7wWAv48wyuIVib9U6pbcJo9SEY9R-EhtA2anbRdUTNGMGYKowz5LtVqe_XPaLst_IPheDhJLuU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6.googleusercontent.com/lyux7CY6kjyRtVff8YRRuZ93dxXkeFP8BTYWdSL5IuBgRPbeB6Gq0d1k0wFNy7wWAv48wyuIVib9U6pbcJo9SEY9R-EhtA2anbRdUTNGMGYKowz5LtVqe_XPaLst_IPheDhJLuUw"/>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553003" cy="2543668"/>
                          </a:xfrm>
                          <a:prstGeom prst="rect">
                            <a:avLst/>
                          </a:prstGeom>
                          <a:noFill/>
                          <a:ln>
                            <a:noFill/>
                          </a:ln>
                        </pic:spPr>
                      </pic:pic>
                    </a:graphicData>
                  </a:graphic>
                </wp:inline>
              </w:drawing>
            </w:r>
          </w:p>
        </w:tc>
      </w:tr>
      <w:tr w:rsidR="00907D86" w14:paraId="333D0D03" w14:textId="77777777" w:rsidTr="00907D86">
        <w:tc>
          <w:tcPr>
            <w:tcW w:w="4246" w:type="dxa"/>
            <w:vAlign w:val="center"/>
          </w:tcPr>
          <w:p w14:paraId="402FADBB" w14:textId="1719B118" w:rsidR="00526BB3" w:rsidRDefault="00907D86" w:rsidP="00907D86">
            <w:pPr>
              <w:spacing w:before="0" w:after="160" w:line="259" w:lineRule="auto"/>
              <w:jc w:val="center"/>
            </w:pPr>
            <w:r>
              <w:rPr>
                <w:rFonts w:cs="Arial"/>
                <w:noProof/>
                <w:color w:val="000000"/>
              </w:rPr>
              <w:drawing>
                <wp:inline distT="0" distB="0" distL="0" distR="0" wp14:anchorId="73CBA3EB" wp14:editId="42F2D2C3">
                  <wp:extent cx="2604212" cy="2512452"/>
                  <wp:effectExtent l="0" t="0" r="5715" b="2540"/>
                  <wp:docPr id="44" name="Picture 44" descr="https://lh5.googleusercontent.com/-hCmPUs_prK_T3fM8-ny-XqibpVvc6qzhjWDF4nrijNuEN6HtDDmnCt82lv9ZbweDoqV6pUNncAFbzb0uMn5xxtgTlk8s6qewcJOsfXX_WwXx1P7gNgPfU_ZjpMyaSPR1AQuiC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lh5.googleusercontent.com/-hCmPUs_prK_T3fM8-ny-XqibpVvc6qzhjWDF4nrijNuEN6HtDDmnCt82lv9ZbweDoqV6pUNncAFbzb0uMn5xxtgTlk8s6qewcJOsfXX_WwXx1P7gNgPfU_ZjpMyaSPR1AQuiC7u"/>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620029" cy="2527711"/>
                          </a:xfrm>
                          <a:prstGeom prst="rect">
                            <a:avLst/>
                          </a:prstGeom>
                          <a:noFill/>
                          <a:ln>
                            <a:noFill/>
                          </a:ln>
                        </pic:spPr>
                      </pic:pic>
                    </a:graphicData>
                  </a:graphic>
                </wp:inline>
              </w:drawing>
            </w:r>
          </w:p>
        </w:tc>
        <w:tc>
          <w:tcPr>
            <w:tcW w:w="4247" w:type="dxa"/>
            <w:vAlign w:val="center"/>
          </w:tcPr>
          <w:p w14:paraId="0028AB37" w14:textId="2146F051" w:rsidR="00526BB3" w:rsidRDefault="00907D86" w:rsidP="00907D86">
            <w:pPr>
              <w:spacing w:before="0" w:after="160" w:line="259" w:lineRule="auto"/>
              <w:jc w:val="center"/>
            </w:pPr>
            <w:r>
              <w:rPr>
                <w:rFonts w:cs="Arial"/>
                <w:noProof/>
                <w:color w:val="000000"/>
              </w:rPr>
              <w:drawing>
                <wp:inline distT="0" distB="0" distL="0" distR="0" wp14:anchorId="51C49F70" wp14:editId="08DD3E36">
                  <wp:extent cx="2531059" cy="2493479"/>
                  <wp:effectExtent l="0" t="0" r="3175" b="2540"/>
                  <wp:docPr id="45" name="Picture 45" descr="https://lh5.googleusercontent.com/0Wu6exmZLKACnoQ8SJPYEGXAc7p4B9UuimbN3ocuBpAxnqIs0lXiC3bfpfWNz9b0vWmQ_hJKto9V7Z6P37fIeKOcBQFoJMCOeXp8qMqF-xdgRBTKw57ZEg59x-Er5PWrNpO2pP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lh5.googleusercontent.com/0Wu6exmZLKACnoQ8SJPYEGXAc7p4B9UuimbN3ocuBpAxnqIs0lXiC3bfpfWNz9b0vWmQ_hJKto9V7Z6P37fIeKOcBQFoJMCOeXp8qMqF-xdgRBTKw57ZEg59x-Er5PWrNpO2pP_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546860" cy="2509045"/>
                          </a:xfrm>
                          <a:prstGeom prst="rect">
                            <a:avLst/>
                          </a:prstGeom>
                          <a:noFill/>
                          <a:ln>
                            <a:noFill/>
                          </a:ln>
                        </pic:spPr>
                      </pic:pic>
                    </a:graphicData>
                  </a:graphic>
                </wp:inline>
              </w:drawing>
            </w:r>
          </w:p>
        </w:tc>
      </w:tr>
    </w:tbl>
    <w:p w14:paraId="02CF85B6" w14:textId="03E7D14D" w:rsidR="00D8592A" w:rsidRDefault="00907D86" w:rsidP="006F6395">
      <w:pPr>
        <w:spacing w:before="0" w:after="160"/>
        <w:jc w:val="both"/>
      </w:pPr>
      <w:r>
        <w:t xml:space="preserve">Como el objetivo es minimizar ambas funciones objetivo, se puede apreciar cómo a lo largo de las generaciones, los individuos de la población se van desplazando hacia el origen, lo cual se puede notar observando el desplazamiento los ejes de los gráficos. Asimismo, se consigue observar que los individuos se van agrupando en las fronteras de Pareto descritas en la sección 6. En la población inicial (generación 0), no se ha aplicado el criterio de selección, por lo que la población se encuentra dispersa. A medida que se van escogiendo los individuos dominantes, los individuos dominados van desapareciendo de la población, hasta que al final (generación 100) solo quedan dos frentes, encontrándose en el primer frente </w:t>
      </w:r>
      <w:r w:rsidR="0039417F">
        <w:t xml:space="preserve">el conjunto de soluciones que representa diferentes compromisos entre ambos objetivos de optimización. Hacia la esquina superior izquierda se encuentran las soluciones que priorizan la minimización el costo de transporte, mientras que hacia la esquina inferior derecha se encuentran las </w:t>
      </w:r>
      <w:r w:rsidR="0039417F">
        <w:lastRenderedPageBreak/>
        <w:t>soluciones que priorizan la minimización de la inequidad de distribución. Es importante notar que ninguna solución del primer frente es estrictamente mejor que otra</w:t>
      </w:r>
      <w:r w:rsidR="00D8592A">
        <w:t xml:space="preserve"> del mismo frente</w:t>
      </w:r>
      <w:r w:rsidR="0039417F">
        <w:t xml:space="preserve">, dado que si presentan un menor valor </w:t>
      </w:r>
      <w:r w:rsidR="009C08D9">
        <w:t xml:space="preserve">en un objetivo es porque </w:t>
      </w:r>
      <w:r w:rsidR="00D8592A">
        <w:t xml:space="preserve">ha sido compensado con un </w:t>
      </w:r>
      <w:r w:rsidR="009C08D9">
        <w:t xml:space="preserve">valor mayor en el otro objetivo. </w:t>
      </w:r>
    </w:p>
    <w:p w14:paraId="216937C7" w14:textId="6E49BB52" w:rsidR="00AE7561" w:rsidRDefault="00D8592A" w:rsidP="006F6395">
      <w:pPr>
        <w:spacing w:before="0" w:after="160"/>
        <w:jc w:val="both"/>
      </w:pPr>
      <w:r>
        <w:t xml:space="preserve">Para comparar resultados, el método exacto (Couenne) se ejecutó sobre el mismo conjunto de datos, y dado que </w:t>
      </w:r>
      <w:r w:rsidR="00AE7561">
        <w:t>solo maneja un objetivo a la vez, se probaron 4 diferentes combinaciones de promedio ponderado entre ambos objetivos, dando un peso de 10,000, 100,000 1,000,000 y 10,000,000 al segundo objetivo (minimización de la inequidad en la distribución). Recordemos que los pesos son valores altos debido a que el segundo objetivo se encuentra en una escala mucho menor que el primer objetivo para que sean comparables. Siendo una red de distribución de 193 nodos y 3 tipos de bienes de distribución, el tiempo de ejecución del método exacto fue de 3 horas y 43 minutos. Los resultados se muestran en el siguiente gráfico:</w:t>
      </w:r>
    </w:p>
    <w:p w14:paraId="1DA432C6" w14:textId="2F0C2430" w:rsidR="00AE7561" w:rsidRDefault="00AE7561" w:rsidP="00AE7561">
      <w:pPr>
        <w:spacing w:before="0" w:after="160"/>
        <w:jc w:val="center"/>
      </w:pPr>
      <w:r>
        <w:rPr>
          <w:rFonts w:cs="Arial"/>
          <w:noProof/>
          <w:color w:val="000000"/>
        </w:rPr>
        <w:drawing>
          <wp:inline distT="0" distB="0" distL="0" distR="0" wp14:anchorId="4E986AF2" wp14:editId="1408C221">
            <wp:extent cx="3485071" cy="3338477"/>
            <wp:effectExtent l="0" t="0" r="1270" b="0"/>
            <wp:docPr id="4" name="Picture 4" descr="https://lh5.googleusercontent.com/2ZOXRVvCLz09-GANw6BSen--5PqSf_X1z6QYEDGzhbwEAVPG-VTedELSYtQHP4IAL7h4wBOXJayKgpm5fzi8SLflIC9JcdelqXbaTZl4llQyFIdInfN4tPN9r9e-nkqZ4wCG-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2ZOXRVvCLz09-GANw6BSen--5PqSf_X1z6QYEDGzhbwEAVPG-VTedELSYtQHP4IAL7h4wBOXJayKgpm5fzi8SLflIC9JcdelqXbaTZl4llQyFIdInfN4tPN9r9e-nkqZ4wCG-ath"/>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489000" cy="3342240"/>
                    </a:xfrm>
                    <a:prstGeom prst="rect">
                      <a:avLst/>
                    </a:prstGeom>
                    <a:noFill/>
                    <a:ln>
                      <a:noFill/>
                    </a:ln>
                  </pic:spPr>
                </pic:pic>
              </a:graphicData>
            </a:graphic>
          </wp:inline>
        </w:drawing>
      </w:r>
    </w:p>
    <w:p w14:paraId="7FD501C0" w14:textId="687B4F06" w:rsidR="00AE7561" w:rsidRDefault="00AE7561" w:rsidP="0053281C">
      <w:pPr>
        <w:spacing w:before="0" w:after="160"/>
        <w:jc w:val="both"/>
      </w:pPr>
      <w:r>
        <w:t xml:space="preserve">Los puntos rojos situados en la zona inferior izquierda representan los valores óptimos para las 4 combinaciones de promedios de objetivos usados en el método exacto. El conjunto de puntos situado en la zona superior derecha representa la población durante la primera generación del algoritmo genético. Finalmente, </w:t>
      </w:r>
      <w:r w:rsidR="0053281C">
        <w:t xml:space="preserve">el grupo de puntos al medio del gráfico representa la población en la generación 100. Se puede notar como a lo largo de las generaciones la población se ha ido desplazando hacia los valores óptimos. Para </w:t>
      </w:r>
      <w:r w:rsidR="0053281C">
        <w:lastRenderedPageBreak/>
        <w:t>evaluar cuánto más podrían mejorar las soluciones en el siguiente gráfico se muestra la población en la generación 300, lo cual tomó un tiempo de ejecución de 34</w:t>
      </w:r>
      <w:r w:rsidR="00253D39">
        <w:t xml:space="preserve"> minutos y 40 segundos adicionales. Los resultados se muestran en el siguiente gráfico</w:t>
      </w:r>
      <w:r w:rsidR="0053281C">
        <w:t>:</w:t>
      </w:r>
    </w:p>
    <w:p w14:paraId="0039CFC1" w14:textId="25348C49" w:rsidR="00253D39" w:rsidRPr="00253D39" w:rsidRDefault="00253D39" w:rsidP="00253D39">
      <w:pPr>
        <w:spacing w:before="0" w:after="160"/>
        <w:jc w:val="center"/>
        <w:rPr>
          <w:lang w:val="en-US"/>
        </w:rPr>
      </w:pPr>
      <w:r>
        <w:rPr>
          <w:rFonts w:cs="Arial"/>
          <w:noProof/>
          <w:color w:val="000000"/>
        </w:rPr>
        <w:drawing>
          <wp:inline distT="0" distB="0" distL="0" distR="0" wp14:anchorId="30879B7A" wp14:editId="6BBDF75B">
            <wp:extent cx="3571336" cy="3421113"/>
            <wp:effectExtent l="0" t="0" r="0" b="8255"/>
            <wp:docPr id="5" name="Picture 5" descr="https://lh6.googleusercontent.com/XrjPKXOJB0iRpfhDLauiFv_6XpUFEwN_9sL9peSM4_KcBctY_zvU6d255bjmB2ve0udLZ9saSLESTtJlM6i8zdLYYLXqrIukN3JD5zxmS68yTcKPe0QkhQZ25OLWqKFyaMDfYK8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XrjPKXOJB0iRpfhDLauiFv_6XpUFEwN_9sL9peSM4_KcBctY_zvU6d255bjmB2ve0udLZ9saSLESTtJlM6i8zdLYYLXqrIukN3JD5zxmS68yTcKPe0QkhQZ25OLWqKFyaMDfYK8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581619" cy="3430963"/>
                    </a:xfrm>
                    <a:prstGeom prst="rect">
                      <a:avLst/>
                    </a:prstGeom>
                    <a:noFill/>
                    <a:ln>
                      <a:noFill/>
                    </a:ln>
                  </pic:spPr>
                </pic:pic>
              </a:graphicData>
            </a:graphic>
          </wp:inline>
        </w:drawing>
      </w:r>
    </w:p>
    <w:p w14:paraId="723D4C3B" w14:textId="153A5C7A" w:rsidR="00411B90" w:rsidRDefault="00253D39" w:rsidP="006F6395">
      <w:pPr>
        <w:spacing w:before="0" w:after="160"/>
        <w:jc w:val="both"/>
      </w:pPr>
      <w:r>
        <w:t>Se puede notar que efectivamente la soluci</w:t>
      </w:r>
      <w:r w:rsidRPr="00253D39">
        <w:t>ó</w:t>
      </w:r>
      <w:r>
        <w:t>n alcanzada por el algoritmo genético mejoró, y toda la población se encuentra en un solo frente de Pareto.</w:t>
      </w:r>
      <w:r w:rsidR="00E1610C">
        <w:t xml:space="preserve"> Para evaluar la diferencia de valores óptimos se calcula la diferencia relativa por cada objetivo por separado, considerando el mejor valor obtenido para cada objetivo entre todo el frente. Para el primer objetivo</w:t>
      </w:r>
      <w:r w:rsidR="004372D6">
        <w:t xml:space="preserve"> (costo de transporte)</w:t>
      </w:r>
      <w:r w:rsidR="00E1610C">
        <w:t xml:space="preserve">, la diferencia relativa es de </w:t>
      </w:r>
      <w:r w:rsidR="004372D6">
        <w:t xml:space="preserve">10.97%, mientras que para el segundo objetivo (inequidad en la distribución), la diferencia relativa es de 32.66%. </w:t>
      </w:r>
      <w:r w:rsidR="00D06129">
        <w:t xml:space="preserve">Sin embargo, recordemos que </w:t>
      </w:r>
      <w:r w:rsidR="00411B90">
        <w:t>el segundo objetivo representa la suma de cuadrados de los porcentajes de satisfacción. Para llevarlo a la escala original que corresponde a la media cuadrática, los valores del segundo objetivo son divididos entre el total de los puntos de demanda (promedio) y se le aplica la raíz cuadrada</w:t>
      </w:r>
      <w:r w:rsidR="00346FF9">
        <w:t>:</w:t>
      </w:r>
    </w:p>
    <w:p w14:paraId="4026F229" w14:textId="6755DF0D" w:rsidR="00411B90" w:rsidRDefault="004961E2" w:rsidP="00411B90">
      <w:pPr>
        <w:spacing w:before="0" w:after="160"/>
        <w:jc w:val="center"/>
      </w:pPr>
      <m:oMathPara>
        <m:oMath>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m:t>
                                  </m:r>
                                </m:sub>
                              </m:sSub>
                            </m:e>
                            <m:sup>
                              <m:r>
                                <w:rPr>
                                  <w:rFonts w:ascii="Cambria Math" w:hAnsi="Cambria Math"/>
                                </w:rPr>
                                <m:t>2</m:t>
                              </m:r>
                            </m:sup>
                          </m:sSup>
                        </m:e>
                      </m:nary>
                    </m:num>
                    <m:den>
                      <m:r>
                        <w:rPr>
                          <w:rFonts w:ascii="Cambria Math" w:hAnsi="Cambria Math"/>
                        </w:rPr>
                        <m:t>n</m:t>
                      </m:r>
                    </m:den>
                  </m:f>
                </m:e>
              </m:rad>
            </m:e>
          </m:d>
        </m:oMath>
      </m:oMathPara>
    </w:p>
    <w:p w14:paraId="3E303773" w14:textId="6C300C32" w:rsidR="00253D39" w:rsidRPr="00253D39" w:rsidRDefault="00411B90" w:rsidP="006F6395">
      <w:pPr>
        <w:spacing w:before="0" w:after="160"/>
        <w:jc w:val="both"/>
      </w:pPr>
      <w:r>
        <w:t xml:space="preserve">Una vez en la escala original, se vuelve a calcular la diferencia relativa, con lo cual se obtiene un valor de 15.18%. Estos resultados corresponden con los resultados encontrados en la sección de experimentación numérica, donde se encontró que la </w:t>
      </w:r>
      <w:r>
        <w:lastRenderedPageBreak/>
        <w:t xml:space="preserve">diferencia relativa de las soluciones del algoritmo genético con los valores óptimos llegaba era del orden de 10%. </w:t>
      </w:r>
    </w:p>
    <w:p w14:paraId="2996B626" w14:textId="3A44D2EC" w:rsidR="00907D86" w:rsidRPr="00907D86" w:rsidRDefault="009C08D9" w:rsidP="006F6395">
      <w:pPr>
        <w:spacing w:before="0" w:after="160"/>
        <w:jc w:val="both"/>
      </w:pPr>
      <w:r>
        <w:t xml:space="preserve">De esta manera, </w:t>
      </w:r>
      <w:r w:rsidR="003B5635">
        <w:t xml:space="preserve">se puede comprobar que las soluciones obtenidas por el algoritmo genético son razonablemente aproximadas al valor óptimo, a un tiempo de ejecución mucho menor. Por otra parte, es importante notar que mientras que se tuvieron que realizar 4 corridas del método exacto para obtener las 4 soluciones óptimas que se visualizan en el gráfico, el algoritmo genético genera todo el conjunto de mejores soluciones en una sola corrida. </w:t>
      </w:r>
      <w:r>
        <w:t>Este hecho constituye una clara ventaja del algoritmo genético, debido a que al manejar una constante población de soluciones ofrece un conjunto variado de mejores soluciones, otorgando mayor flexibilidad a los responsables de la toma de decisiones.</w:t>
      </w:r>
    </w:p>
    <w:p w14:paraId="552BB69F" w14:textId="77777777" w:rsidR="00907D86" w:rsidRDefault="00907D86">
      <w:pPr>
        <w:spacing w:before="0" w:after="160" w:line="259" w:lineRule="auto"/>
        <w:rPr>
          <w:rFonts w:eastAsiaTheme="majorEastAsia" w:cstheme="majorBidi"/>
          <w:b/>
          <w:sz w:val="28"/>
          <w:szCs w:val="32"/>
        </w:rPr>
      </w:pPr>
      <w:r>
        <w:br w:type="page"/>
      </w:r>
    </w:p>
    <w:p w14:paraId="216AE657" w14:textId="40F369B9" w:rsidR="00AE0D94" w:rsidRDefault="00410788" w:rsidP="00AE0D94">
      <w:pPr>
        <w:pStyle w:val="Heading1"/>
        <w:jc w:val="both"/>
      </w:pPr>
      <w:bookmarkStart w:id="146" w:name="_Toc517434756"/>
      <w:r>
        <w:lastRenderedPageBreak/>
        <w:t>Interfaz de usuario para la ejecución del algoritmo genético y el método exacto</w:t>
      </w:r>
      <w:bookmarkEnd w:id="146"/>
    </w:p>
    <w:p w14:paraId="1D13653C" w14:textId="77777777" w:rsidR="00AE0D94" w:rsidRDefault="00AE0D94" w:rsidP="00AE0D94">
      <w:pPr>
        <w:pStyle w:val="Heading2"/>
      </w:pPr>
      <w:bookmarkStart w:id="147" w:name="_Toc517434757"/>
      <w:r>
        <w:t>Introducción</w:t>
      </w:r>
      <w:bookmarkEnd w:id="147"/>
    </w:p>
    <w:p w14:paraId="495FF0D2" w14:textId="26DECE76" w:rsidR="00C71136" w:rsidRDefault="00B24EA6" w:rsidP="006F6395">
      <w:pPr>
        <w:spacing w:before="0" w:after="160"/>
        <w:jc w:val="both"/>
      </w:pPr>
      <w:r>
        <w:t>Habiendo concluido la evaluación del algoritmo genético multiobjetivo, en esta sección se describe la interfaz de usuario que se plantea para utilizarlo, junto con el método exacto, el cual es preferible en instancias de menor tamaño, como se vio en la experimentación.</w:t>
      </w:r>
    </w:p>
    <w:p w14:paraId="430759F5" w14:textId="308F3200" w:rsidR="00B24EA6" w:rsidRDefault="00B24EA6" w:rsidP="00B24EA6">
      <w:pPr>
        <w:pStyle w:val="Heading2"/>
      </w:pPr>
      <w:bookmarkStart w:id="148" w:name="_Toc517434758"/>
      <w:r>
        <w:t>Ingreso de datos</w:t>
      </w:r>
      <w:bookmarkEnd w:id="148"/>
    </w:p>
    <w:p w14:paraId="4A43A5F5" w14:textId="0F3F136C" w:rsidR="008206DF" w:rsidRDefault="00B24EA6" w:rsidP="006F6395">
      <w:pPr>
        <w:spacing w:before="0" w:after="160"/>
        <w:jc w:val="both"/>
      </w:pPr>
      <w:r>
        <w:t>La entrada de los parámetros del problema de optimización se realiza mediante un archivo de texto, donde se determina la estructura de la red de distribución (número de nodos y las conexiones entre ellos), la cantidad de demanda en cada nodo de la red por cada tipo de bien a distribuir, la cantidad de bienes disponibles en cada nodo asignado como almacén, las capacidades de cada nodo en la red de distribución y los costos de transporte en cada conexión de la red. Una vez elaborado el archivo de entrada, se procede a cargarlo mediante la interfaz para ejecutar los algoritmos de optimización.</w:t>
      </w:r>
      <w:r w:rsidR="00330EEC">
        <w:t xml:space="preserve"> En la interfaz se encuentra un selector de archivos</w:t>
      </w:r>
      <w:r w:rsidR="00FF7739">
        <w:t xml:space="preserve"> </w:t>
      </w:r>
      <w:r w:rsidR="00330EEC">
        <w:t>que permite seleccionar el archivo de entrada</w:t>
      </w:r>
      <w:r w:rsidR="008B49BD">
        <w:t xml:space="preserve"> que se desea usar para la ejecución de los algoritmos.</w:t>
      </w:r>
    </w:p>
    <w:p w14:paraId="096BD071" w14:textId="2087ECDE" w:rsidR="00B24EA6" w:rsidRDefault="00B24EA6" w:rsidP="00B24EA6">
      <w:pPr>
        <w:pStyle w:val="Heading2"/>
      </w:pPr>
      <w:bookmarkStart w:id="149" w:name="_Toc517434759"/>
      <w:r>
        <w:t>Ejecución de los algoritmos</w:t>
      </w:r>
      <w:bookmarkEnd w:id="149"/>
    </w:p>
    <w:p w14:paraId="650B9BFB" w14:textId="02A16816" w:rsidR="00B24EA6" w:rsidRDefault="00B24EA6" w:rsidP="006F6395">
      <w:pPr>
        <w:spacing w:before="0" w:after="160"/>
        <w:jc w:val="both"/>
      </w:pPr>
      <w:r>
        <w:t xml:space="preserve">Mediante la interfaz se puede decidir ejecutar el método exacto o el algoritmo genético. Para el algoritmo genético se puede controlar el número de generaciones que se desea ejecutar el algoritmo y el tamaño de la población que sea evaluar. A medida que se realiza la ejecución de cada algoritmo, se muestra un </w:t>
      </w:r>
      <w:r w:rsidR="00946AD4">
        <w:t>registro del estado actual de la ejecución, como el número de generaciones transcurridas. Una vez terminados de ejecutarse los algoritmos, se obtiene el registro de ejecución, y la solución óptima (en el caso del método exacto) o las mejores soluciones encontradas por el algoritmo genético multiobjetivo (primer frente de Pareto), los cuales pueden ser exportados a un archivo de texto para ser utilizados por otro programa, de ser necesario. La siguiente figura muestra una vista de la interfaz de usuario:</w:t>
      </w:r>
    </w:p>
    <w:p w14:paraId="5A95A239" w14:textId="77777777" w:rsidR="00946AD4" w:rsidRDefault="00946AD4" w:rsidP="00946AD4">
      <w:pPr>
        <w:keepNext/>
        <w:spacing w:before="0" w:after="160" w:line="259" w:lineRule="auto"/>
        <w:jc w:val="center"/>
      </w:pPr>
      <w:r>
        <w:rPr>
          <w:rFonts w:cs="Arial"/>
          <w:noProof/>
          <w:color w:val="000000"/>
        </w:rPr>
        <w:lastRenderedPageBreak/>
        <w:drawing>
          <wp:inline distT="0" distB="0" distL="0" distR="0" wp14:anchorId="09BEFEFE" wp14:editId="55349223">
            <wp:extent cx="4968815" cy="2637311"/>
            <wp:effectExtent l="0" t="0" r="3810" b="0"/>
            <wp:docPr id="48" name="Picture 48" descr="https://lh4.googleusercontent.com/XM2Xw_-MFpppoi-UTYiJgrcBBbDo-5SETJJuK81VK6VpEI3xidxCZDFSpIpEpmg56O90EtwngG6aMoLWzk4xfB07Vi9MtPIpOSHBHjfTiotlERhFkINsiR35NdVwOFy4BIabY7D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lh4.googleusercontent.com/XM2Xw_-MFpppoi-UTYiJgrcBBbDo-5SETJJuK81VK6VpEI3xidxCZDFSpIpEpmg56O90EtwngG6aMoLWzk4xfB07Vi9MtPIpOSHBHjfTiotlERhFkINsiR35NdVwOFy4BIabY7D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973329" cy="2639707"/>
                    </a:xfrm>
                    <a:prstGeom prst="rect">
                      <a:avLst/>
                    </a:prstGeom>
                    <a:noFill/>
                    <a:ln>
                      <a:noFill/>
                    </a:ln>
                  </pic:spPr>
                </pic:pic>
              </a:graphicData>
            </a:graphic>
          </wp:inline>
        </w:drawing>
      </w:r>
    </w:p>
    <w:p w14:paraId="397D5A6C" w14:textId="4913D37E" w:rsidR="00946AD4" w:rsidRDefault="00946AD4" w:rsidP="00946AD4">
      <w:pPr>
        <w:pStyle w:val="Caption"/>
        <w:jc w:val="center"/>
      </w:pPr>
      <w:bookmarkStart w:id="150" w:name="_Toc517434779"/>
      <w:r>
        <w:t xml:space="preserve">Ilustración </w:t>
      </w:r>
      <w:fldSimple w:instr=" SEQ Ilustración \* ARABIC ">
        <w:r w:rsidR="006C02BC">
          <w:rPr>
            <w:noProof/>
          </w:rPr>
          <w:t>16</w:t>
        </w:r>
      </w:fldSimple>
      <w:r>
        <w:t>: Interfaz de usuario para la ejecución de los algoritmos de optimización</w:t>
      </w:r>
      <w:bookmarkEnd w:id="150"/>
    </w:p>
    <w:p w14:paraId="0EEA805B" w14:textId="77777777" w:rsidR="006F6395" w:rsidRDefault="006F6395">
      <w:pPr>
        <w:spacing w:before="0" w:after="160" w:line="259" w:lineRule="auto"/>
        <w:rPr>
          <w:rFonts w:eastAsiaTheme="majorEastAsia" w:cstheme="majorBidi"/>
          <w:b/>
          <w:sz w:val="28"/>
          <w:szCs w:val="32"/>
        </w:rPr>
      </w:pPr>
      <w:r>
        <w:br w:type="page"/>
      </w:r>
    </w:p>
    <w:p w14:paraId="2E497C67" w14:textId="556B42B2" w:rsidR="00436EDC" w:rsidRDefault="00436EDC" w:rsidP="00436EDC">
      <w:pPr>
        <w:pStyle w:val="Heading1"/>
        <w:ind w:left="0" w:firstLine="0"/>
      </w:pPr>
      <w:bookmarkStart w:id="151" w:name="_Toc517434760"/>
      <w:r>
        <w:lastRenderedPageBreak/>
        <w:t>Conclusiones y trabajos futuros</w:t>
      </w:r>
      <w:bookmarkEnd w:id="151"/>
    </w:p>
    <w:p w14:paraId="54365661" w14:textId="47C50BAF" w:rsidR="00436EDC" w:rsidRDefault="00436EDC" w:rsidP="00436EDC">
      <w:pPr>
        <w:pStyle w:val="Heading2"/>
      </w:pPr>
      <w:bookmarkStart w:id="152" w:name="_Toc517434761"/>
      <w:r>
        <w:t>Conclusiones</w:t>
      </w:r>
      <w:bookmarkEnd w:id="152"/>
    </w:p>
    <w:p w14:paraId="6D5E16E8" w14:textId="61E62839" w:rsidR="00946AD4" w:rsidRDefault="00946AD4" w:rsidP="00946AD4">
      <w:pPr>
        <w:jc w:val="both"/>
      </w:pPr>
      <w:r>
        <w:t>Luego de haber realizado el presente proyecto de fin de carrera, se ha podido llegar a las siguientes conclusiones</w:t>
      </w:r>
      <w:r w:rsidR="005B3CB3">
        <w:t xml:space="preserve"> para cada objetivo planteado</w:t>
      </w:r>
      <w:r>
        <w:t>:</w:t>
      </w:r>
    </w:p>
    <w:p w14:paraId="5D5990ED" w14:textId="73ABC37F" w:rsidR="00946AD4" w:rsidRDefault="005B3CB3" w:rsidP="00946AD4">
      <w:pPr>
        <w:jc w:val="both"/>
      </w:pPr>
      <w:r>
        <w:t>Para el objetivo de la formulación del problema, se ha visto que e</w:t>
      </w:r>
      <w:r w:rsidR="00946AD4">
        <w:t xml:space="preserve">l problema de distribución de ayuda humanitaria toma como base la formulación del problema de transporte, considerando </w:t>
      </w:r>
      <w:r w:rsidR="00313F24">
        <w:t>restricciones de flujos de entrada y salida de bienes, así como capacidades máximas y costos de transporte. Sin embargo, en el caso de distribución de ayuda humanitaria, es importante tomar en cuenta la equidad en la distribución, el cual expande la formulación a un problema de optimización no lineal entero mixto con múltiples objetivos, debido además a que la variable de decisión debe mantener un valor entero.</w:t>
      </w:r>
      <w:r>
        <w:t xml:space="preserve"> Ante esto se ha propuesto un algoritmo genético para abordar dicho problema, bajo la hipótesis que presentaría una solución razonablemente aproximada al valor óptimo, pero a un tiempo de ejecución mucho menor.  </w:t>
      </w:r>
    </w:p>
    <w:p w14:paraId="7EA4EB81" w14:textId="1F77D587" w:rsidR="005B3CB3" w:rsidRDefault="005B3CB3" w:rsidP="00946AD4">
      <w:pPr>
        <w:jc w:val="both"/>
      </w:pPr>
      <w:r>
        <w:t>Sobre el objetivo de estructuras de datos que soporten el algoritmo genético, se ha visto que la representación del cromosoma es uno de los factores más importantes para garantizar la efectividad de los algoritmos genéticos. Mediante la elección de una representación más compacta que la variable de decisión original, se ha simplificado el espacio de búsqueda y los operadores del algoritmo genético, lo cual ha permitido que alcance el desempeño visto durante la experimentación numérica.</w:t>
      </w:r>
    </w:p>
    <w:p w14:paraId="53474F38" w14:textId="5208FC55" w:rsidR="005B3CB3" w:rsidRDefault="005B3CB3" w:rsidP="00946AD4">
      <w:pPr>
        <w:jc w:val="both"/>
      </w:pPr>
      <w:r>
        <w:t>Para el objetivo de diseño del algoritmo genético, se ha encontrado que gracias a la representación realizada para el cromosoma los operadores de generación de población inicial, selección, cruce y mutación han sido compactos sin requerir operadores de reparación. Asimismo, para la fase de selección se ha presentado cómo se pueden manejar múltiples objetivos a la vez mediante los conceptos de dominancia y frentes de Pareto, a partir de los cuales se tienen criterios para seleccionar a los individuos más aptos a lo largo de las diferentes generaciones.</w:t>
      </w:r>
    </w:p>
    <w:p w14:paraId="4DE04961" w14:textId="21A72F86" w:rsidR="005B3CB3" w:rsidRDefault="005B3CB3" w:rsidP="00946AD4">
      <w:pPr>
        <w:jc w:val="both"/>
      </w:pPr>
      <w:r>
        <w:t xml:space="preserve">Para la implementación del algoritmo genético se ha tomado en cuenta consideraciones como habilitar la optimización con múltiples objetivos y con un solo objetivo, debido a que la experimentación numérica requería un solo valor de optimización para que sea comparable con el método exacto. </w:t>
      </w:r>
    </w:p>
    <w:p w14:paraId="420F17C2" w14:textId="3C6D5169" w:rsidR="005B3CB3" w:rsidRDefault="005B3CB3" w:rsidP="00946AD4">
      <w:pPr>
        <w:jc w:val="both"/>
      </w:pPr>
      <w:r>
        <w:lastRenderedPageBreak/>
        <w:t xml:space="preserve">Sobre el objetivo de la formulación del modelo matemático de programación no lineal entero mixto para resolver el problema de distribución de ayuda humanitaria de forma exacta, se ha </w:t>
      </w:r>
      <w:r w:rsidR="00476E9E">
        <w:t>definido el modelo matemático a partir de la formulación del problema previamente planteada, y se ha determinado un algoritmo de optimización exacto (Couenne) que realice la búsqueda del valor óptimo a partir de dicho modelo matemático implementado en el lenguaje de modelado AMPL.</w:t>
      </w:r>
    </w:p>
    <w:p w14:paraId="058323E1" w14:textId="72FB7F01" w:rsidR="00313F24" w:rsidRDefault="00313F24" w:rsidP="00946AD4">
      <w:pPr>
        <w:jc w:val="both"/>
      </w:pPr>
      <w:r>
        <w:t xml:space="preserve">A través de la experimentación numérica realizada con diversos conjuntos de datos </w:t>
      </w:r>
      <w:r w:rsidR="00C7014B">
        <w:t xml:space="preserve">de diferentes tamaños generados aleatoriamente </w:t>
      </w:r>
      <w:r>
        <w:t>y</w:t>
      </w:r>
      <w:r w:rsidR="00C7014B">
        <w:t xml:space="preserve"> a través de</w:t>
      </w:r>
      <w:r>
        <w:t xml:space="preserve"> la comparación con un algoritmo exacto para resolver el mismo problema, se ha confirmado la hipótesis</w:t>
      </w:r>
      <w:r w:rsidR="00C7014B">
        <w:t xml:space="preserve"> de que el algoritmo genético ofrece soluciones razonablemente aproximadas del orden de 10% de diferencia con el valor óptimo y a un tiempo de ejecución mucho menor, en especial para instancias de tamaño mayor. A</w:t>
      </w:r>
      <w:r>
        <w:t>demás</w:t>
      </w:r>
      <w:r w:rsidR="00C7014B">
        <w:t>, se ha encontrado</w:t>
      </w:r>
      <w:r>
        <w:t xml:space="preserve"> a partir de qué tamaño del conjunto de datos resulta preferible utilizar un algoritmo genético en lugar de un método exacto</w:t>
      </w:r>
      <w:r w:rsidR="00C7014B">
        <w:t xml:space="preserve">, el cual es aproximadamente a partir de </w:t>
      </w:r>
      <w:r w:rsidR="00AE1EEE">
        <w:t>45</w:t>
      </w:r>
      <w:r w:rsidR="00C7014B">
        <w:t xml:space="preserve"> nodos en la red de distribución</w:t>
      </w:r>
      <w:r w:rsidR="00AE1EEE">
        <w:t xml:space="preserve"> para casos con un solo tipo de bien a distribuir y a partir de 10 nodos para casos con 7 tipos diferentes de bienes a distribuir</w:t>
      </w:r>
      <w:r>
        <w:t>.</w:t>
      </w:r>
    </w:p>
    <w:p w14:paraId="522410D1" w14:textId="2228F5DC" w:rsidR="00CD604F" w:rsidRDefault="00025351" w:rsidP="00946AD4">
      <w:pPr>
        <w:jc w:val="both"/>
      </w:pPr>
      <w:r>
        <w:t xml:space="preserve">A través del análisis de un escenario real de distribución de ayuda humanitaria, se ha conseguido mostrar una de las ventajas adicionales de la optimización multiobjetivo con algoritmos genéticos. A través del concepto de dominancia y fronteras de Pareto se ha visto cómo determinar la aptitud de los individuos de una población tomando en cuenta varios objetivos a la vez, así como la gran utilidad de determinar un conjunto de mejores soluciones bajo diferentes compromisos entre los objetivos de optimización como parte de un sistema de apoyo a la toma de decisiones. </w:t>
      </w:r>
    </w:p>
    <w:p w14:paraId="186CB3D1" w14:textId="694F3C41" w:rsidR="00F00FAD" w:rsidRDefault="00F00FAD" w:rsidP="00946AD4">
      <w:pPr>
        <w:jc w:val="both"/>
      </w:pPr>
      <w:r>
        <w:t>Finalmente, se ha elaborado una interfaz de usuario que permita utilizar ambos métodos de optimización para nuevas instancias del problema de optimización de ayuda humanitaria, permitiendo también visualizar el desempeño de los algoritmos y exportar las soluciones generadas.</w:t>
      </w:r>
    </w:p>
    <w:p w14:paraId="1FC7827A" w14:textId="0EB5BB37" w:rsidR="00F00FAD" w:rsidRPr="00946AD4" w:rsidRDefault="00F00FAD" w:rsidP="00946AD4">
      <w:pPr>
        <w:jc w:val="both"/>
      </w:pPr>
      <w:r>
        <w:t xml:space="preserve">Como objetivo general, se ha presentado el diseño e implementación de un algoritmo genético multiobjetivo para el problema de optimización de distribución de ayuda humanitaria en caso de desastres y fenómenos naturales en el Perú. </w:t>
      </w:r>
      <w:r w:rsidR="00624A10">
        <w:t xml:space="preserve">Se ha evaluado la efectividad y eficiencia del algoritmo genético frente a métodos exactos y se puede concluir que es viable su utilización para escenarios reales y además resulta muy adecuado como un componente de un sistema de apoyo a la toma de decisiones, debido </w:t>
      </w:r>
      <w:r w:rsidR="00624A10">
        <w:lastRenderedPageBreak/>
        <w:t xml:space="preserve">a la diversidad de mejores soluciones que </w:t>
      </w:r>
      <w:r w:rsidR="006B199F">
        <w:t>genera</w:t>
      </w:r>
      <w:r w:rsidR="00624A10">
        <w:t xml:space="preserve"> gracias a la utilización de múltiples objetivos de optimización.</w:t>
      </w:r>
    </w:p>
    <w:p w14:paraId="439CB4B5" w14:textId="77777777" w:rsidR="00436EDC" w:rsidRDefault="00436EDC" w:rsidP="00436EDC">
      <w:pPr>
        <w:pStyle w:val="Heading2"/>
      </w:pPr>
      <w:bookmarkStart w:id="153" w:name="_Toc517434762"/>
      <w:r>
        <w:t>Trabajos futuros</w:t>
      </w:r>
      <w:bookmarkEnd w:id="153"/>
    </w:p>
    <w:p w14:paraId="6DCD6C0D" w14:textId="7CFCAD11" w:rsidR="00073F11" w:rsidRDefault="00025351" w:rsidP="00ED2A35">
      <w:pPr>
        <w:jc w:val="both"/>
      </w:pPr>
      <w:r>
        <w:t xml:space="preserve">A partir de los desarrollado en el presente proyecto de fin de carrera se proponen las siguientes </w:t>
      </w:r>
      <w:r w:rsidR="003639DA">
        <w:t>investigaciones futuras</w:t>
      </w:r>
      <w:r>
        <w:t>:</w:t>
      </w:r>
    </w:p>
    <w:p w14:paraId="6B03760A" w14:textId="07F371E4" w:rsidR="00025351" w:rsidRDefault="00025351" w:rsidP="00025351">
      <w:pPr>
        <w:pStyle w:val="ListParagraph"/>
        <w:numPr>
          <w:ilvl w:val="0"/>
          <w:numId w:val="5"/>
        </w:numPr>
        <w:jc w:val="both"/>
      </w:pPr>
      <w:r>
        <w:t>Implementar un sistema de apoyo a la toma de decisiones de distribución de ayuda humanitaria que maneje la carga y procesamiento de información y utilice los algoritmos de optimización planteados para generar planes de distribución de manera automática.</w:t>
      </w:r>
    </w:p>
    <w:p w14:paraId="2164E3F7" w14:textId="4C7F5187" w:rsidR="00025351" w:rsidRDefault="00025351" w:rsidP="00025351">
      <w:pPr>
        <w:pStyle w:val="ListParagraph"/>
        <w:numPr>
          <w:ilvl w:val="0"/>
          <w:numId w:val="5"/>
        </w:numPr>
        <w:jc w:val="both"/>
      </w:pPr>
      <w:r>
        <w:t xml:space="preserve">Incluir más objetivos de optimización, como la prioridad de bienes </w:t>
      </w:r>
      <w:r w:rsidR="00626CC0">
        <w:t xml:space="preserve">específicos a distribuir </w:t>
      </w:r>
      <w:r>
        <w:t xml:space="preserve">y </w:t>
      </w:r>
      <w:r w:rsidR="00626CC0">
        <w:t>más tipos de costos asociados al proceso de distribución de ayuda humanitaria.</w:t>
      </w:r>
    </w:p>
    <w:p w14:paraId="4B6773CC" w14:textId="24AE9674" w:rsidR="00626CC0" w:rsidRDefault="003639DA" w:rsidP="00025351">
      <w:pPr>
        <w:pStyle w:val="ListParagraph"/>
        <w:numPr>
          <w:ilvl w:val="0"/>
          <w:numId w:val="5"/>
        </w:numPr>
        <w:jc w:val="both"/>
      </w:pPr>
      <w:r>
        <w:t>Incluir el subproblema de optimizar la asignación de bienes de distribución a vehículos disponibles en los nodos de distribución. Este problema toma como base el problema de la mochila.</w:t>
      </w:r>
    </w:p>
    <w:p w14:paraId="58CEB568" w14:textId="287C9F0D" w:rsidR="003639DA" w:rsidRDefault="003639DA" w:rsidP="00025351">
      <w:pPr>
        <w:pStyle w:val="ListParagraph"/>
        <w:numPr>
          <w:ilvl w:val="0"/>
          <w:numId w:val="5"/>
        </w:numPr>
        <w:jc w:val="both"/>
      </w:pPr>
      <w:r>
        <w:t xml:space="preserve">Realizar la comparación del algoritmo genético planteado con otros tipos de metaheurísticas que </w:t>
      </w:r>
      <w:r w:rsidR="00201610">
        <w:t xml:space="preserve">también </w:t>
      </w:r>
      <w:r>
        <w:t>realicen optimización con múltiples objetivos.</w:t>
      </w: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Pr="006F6395" w:rsidRDefault="00B57B35" w:rsidP="00B57B35">
      <w:pPr>
        <w:pStyle w:val="Title"/>
        <w:rPr>
          <w:lang w:val="en-US"/>
        </w:rPr>
      </w:pPr>
      <w:bookmarkStart w:id="154" w:name="_Toc517434763"/>
      <w:r w:rsidRPr="006F6395">
        <w:rPr>
          <w:lang w:val="en-US"/>
        </w:rPr>
        <w:lastRenderedPageBreak/>
        <w:t>Referencias</w:t>
      </w:r>
      <w:bookmarkEnd w:id="154"/>
    </w:p>
    <w:p w14:paraId="765844F9" w14:textId="5AA2FF69" w:rsidR="00C56DDC" w:rsidRPr="00B56FFF" w:rsidRDefault="000251B8" w:rsidP="00511A95">
      <w:pPr>
        <w:widowControl w:val="0"/>
        <w:autoSpaceDE w:val="0"/>
        <w:autoSpaceDN w:val="0"/>
        <w:adjustRightInd w:val="0"/>
        <w:spacing w:before="0" w:after="0" w:line="240" w:lineRule="auto"/>
        <w:ind w:left="480" w:hanging="480"/>
        <w:jc w:val="both"/>
        <w:rPr>
          <w:rFonts w:cs="Arial"/>
          <w:noProof/>
          <w:szCs w:val="24"/>
          <w:lang w:val="en-US"/>
        </w:rPr>
      </w:pPr>
      <w:r>
        <w:fldChar w:fldCharType="begin" w:fldLock="1"/>
      </w:r>
      <w:r w:rsidRPr="006711DC">
        <w:rPr>
          <w:lang w:val="en-US"/>
        </w:rPr>
        <w:instrText xml:space="preserve">ADDIN Mendeley Bibliography CSL_BIBLIOGRAPHY </w:instrText>
      </w:r>
      <w:r>
        <w:fldChar w:fldCharType="separate"/>
      </w:r>
      <w:r w:rsidR="00C56DDC" w:rsidRPr="00B56FFF">
        <w:rPr>
          <w:rFonts w:cs="Arial"/>
          <w:noProof/>
          <w:szCs w:val="24"/>
          <w:lang w:val="en-US"/>
        </w:rPr>
        <w:t>AMPL. (2018). AMPL | Streamlined Modeling for Real Optimization. Retrieved April 14, 2018, from https://ampl.com/</w:t>
      </w:r>
    </w:p>
    <w:p w14:paraId="335B002A"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Anderson, D. J. (2014). </w:t>
      </w:r>
      <w:r w:rsidRPr="00B56FFF">
        <w:rPr>
          <w:rFonts w:cs="Arial"/>
          <w:i/>
          <w:iCs/>
          <w:noProof/>
          <w:szCs w:val="24"/>
          <w:lang w:val="en-US"/>
        </w:rPr>
        <w:t>Kanban : successful evolutionary change in your technology business</w:t>
      </w:r>
      <w:r w:rsidRPr="00B56FFF">
        <w:rPr>
          <w:rFonts w:cs="Arial"/>
          <w:noProof/>
          <w:szCs w:val="24"/>
          <w:lang w:val="en-US"/>
        </w:rPr>
        <w:t>.</w:t>
      </w:r>
    </w:p>
    <w:p w14:paraId="452220E7"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Berkoune, D., Renaud, J., Rekik, M., &amp; Ruiz, A. (2012). Transportation in disaster response operations. </w:t>
      </w:r>
      <w:r w:rsidRPr="00B56FFF">
        <w:rPr>
          <w:rFonts w:cs="Arial"/>
          <w:i/>
          <w:iCs/>
          <w:noProof/>
          <w:szCs w:val="24"/>
          <w:lang w:val="en-US"/>
        </w:rPr>
        <w:t>Socio-Economic Planning Sciences</w:t>
      </w:r>
      <w:r w:rsidRPr="00B56FFF">
        <w:rPr>
          <w:rFonts w:cs="Arial"/>
          <w:noProof/>
          <w:szCs w:val="24"/>
          <w:lang w:val="en-US"/>
        </w:rPr>
        <w:t>. https://doi.org/10.1016/j.seps.2011.05.002</w:t>
      </w:r>
    </w:p>
    <w:p w14:paraId="495508FF"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Blecken, A., Danne, C., Dangelmaier, W., Rottkemper, B., &amp; Hellingrath, B. (2010). Optimal Stock Relocation under Uncertainty in Post-Disaster Humanitarian Operations. In </w:t>
      </w:r>
      <w:r w:rsidRPr="00B56FFF">
        <w:rPr>
          <w:rFonts w:cs="Arial"/>
          <w:i/>
          <w:iCs/>
          <w:noProof/>
          <w:szCs w:val="24"/>
          <w:lang w:val="en-US"/>
        </w:rPr>
        <w:t>2010 43rd Hawaii International Conference on System Sciences</w:t>
      </w:r>
      <w:r w:rsidRPr="00B56FFF">
        <w:rPr>
          <w:rFonts w:cs="Arial"/>
          <w:noProof/>
          <w:szCs w:val="24"/>
          <w:lang w:val="en-US"/>
        </w:rPr>
        <w:t xml:space="preserve"> (pp. 1–10). IEEE. https://doi.org/10.1109/HICSS.2010.296</w:t>
      </w:r>
    </w:p>
    <w:p w14:paraId="5E46F8A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Campbell, A. M., Vandenbussche, D., &amp; Hermann, W. (2008). Routing for Relief Efforts, </w:t>
      </w:r>
      <w:r w:rsidRPr="00B56FFF">
        <w:rPr>
          <w:rFonts w:cs="Arial"/>
          <w:i/>
          <w:iCs/>
          <w:noProof/>
          <w:szCs w:val="24"/>
          <w:lang w:val="en-US"/>
        </w:rPr>
        <w:t>42</w:t>
      </w:r>
      <w:r w:rsidRPr="00B56FFF">
        <w:rPr>
          <w:rFonts w:cs="Arial"/>
          <w:noProof/>
          <w:szCs w:val="24"/>
          <w:lang w:val="en-US"/>
        </w:rPr>
        <w:t>(2), 127–145. https://doi.org/10.1287/trsc.1070.0209</w:t>
      </w:r>
    </w:p>
    <w:p w14:paraId="63BCF1BB"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Caunhye, A. M., Nie, X., &amp; Pokharel, S. (2012). Optimization models in emergency logistics: A literature review. </w:t>
      </w:r>
      <w:r w:rsidRPr="00B56FFF">
        <w:rPr>
          <w:rFonts w:cs="Arial"/>
          <w:i/>
          <w:iCs/>
          <w:noProof/>
          <w:szCs w:val="24"/>
          <w:lang w:val="en-US"/>
        </w:rPr>
        <w:t>Socio-Economic Planning Sciences</w:t>
      </w:r>
      <w:r w:rsidRPr="00B56FFF">
        <w:rPr>
          <w:rFonts w:cs="Arial"/>
          <w:noProof/>
          <w:szCs w:val="24"/>
          <w:lang w:val="en-US"/>
        </w:rPr>
        <w:t xml:space="preserve">, </w:t>
      </w:r>
      <w:r w:rsidRPr="00B56FFF">
        <w:rPr>
          <w:rFonts w:cs="Arial"/>
          <w:i/>
          <w:iCs/>
          <w:noProof/>
          <w:szCs w:val="24"/>
          <w:lang w:val="en-US"/>
        </w:rPr>
        <w:t>46</w:t>
      </w:r>
      <w:r w:rsidRPr="00B56FFF">
        <w:rPr>
          <w:rFonts w:cs="Arial"/>
          <w:noProof/>
          <w:szCs w:val="24"/>
          <w:lang w:val="en-US"/>
        </w:rPr>
        <w:t>(1), 4–13. https://doi.org/10.1016/J.SEPS.2011.04.004</w:t>
      </w:r>
    </w:p>
    <w:p w14:paraId="62928A71"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Christopher, M., Tatham, P., &amp; Chartered Institute of Logistics and Transport in the UK. (2011). </w:t>
      </w:r>
      <w:r w:rsidRPr="00B56FFF">
        <w:rPr>
          <w:rFonts w:cs="Arial"/>
          <w:i/>
          <w:iCs/>
          <w:noProof/>
          <w:szCs w:val="24"/>
          <w:lang w:val="en-US"/>
        </w:rPr>
        <w:t>Humanitarian logistics : meeting the challenge of preparing for and responding to disasters</w:t>
      </w:r>
      <w:r w:rsidRPr="00B56FFF">
        <w:rPr>
          <w:rFonts w:cs="Arial"/>
          <w:noProof/>
          <w:szCs w:val="24"/>
          <w:lang w:val="en-US"/>
        </w:rPr>
        <w:t>. Kogan Page. Retrieved from https://muse.jhu.edu/article/481563/pdf</w:t>
      </w:r>
    </w:p>
    <w:p w14:paraId="2AD6066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Couenne. (2006). Couenne. Retrieved May 27, 2018, from https://projects.coin-or.org/Couenne</w:t>
      </w:r>
    </w:p>
    <w:p w14:paraId="6FBFEF09"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Foundation, P. S. (2018). Welcome to Python.org. Retrieved April 14, 2018, from https://www.python.org/</w:t>
      </w:r>
    </w:p>
    <w:p w14:paraId="31421BC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Gen, M., Altiparmak, F., &amp; Lin, L. (2006). A genetic algorithm for two-stage transportation problem using priority-based encoding. </w:t>
      </w:r>
      <w:r w:rsidRPr="00B56FFF">
        <w:rPr>
          <w:rFonts w:cs="Arial"/>
          <w:i/>
          <w:iCs/>
          <w:noProof/>
          <w:szCs w:val="24"/>
          <w:lang w:val="en-US"/>
        </w:rPr>
        <w:t>OR Spectrum</w:t>
      </w:r>
      <w:r w:rsidRPr="00B56FFF">
        <w:rPr>
          <w:rFonts w:cs="Arial"/>
          <w:noProof/>
          <w:szCs w:val="24"/>
          <w:lang w:val="en-US"/>
        </w:rPr>
        <w:t xml:space="preserve">, </w:t>
      </w:r>
      <w:r w:rsidRPr="00B56FFF">
        <w:rPr>
          <w:rFonts w:cs="Arial"/>
          <w:i/>
          <w:iCs/>
          <w:noProof/>
          <w:szCs w:val="24"/>
          <w:lang w:val="en-US"/>
        </w:rPr>
        <w:t>28</w:t>
      </w:r>
      <w:r w:rsidRPr="00B56FFF">
        <w:rPr>
          <w:rFonts w:cs="Arial"/>
          <w:noProof/>
          <w:szCs w:val="24"/>
          <w:lang w:val="en-US"/>
        </w:rPr>
        <w:t>(3), 337–354. https://doi.org/10.1007/s00291-005-0029-9</w:t>
      </w:r>
    </w:p>
    <w:p w14:paraId="502FEC78"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Geolocation API  |  Google Developers. (2016). Retrieved May 27, 2018, from https://developers.google.com/maps/documentation/geolocation/intro</w:t>
      </w:r>
    </w:p>
    <w:p w14:paraId="598F8F42"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Google. (2018). Google Optimization Tools | Optimization | Google Developers. Retrieved April 14, 2018, from https://developers.google.com/optimization/</w:t>
      </w:r>
    </w:p>
    <w:p w14:paraId="7377C4BE"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Google Maps. (2016). Geolocation API  |  Google Developers. Retrieved May 27, 2018, from https://developers.google.com/maps/documentation/geolocation/intro</w:t>
      </w:r>
    </w:p>
    <w:p w14:paraId="54C3B132"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Hillier, F. S., &amp; Lieberman, G. J. (2015). </w:t>
      </w:r>
      <w:r w:rsidRPr="00B56FFF">
        <w:rPr>
          <w:rFonts w:cs="Arial"/>
          <w:i/>
          <w:iCs/>
          <w:noProof/>
          <w:szCs w:val="24"/>
          <w:lang w:val="en-US"/>
        </w:rPr>
        <w:t>Introduction to operations research</w:t>
      </w:r>
      <w:r w:rsidRPr="00B56FFF">
        <w:rPr>
          <w:rFonts w:cs="Arial"/>
          <w:noProof/>
          <w:szCs w:val="24"/>
          <w:lang w:val="en-US"/>
        </w:rPr>
        <w:t>.</w:t>
      </w:r>
    </w:p>
    <w:p w14:paraId="7271B4E3"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Huang, M., Smilowitz, K., &amp; Balcik, B. (2011). Models for Relief Routing: Equity, Efficiency and Efficacy. </w:t>
      </w:r>
      <w:r w:rsidRPr="00B56FFF">
        <w:rPr>
          <w:rFonts w:cs="Arial"/>
          <w:i/>
          <w:iCs/>
          <w:noProof/>
          <w:szCs w:val="24"/>
          <w:lang w:val="en-US"/>
        </w:rPr>
        <w:t>Procedia Social and Behavioral Sciences Procedia -Social and Behavioral Sciences</w:t>
      </w:r>
      <w:r w:rsidRPr="00B56FFF">
        <w:rPr>
          <w:rFonts w:cs="Arial"/>
          <w:noProof/>
          <w:szCs w:val="24"/>
          <w:lang w:val="en-US"/>
        </w:rPr>
        <w:t xml:space="preserve">, </w:t>
      </w:r>
      <w:r w:rsidRPr="00B56FFF">
        <w:rPr>
          <w:rFonts w:cs="Arial"/>
          <w:i/>
          <w:iCs/>
          <w:noProof/>
          <w:szCs w:val="24"/>
          <w:lang w:val="en-US"/>
        </w:rPr>
        <w:t>17</w:t>
      </w:r>
      <w:r w:rsidRPr="00B56FFF">
        <w:rPr>
          <w:rFonts w:cs="Arial"/>
          <w:noProof/>
          <w:szCs w:val="24"/>
          <w:lang w:val="en-US"/>
        </w:rPr>
        <w:t>(0), 416–437. https://doi.org/10.1016/j.sbspro.2011.04.525</w:t>
      </w:r>
    </w:p>
    <w:p w14:paraId="0F354D9F"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C56DDC">
        <w:rPr>
          <w:rFonts w:cs="Arial"/>
          <w:noProof/>
          <w:szCs w:val="24"/>
        </w:rPr>
        <w:t xml:space="preserve">INDECI. (2008). Lecciones Aprendidas del Sur. </w:t>
      </w:r>
      <w:r w:rsidRPr="00B56FFF">
        <w:rPr>
          <w:rFonts w:cs="Arial"/>
          <w:noProof/>
          <w:szCs w:val="24"/>
          <w:lang w:val="en-US"/>
        </w:rPr>
        <w:t>Retrieved from http://bvpad.indeci.gob.pe/doc/pdf/esp/doc1259/doc1259-contenido.pdf</w:t>
      </w:r>
    </w:p>
    <w:p w14:paraId="0AEF88A2"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Jupyter, P. (2018). Project Jupyter. Retrieved April 14, 2018, from http://jupyter.org/</w:t>
      </w:r>
    </w:p>
    <w:p w14:paraId="2259675A"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Konak, A., Coit, D. W., &amp; Smith, A. E. (2006). Multi-objective optimization using genetic algorithms: A tutorial. </w:t>
      </w:r>
      <w:r w:rsidRPr="00B56FFF">
        <w:rPr>
          <w:rFonts w:cs="Arial"/>
          <w:i/>
          <w:iCs/>
          <w:noProof/>
          <w:szCs w:val="24"/>
          <w:lang w:val="en-US"/>
        </w:rPr>
        <w:t>Reliability Engineering and System Safety</w:t>
      </w:r>
      <w:r w:rsidRPr="00B56FFF">
        <w:rPr>
          <w:rFonts w:cs="Arial"/>
          <w:noProof/>
          <w:szCs w:val="24"/>
          <w:lang w:val="en-US"/>
        </w:rPr>
        <w:t>. https://doi.org/10.1016/j.ress.2005.11.018</w:t>
      </w:r>
    </w:p>
    <w:p w14:paraId="5ADE9985"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Kumar, S., &amp; Havey, T. (2013). Before and after disaster strikes: A relief supply chain decision support framework. </w:t>
      </w:r>
      <w:r w:rsidRPr="00B56FFF">
        <w:rPr>
          <w:rFonts w:cs="Arial"/>
          <w:i/>
          <w:iCs/>
          <w:noProof/>
          <w:szCs w:val="24"/>
          <w:lang w:val="en-US"/>
        </w:rPr>
        <w:t>International Journal of Production Economics</w:t>
      </w:r>
      <w:r w:rsidRPr="00B56FFF">
        <w:rPr>
          <w:rFonts w:cs="Arial"/>
          <w:noProof/>
          <w:szCs w:val="24"/>
          <w:lang w:val="en-US"/>
        </w:rPr>
        <w:t>. https://doi.org/10.1016/j.ijpe.2013.05.016</w:t>
      </w:r>
    </w:p>
    <w:p w14:paraId="28B47B81"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C56DDC">
        <w:rPr>
          <w:rFonts w:cs="Arial"/>
          <w:noProof/>
          <w:szCs w:val="24"/>
        </w:rPr>
        <w:t xml:space="preserve">La Jornada. (2007). La ayuda no llega a los más necesitados, denuncian en Perú - La Jornada. </w:t>
      </w:r>
      <w:r w:rsidRPr="00B56FFF">
        <w:rPr>
          <w:rFonts w:cs="Arial"/>
          <w:i/>
          <w:iCs/>
          <w:noProof/>
          <w:szCs w:val="24"/>
          <w:lang w:val="en-US"/>
        </w:rPr>
        <w:t>La Jornada</w:t>
      </w:r>
      <w:r w:rsidRPr="00B56FFF">
        <w:rPr>
          <w:rFonts w:cs="Arial"/>
          <w:noProof/>
          <w:szCs w:val="24"/>
          <w:lang w:val="en-US"/>
        </w:rPr>
        <w:t xml:space="preserve">. Retrieved from </w:t>
      </w:r>
      <w:r w:rsidRPr="00B56FFF">
        <w:rPr>
          <w:rFonts w:cs="Arial"/>
          <w:noProof/>
          <w:szCs w:val="24"/>
          <w:lang w:val="en-US"/>
        </w:rPr>
        <w:lastRenderedPageBreak/>
        <w:t>http://www.jornada.unam.mx/2007/08/20/index.php?section=mundo&amp;article=027n1mun</w:t>
      </w:r>
    </w:p>
    <w:p w14:paraId="2EF2C4D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Luke, S. (2015). </w:t>
      </w:r>
      <w:r w:rsidRPr="00B56FFF">
        <w:rPr>
          <w:rFonts w:cs="Arial"/>
          <w:i/>
          <w:iCs/>
          <w:noProof/>
          <w:szCs w:val="24"/>
          <w:lang w:val="en-US"/>
        </w:rPr>
        <w:t>Essentials of metaheuristics : a set of undergraduate lecture notes</w:t>
      </w:r>
      <w:r w:rsidRPr="00B56FFF">
        <w:rPr>
          <w:rFonts w:cs="Arial"/>
          <w:noProof/>
          <w:szCs w:val="24"/>
          <w:lang w:val="en-US"/>
        </w:rPr>
        <w:t>.</w:t>
      </w:r>
    </w:p>
    <w:p w14:paraId="3275BF0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pt-BR"/>
        </w:rPr>
        <w:t xml:space="preserve">Microsoft. (2018). Visual Studio Code - Code Editing. </w:t>
      </w:r>
      <w:r w:rsidRPr="00B56FFF">
        <w:rPr>
          <w:rFonts w:cs="Arial"/>
          <w:noProof/>
          <w:szCs w:val="24"/>
          <w:lang w:val="en-US"/>
        </w:rPr>
        <w:t>Redefined. Retrieved April 14, 2018, from https://code.visualstudio.com/</w:t>
      </w:r>
    </w:p>
    <w:p w14:paraId="6A2D2F8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pt-BR"/>
        </w:rPr>
      </w:pPr>
      <w:r w:rsidRPr="00B56FFF">
        <w:rPr>
          <w:rFonts w:cs="Arial"/>
          <w:noProof/>
          <w:szCs w:val="24"/>
          <w:lang w:val="en-US"/>
        </w:rPr>
        <w:t xml:space="preserve">Nolz, P. C., Doerner, K. F., Gutjahr, W. J., &amp; Hartl, R. F. (2010). A Bi-objective Metaheuristic for Disaster Relief Operation Planning (pp. 167–187). </w:t>
      </w:r>
      <w:r w:rsidRPr="00B56FFF">
        <w:rPr>
          <w:rFonts w:cs="Arial"/>
          <w:noProof/>
          <w:szCs w:val="24"/>
          <w:lang w:val="pt-BR"/>
        </w:rPr>
        <w:t>Springer, Berlin, Heidelberg. https://doi.org/10.1007/978-3-642-11218-8_8</w:t>
      </w:r>
    </w:p>
    <w:p w14:paraId="62842CCC"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pt-BR"/>
        </w:rPr>
        <w:t xml:space="preserve">Ortuño, M. T., Cristóbal, P., Ferrer, J. M., Martín-Campo, F. J., Muñoz, S., Tirado, G., &amp; Vitoriano, B. (2013). </w:t>
      </w:r>
      <w:r w:rsidRPr="004961E2">
        <w:rPr>
          <w:rFonts w:cs="Arial"/>
          <w:noProof/>
          <w:szCs w:val="24"/>
          <w:lang w:val="en-US"/>
        </w:rPr>
        <w:t xml:space="preserve">Decision Aid Models and Systems for Humanitarian Logistics. </w:t>
      </w:r>
      <w:r w:rsidRPr="00B56FFF">
        <w:rPr>
          <w:rFonts w:cs="Arial"/>
          <w:noProof/>
          <w:szCs w:val="24"/>
          <w:lang w:val="en-US"/>
        </w:rPr>
        <w:t xml:space="preserve">A Survey. </w:t>
      </w:r>
      <w:r w:rsidRPr="00B56FFF">
        <w:rPr>
          <w:rFonts w:cs="Arial"/>
          <w:i/>
          <w:iCs/>
          <w:noProof/>
          <w:szCs w:val="24"/>
          <w:lang w:val="en-US"/>
        </w:rPr>
        <w:t>Atlantis Computational Intelligence Systems</w:t>
      </w:r>
      <w:r w:rsidRPr="00B56FFF">
        <w:rPr>
          <w:rFonts w:cs="Arial"/>
          <w:noProof/>
          <w:szCs w:val="24"/>
          <w:lang w:val="en-US"/>
        </w:rPr>
        <w:t xml:space="preserve">, </w:t>
      </w:r>
      <w:r w:rsidRPr="00B56FFF">
        <w:rPr>
          <w:rFonts w:cs="Arial"/>
          <w:i/>
          <w:iCs/>
          <w:noProof/>
          <w:szCs w:val="24"/>
          <w:lang w:val="en-US"/>
        </w:rPr>
        <w:t>7</w:t>
      </w:r>
      <w:r w:rsidRPr="00B56FFF">
        <w:rPr>
          <w:rFonts w:cs="Arial"/>
          <w:noProof/>
          <w:szCs w:val="24"/>
          <w:lang w:val="en-US"/>
        </w:rPr>
        <w:t>. https://doi.org/10.2991/978-94-91216-74-9_2</w:t>
      </w:r>
    </w:p>
    <w:p w14:paraId="03B76C26" w14:textId="77777777" w:rsidR="00C56DDC" w:rsidRPr="00C56DDC" w:rsidRDefault="00C56DDC" w:rsidP="00511A95">
      <w:pPr>
        <w:widowControl w:val="0"/>
        <w:autoSpaceDE w:val="0"/>
        <w:autoSpaceDN w:val="0"/>
        <w:adjustRightInd w:val="0"/>
        <w:spacing w:before="0" w:after="0" w:line="240" w:lineRule="auto"/>
        <w:ind w:left="480" w:hanging="480"/>
        <w:jc w:val="both"/>
        <w:rPr>
          <w:rFonts w:cs="Arial"/>
          <w:noProof/>
          <w:szCs w:val="24"/>
        </w:rPr>
      </w:pPr>
      <w:r w:rsidRPr="00B56FFF">
        <w:rPr>
          <w:rFonts w:cs="Arial"/>
          <w:noProof/>
          <w:szCs w:val="24"/>
          <w:lang w:val="en-US"/>
        </w:rPr>
        <w:t xml:space="preserve">Papadimitriou, C. H., &amp; Steiglitz, K. (1982). </w:t>
      </w:r>
      <w:r w:rsidRPr="00B56FFF">
        <w:rPr>
          <w:rFonts w:cs="Arial"/>
          <w:i/>
          <w:iCs/>
          <w:noProof/>
          <w:szCs w:val="24"/>
          <w:lang w:val="en-US"/>
        </w:rPr>
        <w:t>Combinatorial optimization : algorithms and complexity</w:t>
      </w:r>
      <w:r w:rsidRPr="00B56FFF">
        <w:rPr>
          <w:rFonts w:cs="Arial"/>
          <w:noProof/>
          <w:szCs w:val="24"/>
          <w:lang w:val="en-US"/>
        </w:rPr>
        <w:t xml:space="preserve">. </w:t>
      </w:r>
      <w:r w:rsidRPr="00C56DDC">
        <w:rPr>
          <w:rFonts w:cs="Arial"/>
          <w:noProof/>
          <w:szCs w:val="24"/>
        </w:rPr>
        <w:t>Prentice Hall.</w:t>
      </w:r>
    </w:p>
    <w:p w14:paraId="2EBC9FB5"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C56DDC">
        <w:rPr>
          <w:rFonts w:cs="Arial"/>
          <w:noProof/>
          <w:szCs w:val="24"/>
        </w:rPr>
        <w:t xml:space="preserve">Presidencia del Consejo de Ministros. (2017). PLAN MULTISECTORIAL ANTE HELADAS Y FRIAJE 2017. </w:t>
      </w:r>
      <w:r w:rsidRPr="00B56FFF">
        <w:rPr>
          <w:rFonts w:cs="Arial"/>
          <w:noProof/>
          <w:szCs w:val="24"/>
          <w:lang w:val="en-US"/>
        </w:rPr>
        <w:t>Retrieved from http://www.pcm.gob.pe/wp-content/uploads/2017/05/PMAHF_2017.pdf</w:t>
      </w:r>
    </w:p>
    <w:p w14:paraId="1547BB8C"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Razali, N. M., &amp; Wah, Y. B. (2011). 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7BF2A6B3"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SAP. (2018). VSR Optimization. Retrieved from https://help.sap.com/doc/saphelp_tm80/8.0/en-US/4a/5a56e958b14204b9d9a65fed58ea6f/content.htm?no_cache=true</w:t>
      </w:r>
    </w:p>
    <w:p w14:paraId="26F20DC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Schrijver, A. (2003). </w:t>
      </w:r>
      <w:r w:rsidRPr="00B56FFF">
        <w:rPr>
          <w:rFonts w:cs="Arial"/>
          <w:i/>
          <w:iCs/>
          <w:noProof/>
          <w:szCs w:val="24"/>
          <w:lang w:val="en-US"/>
        </w:rPr>
        <w:t>Combinatorial optimization : polyhedra and efficiency</w:t>
      </w:r>
      <w:r w:rsidRPr="00B56FFF">
        <w:rPr>
          <w:rFonts w:cs="Arial"/>
          <w:noProof/>
          <w:szCs w:val="24"/>
          <w:lang w:val="en-US"/>
        </w:rPr>
        <w:t>. Springer.</w:t>
      </w:r>
    </w:p>
    <w:p w14:paraId="2F0647CE"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pt-BR"/>
        </w:rPr>
      </w:pPr>
      <w:r w:rsidRPr="00B56FFF">
        <w:rPr>
          <w:rFonts w:cs="Arial"/>
          <w:noProof/>
          <w:szCs w:val="24"/>
          <w:lang w:val="en-US"/>
        </w:rPr>
        <w:t xml:space="preserve">Shapiro, S. S., &amp; Wilk, M. B. (1965). An analysis of variance test for normality (complete samples). </w:t>
      </w:r>
      <w:r w:rsidRPr="00B56FFF">
        <w:rPr>
          <w:rFonts w:cs="Arial"/>
          <w:i/>
          <w:iCs/>
          <w:noProof/>
          <w:szCs w:val="24"/>
          <w:lang w:val="pt-BR"/>
        </w:rPr>
        <w:t>Biometrika</w:t>
      </w:r>
      <w:r w:rsidRPr="00B56FFF">
        <w:rPr>
          <w:rFonts w:cs="Arial"/>
          <w:noProof/>
          <w:szCs w:val="24"/>
          <w:lang w:val="pt-BR"/>
        </w:rPr>
        <w:t xml:space="preserve">, </w:t>
      </w:r>
      <w:r w:rsidRPr="00B56FFF">
        <w:rPr>
          <w:rFonts w:cs="Arial"/>
          <w:i/>
          <w:iCs/>
          <w:noProof/>
          <w:szCs w:val="24"/>
          <w:lang w:val="pt-BR"/>
        </w:rPr>
        <w:t>52</w:t>
      </w:r>
      <w:r w:rsidRPr="00B56FFF">
        <w:rPr>
          <w:rFonts w:cs="Arial"/>
          <w:noProof/>
          <w:szCs w:val="24"/>
          <w:lang w:val="pt-BR"/>
        </w:rPr>
        <w:t>(3–4), 591–611. https://doi.org/10.1093/biomet/52.3-4.591</w:t>
      </w:r>
    </w:p>
    <w:p w14:paraId="1EFD878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pt-BR"/>
        </w:rPr>
        <w:t xml:space="preserve">Sheng, S., Dechen, Z., &amp; Xiaofei, X. (2006). </w:t>
      </w:r>
      <w:r w:rsidRPr="00B56FFF">
        <w:rPr>
          <w:rFonts w:cs="Arial"/>
          <w:noProof/>
          <w:szCs w:val="24"/>
          <w:lang w:val="en-US"/>
        </w:rPr>
        <w:t xml:space="preserve">Genetic Algorithm for the Transportation Problem with Discontinuous Piecewise Linear Cost Function. </w:t>
      </w:r>
      <w:r w:rsidRPr="00B56FFF">
        <w:rPr>
          <w:rFonts w:cs="Arial"/>
          <w:i/>
          <w:iCs/>
          <w:noProof/>
          <w:szCs w:val="24"/>
          <w:lang w:val="en-US"/>
        </w:rPr>
        <w:t>IJCSNS International Journal of Computer Science and Network Security</w:t>
      </w:r>
      <w:r w:rsidRPr="00B56FFF">
        <w:rPr>
          <w:rFonts w:cs="Arial"/>
          <w:noProof/>
          <w:szCs w:val="24"/>
          <w:lang w:val="en-US"/>
        </w:rPr>
        <w:t xml:space="preserve">, </w:t>
      </w:r>
      <w:r w:rsidRPr="00B56FFF">
        <w:rPr>
          <w:rFonts w:cs="Arial"/>
          <w:i/>
          <w:iCs/>
          <w:noProof/>
          <w:szCs w:val="24"/>
          <w:lang w:val="en-US"/>
        </w:rPr>
        <w:t>6</w:t>
      </w:r>
      <w:r w:rsidRPr="00B56FFF">
        <w:rPr>
          <w:rFonts w:cs="Arial"/>
          <w:noProof/>
          <w:szCs w:val="24"/>
          <w:lang w:val="en-US"/>
        </w:rPr>
        <w:t>(7A). Retrieved from https://pdfs.semanticscholar.org/e591/b7cc76501ed2b371008d286ced7a2a4ded37.pdf</w:t>
      </w:r>
    </w:p>
    <w:p w14:paraId="7F43EEEC"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SimpliRoute. (2018). SimpliRoute. Retrieved April 14, 2018, from https://www.simpliroute.com/</w:t>
      </w:r>
    </w:p>
    <w:p w14:paraId="6C31C121"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Toth, P., &amp; Vigo, D. (2002). </w:t>
      </w:r>
      <w:r w:rsidRPr="00B56FFF">
        <w:rPr>
          <w:rFonts w:cs="Arial"/>
          <w:i/>
          <w:iCs/>
          <w:noProof/>
          <w:szCs w:val="24"/>
          <w:lang w:val="en-US"/>
        </w:rPr>
        <w:t>The vehicle routing problem</w:t>
      </w:r>
      <w:r w:rsidRPr="00B56FFF">
        <w:rPr>
          <w:rFonts w:cs="Arial"/>
          <w:noProof/>
          <w:szCs w:val="24"/>
          <w:lang w:val="en-US"/>
        </w:rPr>
        <w:t>. Society for Industrial and Applied Mathematics. Retrieved from https://dl.acm.org/citation.cfm?id=505847</w:t>
      </w:r>
    </w:p>
    <w:p w14:paraId="4BCAF052"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Tzeng, G.-H., Cheng, H.-J., &amp; Huang, T. D. (2007). Multi-objective optimal planning for designing relief delivery systems. </w:t>
      </w:r>
      <w:r w:rsidRPr="00B56FFF">
        <w:rPr>
          <w:rFonts w:cs="Arial"/>
          <w:i/>
          <w:iCs/>
          <w:noProof/>
          <w:szCs w:val="24"/>
          <w:lang w:val="en-US"/>
        </w:rPr>
        <w:t>Transportation Research Part E 43</w:t>
      </w:r>
      <w:r w:rsidRPr="00B56FFF">
        <w:rPr>
          <w:rFonts w:cs="Arial"/>
          <w:noProof/>
          <w:szCs w:val="24"/>
          <w:lang w:val="en-US"/>
        </w:rPr>
        <w:t>. https://doi.org/10.1016/j.tre.2006.10.012</w:t>
      </w:r>
    </w:p>
    <w:p w14:paraId="437251D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Van Brummelen, G. (2013). </w:t>
      </w:r>
      <w:r w:rsidRPr="00B56FFF">
        <w:rPr>
          <w:rFonts w:cs="Arial"/>
          <w:i/>
          <w:iCs/>
          <w:noProof/>
          <w:szCs w:val="24"/>
          <w:lang w:val="en-US"/>
        </w:rPr>
        <w:t>Heavenly mathematics : the forgotten art of spherical trigonometry</w:t>
      </w:r>
      <w:r w:rsidRPr="00B56FFF">
        <w:rPr>
          <w:rFonts w:cs="Arial"/>
          <w:noProof/>
          <w:szCs w:val="24"/>
          <w:lang w:val="en-US"/>
        </w:rPr>
        <w:t>. Princeton University Press. Retrieved from https://books.google.com.pe/books?id=0BCCz8Sx5wkC&amp;pg=PR7&amp;redir_esc=y#v=onepage&amp;q&amp;f=false</w:t>
      </w:r>
    </w:p>
    <w:p w14:paraId="13BA1C4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Vignaux, G. A., &amp; Michalewicz, Z. (1991). A genetic algorithm for the linear transportation problem. </w:t>
      </w:r>
      <w:r w:rsidRPr="00B56FFF">
        <w:rPr>
          <w:rFonts w:cs="Arial"/>
          <w:i/>
          <w:iCs/>
          <w:noProof/>
          <w:szCs w:val="24"/>
          <w:lang w:val="en-US"/>
        </w:rPr>
        <w:t>IEEE Transactions on Systems, Man, and Cybernetics</w:t>
      </w:r>
      <w:r w:rsidRPr="00B56FFF">
        <w:rPr>
          <w:rFonts w:cs="Arial"/>
          <w:noProof/>
          <w:szCs w:val="24"/>
          <w:lang w:val="en-US"/>
        </w:rPr>
        <w:t xml:space="preserve">, </w:t>
      </w:r>
      <w:r w:rsidRPr="00B56FFF">
        <w:rPr>
          <w:rFonts w:cs="Arial"/>
          <w:i/>
          <w:iCs/>
          <w:noProof/>
          <w:szCs w:val="24"/>
          <w:lang w:val="en-US"/>
        </w:rPr>
        <w:t>21</w:t>
      </w:r>
      <w:r w:rsidRPr="00B56FFF">
        <w:rPr>
          <w:rFonts w:cs="Arial"/>
          <w:noProof/>
          <w:szCs w:val="24"/>
          <w:lang w:val="en-US"/>
        </w:rPr>
        <w:t>(2), 445–452. https://doi.org/10.1109/21.87092</w:t>
      </w:r>
    </w:p>
    <w:p w14:paraId="65DB25E8"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pt-BR"/>
        </w:rPr>
      </w:pPr>
      <w:r w:rsidRPr="00B56FFF">
        <w:rPr>
          <w:rFonts w:cs="Arial"/>
          <w:noProof/>
          <w:szCs w:val="24"/>
          <w:lang w:val="en-US"/>
        </w:rPr>
        <w:t xml:space="preserve">Vitoriano, B., Ortuño, · M Teresa, Tirado, G., Montero, J., Vitoriano, B., Ortuño, M. T., … Montero, J. (2011). A multi-criteria optimization model for humanitarian aid distribution. </w:t>
      </w:r>
      <w:r w:rsidRPr="00B56FFF">
        <w:rPr>
          <w:rFonts w:cs="Arial"/>
          <w:i/>
          <w:iCs/>
          <w:noProof/>
          <w:szCs w:val="24"/>
          <w:lang w:val="pt-BR"/>
        </w:rPr>
        <w:t>J Glob Optim</w:t>
      </w:r>
      <w:r w:rsidRPr="00B56FFF">
        <w:rPr>
          <w:rFonts w:cs="Arial"/>
          <w:noProof/>
          <w:szCs w:val="24"/>
          <w:lang w:val="pt-BR"/>
        </w:rPr>
        <w:t xml:space="preserve">, </w:t>
      </w:r>
      <w:r w:rsidRPr="00B56FFF">
        <w:rPr>
          <w:rFonts w:cs="Arial"/>
          <w:i/>
          <w:iCs/>
          <w:noProof/>
          <w:szCs w:val="24"/>
          <w:lang w:val="pt-BR"/>
        </w:rPr>
        <w:t>51</w:t>
      </w:r>
      <w:r w:rsidRPr="00B56FFF">
        <w:rPr>
          <w:rFonts w:cs="Arial"/>
          <w:noProof/>
          <w:szCs w:val="24"/>
          <w:lang w:val="pt-BR"/>
        </w:rPr>
        <w:t>(51). https://doi.org/10.1007/s10898-010-9603-z</w:t>
      </w:r>
    </w:p>
    <w:p w14:paraId="234A20E1"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4961E2">
        <w:rPr>
          <w:rFonts w:cs="Arial"/>
          <w:noProof/>
          <w:szCs w:val="24"/>
          <w:lang w:val="pt-BR"/>
        </w:rPr>
        <w:t xml:space="preserve">Vitoriano, B., Ortuño, M. T., Tirado, G., &amp; Montero, J. (2011). </w:t>
      </w:r>
      <w:r w:rsidRPr="00B56FFF">
        <w:rPr>
          <w:rFonts w:cs="Arial"/>
          <w:noProof/>
          <w:szCs w:val="24"/>
          <w:lang w:val="en-US"/>
        </w:rPr>
        <w:t xml:space="preserve">A multi-criteria optimization </w:t>
      </w:r>
      <w:r w:rsidRPr="00B56FFF">
        <w:rPr>
          <w:rFonts w:cs="Arial"/>
          <w:noProof/>
          <w:szCs w:val="24"/>
          <w:lang w:val="en-US"/>
        </w:rPr>
        <w:lastRenderedPageBreak/>
        <w:t xml:space="preserve">model for humanitarian aid distribution. </w:t>
      </w:r>
      <w:r w:rsidRPr="00B56FFF">
        <w:rPr>
          <w:rFonts w:cs="Arial"/>
          <w:i/>
          <w:iCs/>
          <w:noProof/>
          <w:szCs w:val="24"/>
          <w:lang w:val="en-US"/>
        </w:rPr>
        <w:t>Journal of Global Optimization</w:t>
      </w:r>
      <w:r w:rsidRPr="00B56FFF">
        <w:rPr>
          <w:rFonts w:cs="Arial"/>
          <w:noProof/>
          <w:szCs w:val="24"/>
          <w:lang w:val="en-US"/>
        </w:rPr>
        <w:t xml:space="preserve">, </w:t>
      </w:r>
      <w:r w:rsidRPr="00B56FFF">
        <w:rPr>
          <w:rFonts w:cs="Arial"/>
          <w:i/>
          <w:iCs/>
          <w:noProof/>
          <w:szCs w:val="24"/>
          <w:lang w:val="en-US"/>
        </w:rPr>
        <w:t>51</w:t>
      </w:r>
      <w:r w:rsidRPr="00B56FFF">
        <w:rPr>
          <w:rFonts w:cs="Arial"/>
          <w:noProof/>
          <w:szCs w:val="24"/>
          <w:lang w:val="en-US"/>
        </w:rPr>
        <w:t>(2), 189–208. https://doi.org/10.1007/s10898-010-9603-z</w:t>
      </w:r>
    </w:p>
    <w:p w14:paraId="6DDC2B48"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Yang, X.-S. (2014). Nature-Inspired Optimization Algorithms.</w:t>
      </w:r>
    </w:p>
    <w:p w14:paraId="3275574D" w14:textId="77777777" w:rsidR="00C56DDC" w:rsidRPr="00C56DDC" w:rsidRDefault="00C56DDC" w:rsidP="00511A95">
      <w:pPr>
        <w:widowControl w:val="0"/>
        <w:autoSpaceDE w:val="0"/>
        <w:autoSpaceDN w:val="0"/>
        <w:adjustRightInd w:val="0"/>
        <w:spacing w:before="0" w:after="0" w:line="240" w:lineRule="auto"/>
        <w:ind w:left="480" w:hanging="480"/>
        <w:jc w:val="both"/>
        <w:rPr>
          <w:rFonts w:cs="Arial"/>
          <w:noProof/>
        </w:rPr>
      </w:pPr>
      <w:r w:rsidRPr="00B56FFF">
        <w:rPr>
          <w:rFonts w:cs="Arial"/>
          <w:noProof/>
          <w:szCs w:val="24"/>
          <w:lang w:val="en-US"/>
        </w:rPr>
        <w:t xml:space="preserve">Young, K. R., &amp; Le??n, B. (2009). Natural Hazards in Peru. Causation and Vulnerability. </w:t>
      </w:r>
      <w:r w:rsidRPr="00C56DDC">
        <w:rPr>
          <w:rFonts w:cs="Arial"/>
          <w:i/>
          <w:iCs/>
          <w:noProof/>
          <w:szCs w:val="24"/>
        </w:rPr>
        <w:t>Developments in Earth Surface Processes</w:t>
      </w:r>
      <w:r w:rsidRPr="00C56DDC">
        <w:rPr>
          <w:rFonts w:cs="Arial"/>
          <w:noProof/>
          <w:szCs w:val="24"/>
        </w:rPr>
        <w:t>. https://doi.org/10.1016/S0928-2025(08)10009-8</w:t>
      </w:r>
    </w:p>
    <w:p w14:paraId="5687230F" w14:textId="321E3A26" w:rsidR="004C258E" w:rsidRPr="004C258E" w:rsidRDefault="000251B8" w:rsidP="00490363">
      <w:pPr>
        <w:spacing w:before="0" w:after="0" w:line="276" w:lineRule="auto"/>
        <w:jc w:val="both"/>
        <w:sectPr w:rsidR="004C258E" w:rsidRPr="004C258E" w:rsidSect="00663A20">
          <w:pgSz w:w="11906" w:h="16838" w:code="9"/>
          <w:pgMar w:top="2268" w:right="1418" w:bottom="1418" w:left="1985" w:header="709" w:footer="709" w:gutter="0"/>
          <w:cols w:space="708"/>
          <w:docGrid w:linePitch="360"/>
        </w:sectPr>
      </w:pPr>
      <w:r>
        <w:fldChar w:fldCharType="end"/>
      </w:r>
    </w:p>
    <w:p w14:paraId="293562D4" w14:textId="1F26E4A4" w:rsidR="00067E49" w:rsidRPr="00640230" w:rsidRDefault="00067E49" w:rsidP="00640230">
      <w:bookmarkStart w:id="155" w:name="_GoBack"/>
      <w:bookmarkEnd w:id="155"/>
    </w:p>
    <w:sectPr w:rsidR="00067E49" w:rsidRPr="00640230" w:rsidSect="00067E49">
      <w:footerReference w:type="default" r:id="rId78"/>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B584A" w14:textId="77777777" w:rsidR="00FD6892" w:rsidRDefault="00FD6892" w:rsidP="00D467F3">
      <w:pPr>
        <w:spacing w:after="0" w:line="240" w:lineRule="auto"/>
      </w:pPr>
      <w:r>
        <w:separator/>
      </w:r>
    </w:p>
  </w:endnote>
  <w:endnote w:type="continuationSeparator" w:id="0">
    <w:p w14:paraId="13D3AA4F" w14:textId="77777777" w:rsidR="00FD6892" w:rsidRDefault="00FD6892"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4961E2" w:rsidRDefault="004961E2">
    <w:pPr>
      <w:pStyle w:val="Footer"/>
      <w:jc w:val="right"/>
    </w:pPr>
  </w:p>
  <w:p w14:paraId="1FBE3BCF" w14:textId="77777777" w:rsidR="004961E2" w:rsidRDefault="004961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070566"/>
      <w:docPartObj>
        <w:docPartGallery w:val="Page Numbers (Bottom of Page)"/>
        <w:docPartUnique/>
      </w:docPartObj>
    </w:sdtPr>
    <w:sdtEndPr>
      <w:rPr>
        <w:noProof/>
      </w:rPr>
    </w:sdtEndPr>
    <w:sdtContent>
      <w:p w14:paraId="5B4C5D9F" w14:textId="77777777" w:rsidR="004961E2" w:rsidRDefault="004961E2">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4961E2" w:rsidRDefault="004961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4961E2" w:rsidRDefault="004961E2">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4961E2" w:rsidRDefault="00496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57BE4" w14:textId="77777777" w:rsidR="00FD6892" w:rsidRDefault="00FD6892" w:rsidP="00D467F3">
      <w:pPr>
        <w:spacing w:after="0" w:line="240" w:lineRule="auto"/>
      </w:pPr>
      <w:r>
        <w:separator/>
      </w:r>
    </w:p>
  </w:footnote>
  <w:footnote w:type="continuationSeparator" w:id="0">
    <w:p w14:paraId="2FDDDC8D" w14:textId="77777777" w:rsidR="00FD6892" w:rsidRDefault="00FD6892" w:rsidP="00D467F3">
      <w:pPr>
        <w:spacing w:after="0" w:line="240" w:lineRule="auto"/>
      </w:pPr>
      <w:r>
        <w:continuationSeparator/>
      </w:r>
    </w:p>
  </w:footnote>
  <w:footnote w:id="1">
    <w:p w14:paraId="3B78F919" w14:textId="24637C65" w:rsidR="004961E2" w:rsidRDefault="004961E2" w:rsidP="002A0F08">
      <w:pPr>
        <w:pStyle w:val="FootnoteText"/>
        <w:jc w:val="both"/>
      </w:pPr>
      <w:r>
        <w:rPr>
          <w:rStyle w:val="FootnoteReference"/>
        </w:rPr>
        <w:footnoteRef/>
      </w:r>
      <w:r>
        <w:t xml:space="preserve"> Como se podrá notar, no se ha aplicado la división ni la raíz cuadrada a la media cuadrática, debido a que ambas operaciones son monótonas (conservan el orden de los resultados) y por tanto no afectan a los métodos de optimizació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E67CB"/>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131D6C5D"/>
    <w:multiLevelType w:val="hybridMultilevel"/>
    <w:tmpl w:val="0896B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C83EA4"/>
    <w:multiLevelType w:val="hybridMultilevel"/>
    <w:tmpl w:val="90CEC4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DD53B9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374639CA"/>
    <w:multiLevelType w:val="hybridMultilevel"/>
    <w:tmpl w:val="D43EE0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E5276C"/>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8"/>
  </w:num>
  <w:num w:numId="2">
    <w:abstractNumId w:val="2"/>
  </w:num>
  <w:num w:numId="3">
    <w:abstractNumId w:val="4"/>
  </w:num>
  <w:num w:numId="4">
    <w:abstractNumId w:val="14"/>
  </w:num>
  <w:num w:numId="5">
    <w:abstractNumId w:val="12"/>
  </w:num>
  <w:num w:numId="6">
    <w:abstractNumId w:val="0"/>
  </w:num>
  <w:num w:numId="7">
    <w:abstractNumId w:val="5"/>
  </w:num>
  <w:num w:numId="8">
    <w:abstractNumId w:val="11"/>
  </w:num>
  <w:num w:numId="9">
    <w:abstractNumId w:val="10"/>
  </w:num>
  <w:num w:numId="10">
    <w:abstractNumId w:val="6"/>
  </w:num>
  <w:num w:numId="11">
    <w:abstractNumId w:val="7"/>
  </w:num>
  <w:num w:numId="12">
    <w:abstractNumId w:val="1"/>
  </w:num>
  <w:num w:numId="13">
    <w:abstractNumId w:val="9"/>
  </w:num>
  <w:num w:numId="14">
    <w:abstractNumId w:val="3"/>
  </w:num>
  <w:num w:numId="15">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6"/>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2221"/>
    <w:rsid w:val="000026C8"/>
    <w:rsid w:val="000044C9"/>
    <w:rsid w:val="000048F9"/>
    <w:rsid w:val="0000491D"/>
    <w:rsid w:val="00005C81"/>
    <w:rsid w:val="000068FE"/>
    <w:rsid w:val="00006974"/>
    <w:rsid w:val="000075AD"/>
    <w:rsid w:val="00010152"/>
    <w:rsid w:val="00016A5B"/>
    <w:rsid w:val="00016F2E"/>
    <w:rsid w:val="00017328"/>
    <w:rsid w:val="00020761"/>
    <w:rsid w:val="0002264F"/>
    <w:rsid w:val="00023009"/>
    <w:rsid w:val="000251B8"/>
    <w:rsid w:val="00025351"/>
    <w:rsid w:val="00026BDB"/>
    <w:rsid w:val="000306FB"/>
    <w:rsid w:val="00030A85"/>
    <w:rsid w:val="00031BCC"/>
    <w:rsid w:val="0003227A"/>
    <w:rsid w:val="000329BD"/>
    <w:rsid w:val="000333AA"/>
    <w:rsid w:val="00034594"/>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157E"/>
    <w:rsid w:val="0006393F"/>
    <w:rsid w:val="000643A9"/>
    <w:rsid w:val="000648E2"/>
    <w:rsid w:val="00065464"/>
    <w:rsid w:val="00067741"/>
    <w:rsid w:val="00067E49"/>
    <w:rsid w:val="000702CD"/>
    <w:rsid w:val="00071767"/>
    <w:rsid w:val="0007176F"/>
    <w:rsid w:val="00071B59"/>
    <w:rsid w:val="00072889"/>
    <w:rsid w:val="00073F11"/>
    <w:rsid w:val="00073FC0"/>
    <w:rsid w:val="00075DCC"/>
    <w:rsid w:val="000775E9"/>
    <w:rsid w:val="00080783"/>
    <w:rsid w:val="00082640"/>
    <w:rsid w:val="000831D9"/>
    <w:rsid w:val="00084A53"/>
    <w:rsid w:val="00086C55"/>
    <w:rsid w:val="00091393"/>
    <w:rsid w:val="0009639D"/>
    <w:rsid w:val="000967B3"/>
    <w:rsid w:val="00097164"/>
    <w:rsid w:val="00097721"/>
    <w:rsid w:val="000A0878"/>
    <w:rsid w:val="000A0A61"/>
    <w:rsid w:val="000A16E6"/>
    <w:rsid w:val="000A254B"/>
    <w:rsid w:val="000A257D"/>
    <w:rsid w:val="000A26B6"/>
    <w:rsid w:val="000A2E5D"/>
    <w:rsid w:val="000A7366"/>
    <w:rsid w:val="000A7E3B"/>
    <w:rsid w:val="000B1016"/>
    <w:rsid w:val="000B3296"/>
    <w:rsid w:val="000B52AB"/>
    <w:rsid w:val="000B57AD"/>
    <w:rsid w:val="000B62DB"/>
    <w:rsid w:val="000B65ED"/>
    <w:rsid w:val="000B6868"/>
    <w:rsid w:val="000B7DD7"/>
    <w:rsid w:val="000C441C"/>
    <w:rsid w:val="000C4A11"/>
    <w:rsid w:val="000C7057"/>
    <w:rsid w:val="000D0893"/>
    <w:rsid w:val="000D1E61"/>
    <w:rsid w:val="000D1FD2"/>
    <w:rsid w:val="000D25F3"/>
    <w:rsid w:val="000D377C"/>
    <w:rsid w:val="000D4C0A"/>
    <w:rsid w:val="000D5731"/>
    <w:rsid w:val="000D598B"/>
    <w:rsid w:val="000D60F2"/>
    <w:rsid w:val="000D672F"/>
    <w:rsid w:val="000D6A64"/>
    <w:rsid w:val="000D72FC"/>
    <w:rsid w:val="000E17E1"/>
    <w:rsid w:val="000E2278"/>
    <w:rsid w:val="000E2C2F"/>
    <w:rsid w:val="000E56CC"/>
    <w:rsid w:val="000E75AC"/>
    <w:rsid w:val="000E7C75"/>
    <w:rsid w:val="000E7F3F"/>
    <w:rsid w:val="000F011D"/>
    <w:rsid w:val="000F15D6"/>
    <w:rsid w:val="000F1A8B"/>
    <w:rsid w:val="000F3B0A"/>
    <w:rsid w:val="000F3C69"/>
    <w:rsid w:val="000F4435"/>
    <w:rsid w:val="000F48AA"/>
    <w:rsid w:val="000F49AC"/>
    <w:rsid w:val="000F4C98"/>
    <w:rsid w:val="000F5FEA"/>
    <w:rsid w:val="000F6A16"/>
    <w:rsid w:val="000F7231"/>
    <w:rsid w:val="000F7DCB"/>
    <w:rsid w:val="0010019C"/>
    <w:rsid w:val="001008B4"/>
    <w:rsid w:val="00101080"/>
    <w:rsid w:val="00101F19"/>
    <w:rsid w:val="00102637"/>
    <w:rsid w:val="00103BF1"/>
    <w:rsid w:val="0010453A"/>
    <w:rsid w:val="00106FB2"/>
    <w:rsid w:val="00110A07"/>
    <w:rsid w:val="001114A9"/>
    <w:rsid w:val="00111F13"/>
    <w:rsid w:val="001120D4"/>
    <w:rsid w:val="00112585"/>
    <w:rsid w:val="00112727"/>
    <w:rsid w:val="00112BDA"/>
    <w:rsid w:val="001139E2"/>
    <w:rsid w:val="00114B5C"/>
    <w:rsid w:val="00115EDF"/>
    <w:rsid w:val="00116658"/>
    <w:rsid w:val="001168B6"/>
    <w:rsid w:val="00116C04"/>
    <w:rsid w:val="001204A8"/>
    <w:rsid w:val="0012097C"/>
    <w:rsid w:val="001214E9"/>
    <w:rsid w:val="00122D97"/>
    <w:rsid w:val="0012301D"/>
    <w:rsid w:val="00123359"/>
    <w:rsid w:val="00124098"/>
    <w:rsid w:val="00124742"/>
    <w:rsid w:val="00124B8B"/>
    <w:rsid w:val="00124FD3"/>
    <w:rsid w:val="001251C2"/>
    <w:rsid w:val="00125B6C"/>
    <w:rsid w:val="001262CB"/>
    <w:rsid w:val="00126AE7"/>
    <w:rsid w:val="00127F5F"/>
    <w:rsid w:val="0013077D"/>
    <w:rsid w:val="00131B70"/>
    <w:rsid w:val="00132CB9"/>
    <w:rsid w:val="00133329"/>
    <w:rsid w:val="00134211"/>
    <w:rsid w:val="00134914"/>
    <w:rsid w:val="00141875"/>
    <w:rsid w:val="001418D9"/>
    <w:rsid w:val="00144129"/>
    <w:rsid w:val="0014678D"/>
    <w:rsid w:val="001517E2"/>
    <w:rsid w:val="00152BAF"/>
    <w:rsid w:val="0015403E"/>
    <w:rsid w:val="001541FD"/>
    <w:rsid w:val="00154D53"/>
    <w:rsid w:val="00155267"/>
    <w:rsid w:val="00155B1B"/>
    <w:rsid w:val="001577E6"/>
    <w:rsid w:val="00157B49"/>
    <w:rsid w:val="00157C0A"/>
    <w:rsid w:val="00160926"/>
    <w:rsid w:val="00160A84"/>
    <w:rsid w:val="00160B9B"/>
    <w:rsid w:val="00162B9D"/>
    <w:rsid w:val="001638D0"/>
    <w:rsid w:val="00165A23"/>
    <w:rsid w:val="001667CA"/>
    <w:rsid w:val="00171630"/>
    <w:rsid w:val="001719E5"/>
    <w:rsid w:val="00176691"/>
    <w:rsid w:val="00177803"/>
    <w:rsid w:val="00177877"/>
    <w:rsid w:val="001805A5"/>
    <w:rsid w:val="0018163E"/>
    <w:rsid w:val="00182CE6"/>
    <w:rsid w:val="001832B9"/>
    <w:rsid w:val="00183AE8"/>
    <w:rsid w:val="0018493A"/>
    <w:rsid w:val="00184E3F"/>
    <w:rsid w:val="001854BD"/>
    <w:rsid w:val="00187D68"/>
    <w:rsid w:val="00190874"/>
    <w:rsid w:val="0019194B"/>
    <w:rsid w:val="00192806"/>
    <w:rsid w:val="0019339B"/>
    <w:rsid w:val="0019346E"/>
    <w:rsid w:val="00193C1A"/>
    <w:rsid w:val="00193D2C"/>
    <w:rsid w:val="00194CA3"/>
    <w:rsid w:val="00195131"/>
    <w:rsid w:val="001A05A9"/>
    <w:rsid w:val="001A2197"/>
    <w:rsid w:val="001A3330"/>
    <w:rsid w:val="001A5C33"/>
    <w:rsid w:val="001A68B1"/>
    <w:rsid w:val="001A771F"/>
    <w:rsid w:val="001B084F"/>
    <w:rsid w:val="001B18A2"/>
    <w:rsid w:val="001B2B69"/>
    <w:rsid w:val="001B2FA4"/>
    <w:rsid w:val="001B3333"/>
    <w:rsid w:val="001B3EE4"/>
    <w:rsid w:val="001B4B55"/>
    <w:rsid w:val="001B7E30"/>
    <w:rsid w:val="001C0D73"/>
    <w:rsid w:val="001C188E"/>
    <w:rsid w:val="001C1A5F"/>
    <w:rsid w:val="001C29F7"/>
    <w:rsid w:val="001C3568"/>
    <w:rsid w:val="001C3E6A"/>
    <w:rsid w:val="001C453B"/>
    <w:rsid w:val="001C55AB"/>
    <w:rsid w:val="001C6635"/>
    <w:rsid w:val="001C7F29"/>
    <w:rsid w:val="001D1AAC"/>
    <w:rsid w:val="001D1DA6"/>
    <w:rsid w:val="001D283D"/>
    <w:rsid w:val="001D2A5B"/>
    <w:rsid w:val="001D2A9D"/>
    <w:rsid w:val="001D30AD"/>
    <w:rsid w:val="001D3157"/>
    <w:rsid w:val="001D4666"/>
    <w:rsid w:val="001D499D"/>
    <w:rsid w:val="001D734E"/>
    <w:rsid w:val="001E072D"/>
    <w:rsid w:val="001E0E5D"/>
    <w:rsid w:val="001E1195"/>
    <w:rsid w:val="001E15B8"/>
    <w:rsid w:val="001E36F3"/>
    <w:rsid w:val="001E3A66"/>
    <w:rsid w:val="001E4DE9"/>
    <w:rsid w:val="001E755B"/>
    <w:rsid w:val="001E7DE2"/>
    <w:rsid w:val="001F1404"/>
    <w:rsid w:val="001F1847"/>
    <w:rsid w:val="001F2A09"/>
    <w:rsid w:val="001F32FF"/>
    <w:rsid w:val="001F3CF9"/>
    <w:rsid w:val="001F419B"/>
    <w:rsid w:val="001F41D6"/>
    <w:rsid w:val="001F4565"/>
    <w:rsid w:val="001F59CB"/>
    <w:rsid w:val="001F5B59"/>
    <w:rsid w:val="001F69D6"/>
    <w:rsid w:val="002011EB"/>
    <w:rsid w:val="00201610"/>
    <w:rsid w:val="0020298B"/>
    <w:rsid w:val="00204ECB"/>
    <w:rsid w:val="00206B80"/>
    <w:rsid w:val="00207849"/>
    <w:rsid w:val="00207BEC"/>
    <w:rsid w:val="00210C5E"/>
    <w:rsid w:val="00212BE3"/>
    <w:rsid w:val="002135EB"/>
    <w:rsid w:val="002141F0"/>
    <w:rsid w:val="002153C0"/>
    <w:rsid w:val="00215D9A"/>
    <w:rsid w:val="002171B8"/>
    <w:rsid w:val="00217D6A"/>
    <w:rsid w:val="002216F5"/>
    <w:rsid w:val="0022263C"/>
    <w:rsid w:val="00222BFB"/>
    <w:rsid w:val="00223936"/>
    <w:rsid w:val="00223B55"/>
    <w:rsid w:val="002265E5"/>
    <w:rsid w:val="00226E2C"/>
    <w:rsid w:val="00226FAF"/>
    <w:rsid w:val="00227354"/>
    <w:rsid w:val="00230E53"/>
    <w:rsid w:val="002317C2"/>
    <w:rsid w:val="0023591A"/>
    <w:rsid w:val="00236A80"/>
    <w:rsid w:val="00237267"/>
    <w:rsid w:val="00237A1B"/>
    <w:rsid w:val="00237F22"/>
    <w:rsid w:val="00240219"/>
    <w:rsid w:val="002405C8"/>
    <w:rsid w:val="00242DDF"/>
    <w:rsid w:val="002433E6"/>
    <w:rsid w:val="002448A0"/>
    <w:rsid w:val="00244DED"/>
    <w:rsid w:val="00245161"/>
    <w:rsid w:val="0024610C"/>
    <w:rsid w:val="00247314"/>
    <w:rsid w:val="00250495"/>
    <w:rsid w:val="002513FB"/>
    <w:rsid w:val="00251533"/>
    <w:rsid w:val="00252018"/>
    <w:rsid w:val="00252979"/>
    <w:rsid w:val="00252B65"/>
    <w:rsid w:val="00253147"/>
    <w:rsid w:val="00253363"/>
    <w:rsid w:val="00253847"/>
    <w:rsid w:val="00253D39"/>
    <w:rsid w:val="00253F33"/>
    <w:rsid w:val="00255467"/>
    <w:rsid w:val="002562B0"/>
    <w:rsid w:val="00256E20"/>
    <w:rsid w:val="002574BF"/>
    <w:rsid w:val="00260EB0"/>
    <w:rsid w:val="00261162"/>
    <w:rsid w:val="0026289B"/>
    <w:rsid w:val="00262D48"/>
    <w:rsid w:val="00264025"/>
    <w:rsid w:val="00264E33"/>
    <w:rsid w:val="002666A4"/>
    <w:rsid w:val="00267EC0"/>
    <w:rsid w:val="002709B4"/>
    <w:rsid w:val="00270F9F"/>
    <w:rsid w:val="002717FA"/>
    <w:rsid w:val="002735D6"/>
    <w:rsid w:val="00274439"/>
    <w:rsid w:val="002747AD"/>
    <w:rsid w:val="00275242"/>
    <w:rsid w:val="00275598"/>
    <w:rsid w:val="00276793"/>
    <w:rsid w:val="0027683C"/>
    <w:rsid w:val="00276903"/>
    <w:rsid w:val="0028017A"/>
    <w:rsid w:val="00280CF8"/>
    <w:rsid w:val="00280D2D"/>
    <w:rsid w:val="002810C5"/>
    <w:rsid w:val="00281616"/>
    <w:rsid w:val="00285874"/>
    <w:rsid w:val="00291CA5"/>
    <w:rsid w:val="00291E55"/>
    <w:rsid w:val="00292457"/>
    <w:rsid w:val="00294523"/>
    <w:rsid w:val="00294D07"/>
    <w:rsid w:val="00295DF5"/>
    <w:rsid w:val="00296797"/>
    <w:rsid w:val="0029720F"/>
    <w:rsid w:val="002A0F08"/>
    <w:rsid w:val="002A1E13"/>
    <w:rsid w:val="002A2281"/>
    <w:rsid w:val="002A2873"/>
    <w:rsid w:val="002A2D10"/>
    <w:rsid w:val="002A3551"/>
    <w:rsid w:val="002A396D"/>
    <w:rsid w:val="002A3C40"/>
    <w:rsid w:val="002A4663"/>
    <w:rsid w:val="002A51B6"/>
    <w:rsid w:val="002A6208"/>
    <w:rsid w:val="002A6BB1"/>
    <w:rsid w:val="002B063E"/>
    <w:rsid w:val="002B65BA"/>
    <w:rsid w:val="002B68B4"/>
    <w:rsid w:val="002B7353"/>
    <w:rsid w:val="002C27ED"/>
    <w:rsid w:val="002C2EF6"/>
    <w:rsid w:val="002C3927"/>
    <w:rsid w:val="002C52B1"/>
    <w:rsid w:val="002C72B4"/>
    <w:rsid w:val="002D166B"/>
    <w:rsid w:val="002D2148"/>
    <w:rsid w:val="002D29E8"/>
    <w:rsid w:val="002D2AD4"/>
    <w:rsid w:val="002D2EE5"/>
    <w:rsid w:val="002D33A2"/>
    <w:rsid w:val="002D354C"/>
    <w:rsid w:val="002D4117"/>
    <w:rsid w:val="002D4D81"/>
    <w:rsid w:val="002D5060"/>
    <w:rsid w:val="002D6CA5"/>
    <w:rsid w:val="002D6CCC"/>
    <w:rsid w:val="002E02D1"/>
    <w:rsid w:val="002E1E25"/>
    <w:rsid w:val="002E1EF6"/>
    <w:rsid w:val="002E2190"/>
    <w:rsid w:val="002E21E7"/>
    <w:rsid w:val="002E23DB"/>
    <w:rsid w:val="002E40DE"/>
    <w:rsid w:val="002E4620"/>
    <w:rsid w:val="002E62E4"/>
    <w:rsid w:val="002E6485"/>
    <w:rsid w:val="002E64C3"/>
    <w:rsid w:val="002E72BD"/>
    <w:rsid w:val="002F1666"/>
    <w:rsid w:val="002F30C5"/>
    <w:rsid w:val="002F4A1A"/>
    <w:rsid w:val="002F5C3C"/>
    <w:rsid w:val="002F69CF"/>
    <w:rsid w:val="00301223"/>
    <w:rsid w:val="00301285"/>
    <w:rsid w:val="00301596"/>
    <w:rsid w:val="00301BF1"/>
    <w:rsid w:val="00302376"/>
    <w:rsid w:val="0030396B"/>
    <w:rsid w:val="00305E50"/>
    <w:rsid w:val="0030644C"/>
    <w:rsid w:val="0030668D"/>
    <w:rsid w:val="003079D2"/>
    <w:rsid w:val="00310C46"/>
    <w:rsid w:val="0031108D"/>
    <w:rsid w:val="003112C4"/>
    <w:rsid w:val="00313F24"/>
    <w:rsid w:val="00315531"/>
    <w:rsid w:val="00317114"/>
    <w:rsid w:val="0031737C"/>
    <w:rsid w:val="00317654"/>
    <w:rsid w:val="00322163"/>
    <w:rsid w:val="00323218"/>
    <w:rsid w:val="00323CC5"/>
    <w:rsid w:val="0032434D"/>
    <w:rsid w:val="00325981"/>
    <w:rsid w:val="00325AC4"/>
    <w:rsid w:val="00326B2B"/>
    <w:rsid w:val="003302EA"/>
    <w:rsid w:val="00330EEC"/>
    <w:rsid w:val="003337C1"/>
    <w:rsid w:val="0033599E"/>
    <w:rsid w:val="00336ADC"/>
    <w:rsid w:val="00336F31"/>
    <w:rsid w:val="00337546"/>
    <w:rsid w:val="003414A6"/>
    <w:rsid w:val="00341609"/>
    <w:rsid w:val="003418A0"/>
    <w:rsid w:val="00342809"/>
    <w:rsid w:val="00343774"/>
    <w:rsid w:val="00343997"/>
    <w:rsid w:val="0034608D"/>
    <w:rsid w:val="00346FF9"/>
    <w:rsid w:val="00351354"/>
    <w:rsid w:val="00351C1A"/>
    <w:rsid w:val="0035257E"/>
    <w:rsid w:val="00353196"/>
    <w:rsid w:val="00353C2D"/>
    <w:rsid w:val="00353FE0"/>
    <w:rsid w:val="0035446C"/>
    <w:rsid w:val="00355F5F"/>
    <w:rsid w:val="00357652"/>
    <w:rsid w:val="00357F2A"/>
    <w:rsid w:val="00360CE8"/>
    <w:rsid w:val="00361FC2"/>
    <w:rsid w:val="003629AF"/>
    <w:rsid w:val="00362AE2"/>
    <w:rsid w:val="00363820"/>
    <w:rsid w:val="003639DA"/>
    <w:rsid w:val="00363E21"/>
    <w:rsid w:val="0036551C"/>
    <w:rsid w:val="00365AA8"/>
    <w:rsid w:val="003660C0"/>
    <w:rsid w:val="003701CF"/>
    <w:rsid w:val="00370426"/>
    <w:rsid w:val="00370941"/>
    <w:rsid w:val="00370AFF"/>
    <w:rsid w:val="00371B38"/>
    <w:rsid w:val="00371E62"/>
    <w:rsid w:val="00372BF1"/>
    <w:rsid w:val="00374136"/>
    <w:rsid w:val="00376C3D"/>
    <w:rsid w:val="003800A1"/>
    <w:rsid w:val="003817BA"/>
    <w:rsid w:val="00383C1B"/>
    <w:rsid w:val="00385DED"/>
    <w:rsid w:val="0038610E"/>
    <w:rsid w:val="00386DA3"/>
    <w:rsid w:val="00390D44"/>
    <w:rsid w:val="00390F38"/>
    <w:rsid w:val="0039230A"/>
    <w:rsid w:val="0039417F"/>
    <w:rsid w:val="0039471D"/>
    <w:rsid w:val="0039694B"/>
    <w:rsid w:val="003A48D1"/>
    <w:rsid w:val="003A5DCC"/>
    <w:rsid w:val="003A6892"/>
    <w:rsid w:val="003A6A22"/>
    <w:rsid w:val="003A7061"/>
    <w:rsid w:val="003A70CD"/>
    <w:rsid w:val="003B0F48"/>
    <w:rsid w:val="003B36E9"/>
    <w:rsid w:val="003B42EA"/>
    <w:rsid w:val="003B52CD"/>
    <w:rsid w:val="003B5635"/>
    <w:rsid w:val="003B75B9"/>
    <w:rsid w:val="003B7673"/>
    <w:rsid w:val="003B7675"/>
    <w:rsid w:val="003B7FB4"/>
    <w:rsid w:val="003C1C9A"/>
    <w:rsid w:val="003C226B"/>
    <w:rsid w:val="003C2518"/>
    <w:rsid w:val="003C2FFD"/>
    <w:rsid w:val="003C4292"/>
    <w:rsid w:val="003C52BF"/>
    <w:rsid w:val="003C6DD0"/>
    <w:rsid w:val="003C701D"/>
    <w:rsid w:val="003D0711"/>
    <w:rsid w:val="003D0715"/>
    <w:rsid w:val="003D09CE"/>
    <w:rsid w:val="003D2304"/>
    <w:rsid w:val="003D28EE"/>
    <w:rsid w:val="003D5CDD"/>
    <w:rsid w:val="003D6670"/>
    <w:rsid w:val="003D6A72"/>
    <w:rsid w:val="003D74D1"/>
    <w:rsid w:val="003E08E4"/>
    <w:rsid w:val="003E112A"/>
    <w:rsid w:val="003E52D2"/>
    <w:rsid w:val="003E75B7"/>
    <w:rsid w:val="003E77C6"/>
    <w:rsid w:val="003E7EA4"/>
    <w:rsid w:val="003F1145"/>
    <w:rsid w:val="003F1246"/>
    <w:rsid w:val="003F33AB"/>
    <w:rsid w:val="003F4973"/>
    <w:rsid w:val="003F6B69"/>
    <w:rsid w:val="003F6D1E"/>
    <w:rsid w:val="00400E6D"/>
    <w:rsid w:val="00404332"/>
    <w:rsid w:val="00404539"/>
    <w:rsid w:val="00404CE4"/>
    <w:rsid w:val="00404F83"/>
    <w:rsid w:val="004065C2"/>
    <w:rsid w:val="00406E8F"/>
    <w:rsid w:val="004078A8"/>
    <w:rsid w:val="00407CC7"/>
    <w:rsid w:val="00410788"/>
    <w:rsid w:val="0041105D"/>
    <w:rsid w:val="00411B90"/>
    <w:rsid w:val="004124AA"/>
    <w:rsid w:val="0041252C"/>
    <w:rsid w:val="00412868"/>
    <w:rsid w:val="00413E15"/>
    <w:rsid w:val="00414825"/>
    <w:rsid w:val="00416292"/>
    <w:rsid w:val="0041674F"/>
    <w:rsid w:val="004167C9"/>
    <w:rsid w:val="004202C6"/>
    <w:rsid w:val="00421041"/>
    <w:rsid w:val="0042113C"/>
    <w:rsid w:val="00422676"/>
    <w:rsid w:val="0042331D"/>
    <w:rsid w:val="004233CF"/>
    <w:rsid w:val="00423680"/>
    <w:rsid w:val="0042413F"/>
    <w:rsid w:val="00424904"/>
    <w:rsid w:val="00425C0E"/>
    <w:rsid w:val="00425D21"/>
    <w:rsid w:val="00427462"/>
    <w:rsid w:val="004274F3"/>
    <w:rsid w:val="00427980"/>
    <w:rsid w:val="00427A6F"/>
    <w:rsid w:val="00430812"/>
    <w:rsid w:val="00430DDE"/>
    <w:rsid w:val="00431B5A"/>
    <w:rsid w:val="004325A9"/>
    <w:rsid w:val="00432E35"/>
    <w:rsid w:val="00434E9B"/>
    <w:rsid w:val="00434FA9"/>
    <w:rsid w:val="004363CD"/>
    <w:rsid w:val="00436A43"/>
    <w:rsid w:val="00436EDC"/>
    <w:rsid w:val="004372D6"/>
    <w:rsid w:val="004436A1"/>
    <w:rsid w:val="00444306"/>
    <w:rsid w:val="00444418"/>
    <w:rsid w:val="00444A22"/>
    <w:rsid w:val="0044628A"/>
    <w:rsid w:val="0045114D"/>
    <w:rsid w:val="00451DE4"/>
    <w:rsid w:val="00453F47"/>
    <w:rsid w:val="00454C3B"/>
    <w:rsid w:val="00455564"/>
    <w:rsid w:val="00455FA2"/>
    <w:rsid w:val="00456023"/>
    <w:rsid w:val="00460688"/>
    <w:rsid w:val="00460A37"/>
    <w:rsid w:val="0046225B"/>
    <w:rsid w:val="0046311E"/>
    <w:rsid w:val="00463679"/>
    <w:rsid w:val="004641EE"/>
    <w:rsid w:val="00464CC7"/>
    <w:rsid w:val="004653D3"/>
    <w:rsid w:val="00465777"/>
    <w:rsid w:val="004668B9"/>
    <w:rsid w:val="004703B6"/>
    <w:rsid w:val="004708F6"/>
    <w:rsid w:val="00470AF5"/>
    <w:rsid w:val="00471D61"/>
    <w:rsid w:val="0047244F"/>
    <w:rsid w:val="00472E9A"/>
    <w:rsid w:val="0047380F"/>
    <w:rsid w:val="004754C5"/>
    <w:rsid w:val="00475828"/>
    <w:rsid w:val="00476E9E"/>
    <w:rsid w:val="00480718"/>
    <w:rsid w:val="00482979"/>
    <w:rsid w:val="00483000"/>
    <w:rsid w:val="0048302F"/>
    <w:rsid w:val="004838DA"/>
    <w:rsid w:val="00486219"/>
    <w:rsid w:val="00490363"/>
    <w:rsid w:val="004920A9"/>
    <w:rsid w:val="00493036"/>
    <w:rsid w:val="00495633"/>
    <w:rsid w:val="004961E2"/>
    <w:rsid w:val="00496241"/>
    <w:rsid w:val="0049675F"/>
    <w:rsid w:val="004A052B"/>
    <w:rsid w:val="004A08B7"/>
    <w:rsid w:val="004A193D"/>
    <w:rsid w:val="004A2D6B"/>
    <w:rsid w:val="004A402F"/>
    <w:rsid w:val="004A404E"/>
    <w:rsid w:val="004A7265"/>
    <w:rsid w:val="004A7691"/>
    <w:rsid w:val="004B20D2"/>
    <w:rsid w:val="004B2392"/>
    <w:rsid w:val="004C04A2"/>
    <w:rsid w:val="004C258E"/>
    <w:rsid w:val="004C41FB"/>
    <w:rsid w:val="004C4435"/>
    <w:rsid w:val="004C4ECC"/>
    <w:rsid w:val="004C4FBC"/>
    <w:rsid w:val="004C614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250B"/>
    <w:rsid w:val="004F30F5"/>
    <w:rsid w:val="004F6981"/>
    <w:rsid w:val="00500665"/>
    <w:rsid w:val="005008C4"/>
    <w:rsid w:val="00500B8F"/>
    <w:rsid w:val="005020B2"/>
    <w:rsid w:val="00502B89"/>
    <w:rsid w:val="005069FE"/>
    <w:rsid w:val="00506DA4"/>
    <w:rsid w:val="00507E52"/>
    <w:rsid w:val="005105BC"/>
    <w:rsid w:val="005113A1"/>
    <w:rsid w:val="00511477"/>
    <w:rsid w:val="00511902"/>
    <w:rsid w:val="00511A95"/>
    <w:rsid w:val="005126AF"/>
    <w:rsid w:val="00512E89"/>
    <w:rsid w:val="00513F51"/>
    <w:rsid w:val="00514175"/>
    <w:rsid w:val="00515DC1"/>
    <w:rsid w:val="00521278"/>
    <w:rsid w:val="00523550"/>
    <w:rsid w:val="00523D84"/>
    <w:rsid w:val="0052453F"/>
    <w:rsid w:val="00524C1E"/>
    <w:rsid w:val="0052583F"/>
    <w:rsid w:val="00526BB3"/>
    <w:rsid w:val="005271B9"/>
    <w:rsid w:val="00530076"/>
    <w:rsid w:val="005303F8"/>
    <w:rsid w:val="00530AB4"/>
    <w:rsid w:val="00530DDA"/>
    <w:rsid w:val="00531E8E"/>
    <w:rsid w:val="0053281C"/>
    <w:rsid w:val="005329DF"/>
    <w:rsid w:val="00534FFA"/>
    <w:rsid w:val="005351F3"/>
    <w:rsid w:val="00535DEB"/>
    <w:rsid w:val="00536493"/>
    <w:rsid w:val="005372A3"/>
    <w:rsid w:val="0053747D"/>
    <w:rsid w:val="00540243"/>
    <w:rsid w:val="00540C2A"/>
    <w:rsid w:val="00544014"/>
    <w:rsid w:val="005441EF"/>
    <w:rsid w:val="00545242"/>
    <w:rsid w:val="00545476"/>
    <w:rsid w:val="005458EA"/>
    <w:rsid w:val="005466A7"/>
    <w:rsid w:val="005472F8"/>
    <w:rsid w:val="0055040D"/>
    <w:rsid w:val="00551D11"/>
    <w:rsid w:val="00553E99"/>
    <w:rsid w:val="0055483A"/>
    <w:rsid w:val="00554CB3"/>
    <w:rsid w:val="00554D23"/>
    <w:rsid w:val="005555C7"/>
    <w:rsid w:val="00555826"/>
    <w:rsid w:val="00555FCF"/>
    <w:rsid w:val="00556B97"/>
    <w:rsid w:val="00561B1B"/>
    <w:rsid w:val="00561F03"/>
    <w:rsid w:val="005624E0"/>
    <w:rsid w:val="00562BF9"/>
    <w:rsid w:val="00564A73"/>
    <w:rsid w:val="00564C3E"/>
    <w:rsid w:val="00573811"/>
    <w:rsid w:val="00574243"/>
    <w:rsid w:val="00575E5F"/>
    <w:rsid w:val="00577E55"/>
    <w:rsid w:val="005826C8"/>
    <w:rsid w:val="0058345C"/>
    <w:rsid w:val="005863BB"/>
    <w:rsid w:val="00586A04"/>
    <w:rsid w:val="00586C83"/>
    <w:rsid w:val="00586E2A"/>
    <w:rsid w:val="0058717D"/>
    <w:rsid w:val="00590070"/>
    <w:rsid w:val="00590B80"/>
    <w:rsid w:val="00591BA5"/>
    <w:rsid w:val="00593D1C"/>
    <w:rsid w:val="005944CA"/>
    <w:rsid w:val="0059614E"/>
    <w:rsid w:val="0059743A"/>
    <w:rsid w:val="005979EE"/>
    <w:rsid w:val="00597A62"/>
    <w:rsid w:val="005A1FBB"/>
    <w:rsid w:val="005A2880"/>
    <w:rsid w:val="005A6AEC"/>
    <w:rsid w:val="005B182D"/>
    <w:rsid w:val="005B18A6"/>
    <w:rsid w:val="005B241D"/>
    <w:rsid w:val="005B3287"/>
    <w:rsid w:val="005B3B22"/>
    <w:rsid w:val="005B3CB3"/>
    <w:rsid w:val="005B661F"/>
    <w:rsid w:val="005B71B3"/>
    <w:rsid w:val="005C1831"/>
    <w:rsid w:val="005C193A"/>
    <w:rsid w:val="005C1B69"/>
    <w:rsid w:val="005C1DB7"/>
    <w:rsid w:val="005C1DD8"/>
    <w:rsid w:val="005C2710"/>
    <w:rsid w:val="005C29D8"/>
    <w:rsid w:val="005C3776"/>
    <w:rsid w:val="005C40D5"/>
    <w:rsid w:val="005C5C85"/>
    <w:rsid w:val="005C63E2"/>
    <w:rsid w:val="005C6CF9"/>
    <w:rsid w:val="005D19F1"/>
    <w:rsid w:val="005D251F"/>
    <w:rsid w:val="005D2BD4"/>
    <w:rsid w:val="005D345F"/>
    <w:rsid w:val="005D3F6D"/>
    <w:rsid w:val="005D3F93"/>
    <w:rsid w:val="005D493C"/>
    <w:rsid w:val="005D4F34"/>
    <w:rsid w:val="005D5C61"/>
    <w:rsid w:val="005D7173"/>
    <w:rsid w:val="005D7398"/>
    <w:rsid w:val="005E04A3"/>
    <w:rsid w:val="005E16B5"/>
    <w:rsid w:val="005E1855"/>
    <w:rsid w:val="005E2ECC"/>
    <w:rsid w:val="005E3431"/>
    <w:rsid w:val="005E3856"/>
    <w:rsid w:val="005E67D6"/>
    <w:rsid w:val="005E6EF6"/>
    <w:rsid w:val="005E7CD3"/>
    <w:rsid w:val="005F0978"/>
    <w:rsid w:val="005F22CC"/>
    <w:rsid w:val="005F2559"/>
    <w:rsid w:val="005F25ED"/>
    <w:rsid w:val="005F27C3"/>
    <w:rsid w:val="005F2BA9"/>
    <w:rsid w:val="005F3A7C"/>
    <w:rsid w:val="005F406E"/>
    <w:rsid w:val="005F4506"/>
    <w:rsid w:val="005F4D2C"/>
    <w:rsid w:val="005F7575"/>
    <w:rsid w:val="005F79D8"/>
    <w:rsid w:val="005F7A98"/>
    <w:rsid w:val="00600D02"/>
    <w:rsid w:val="006017BF"/>
    <w:rsid w:val="00603785"/>
    <w:rsid w:val="00604EF8"/>
    <w:rsid w:val="00605179"/>
    <w:rsid w:val="0060530A"/>
    <w:rsid w:val="0060569F"/>
    <w:rsid w:val="0061109A"/>
    <w:rsid w:val="00611BEA"/>
    <w:rsid w:val="00611F69"/>
    <w:rsid w:val="006123FA"/>
    <w:rsid w:val="00613296"/>
    <w:rsid w:val="006134CC"/>
    <w:rsid w:val="00614DA0"/>
    <w:rsid w:val="00614E10"/>
    <w:rsid w:val="0061743D"/>
    <w:rsid w:val="0061789C"/>
    <w:rsid w:val="00622036"/>
    <w:rsid w:val="00623E89"/>
    <w:rsid w:val="00624A10"/>
    <w:rsid w:val="0062507C"/>
    <w:rsid w:val="0062591E"/>
    <w:rsid w:val="00626B9C"/>
    <w:rsid w:val="00626CC0"/>
    <w:rsid w:val="0062790A"/>
    <w:rsid w:val="0063134B"/>
    <w:rsid w:val="00632D75"/>
    <w:rsid w:val="00633C43"/>
    <w:rsid w:val="00633D9F"/>
    <w:rsid w:val="00635968"/>
    <w:rsid w:val="0063640C"/>
    <w:rsid w:val="00636A7A"/>
    <w:rsid w:val="00640230"/>
    <w:rsid w:val="006408FF"/>
    <w:rsid w:val="00641159"/>
    <w:rsid w:val="00641E30"/>
    <w:rsid w:val="0064210F"/>
    <w:rsid w:val="00642DCF"/>
    <w:rsid w:val="00642FBA"/>
    <w:rsid w:val="00644D80"/>
    <w:rsid w:val="00645EC7"/>
    <w:rsid w:val="00646204"/>
    <w:rsid w:val="006467A1"/>
    <w:rsid w:val="00646B46"/>
    <w:rsid w:val="00646ED0"/>
    <w:rsid w:val="00646FE7"/>
    <w:rsid w:val="00647375"/>
    <w:rsid w:val="00647F76"/>
    <w:rsid w:val="006520E5"/>
    <w:rsid w:val="00652593"/>
    <w:rsid w:val="00653755"/>
    <w:rsid w:val="0065579F"/>
    <w:rsid w:val="00656F86"/>
    <w:rsid w:val="00657137"/>
    <w:rsid w:val="00661595"/>
    <w:rsid w:val="00662914"/>
    <w:rsid w:val="00663A20"/>
    <w:rsid w:val="00670B44"/>
    <w:rsid w:val="00670E65"/>
    <w:rsid w:val="00671184"/>
    <w:rsid w:val="006711DC"/>
    <w:rsid w:val="00671AF8"/>
    <w:rsid w:val="006728BD"/>
    <w:rsid w:val="00673C30"/>
    <w:rsid w:val="0067584E"/>
    <w:rsid w:val="006760C6"/>
    <w:rsid w:val="00676D50"/>
    <w:rsid w:val="00677F7F"/>
    <w:rsid w:val="00683D27"/>
    <w:rsid w:val="00684913"/>
    <w:rsid w:val="00684937"/>
    <w:rsid w:val="00685486"/>
    <w:rsid w:val="00692EC8"/>
    <w:rsid w:val="00693AB3"/>
    <w:rsid w:val="00693D0E"/>
    <w:rsid w:val="00693E3B"/>
    <w:rsid w:val="00694E0E"/>
    <w:rsid w:val="00695317"/>
    <w:rsid w:val="00696DFE"/>
    <w:rsid w:val="00697A7C"/>
    <w:rsid w:val="006A06E7"/>
    <w:rsid w:val="006A604D"/>
    <w:rsid w:val="006A75AF"/>
    <w:rsid w:val="006A7868"/>
    <w:rsid w:val="006B199F"/>
    <w:rsid w:val="006B1DAB"/>
    <w:rsid w:val="006B1FB3"/>
    <w:rsid w:val="006B26BE"/>
    <w:rsid w:val="006B2D9A"/>
    <w:rsid w:val="006B3D7C"/>
    <w:rsid w:val="006B471A"/>
    <w:rsid w:val="006B4933"/>
    <w:rsid w:val="006B4BB5"/>
    <w:rsid w:val="006B4F93"/>
    <w:rsid w:val="006B5962"/>
    <w:rsid w:val="006B6637"/>
    <w:rsid w:val="006B663A"/>
    <w:rsid w:val="006B6EEA"/>
    <w:rsid w:val="006C0202"/>
    <w:rsid w:val="006C02BC"/>
    <w:rsid w:val="006C56B9"/>
    <w:rsid w:val="006C56ED"/>
    <w:rsid w:val="006C62F7"/>
    <w:rsid w:val="006C6B9F"/>
    <w:rsid w:val="006C6D0B"/>
    <w:rsid w:val="006C6DD3"/>
    <w:rsid w:val="006D073E"/>
    <w:rsid w:val="006D094A"/>
    <w:rsid w:val="006D0B18"/>
    <w:rsid w:val="006D17B1"/>
    <w:rsid w:val="006D22D3"/>
    <w:rsid w:val="006D260B"/>
    <w:rsid w:val="006D2AAB"/>
    <w:rsid w:val="006D3122"/>
    <w:rsid w:val="006D6680"/>
    <w:rsid w:val="006E075A"/>
    <w:rsid w:val="006E2256"/>
    <w:rsid w:val="006E2C33"/>
    <w:rsid w:val="006E3093"/>
    <w:rsid w:val="006E37B5"/>
    <w:rsid w:val="006E4022"/>
    <w:rsid w:val="006E4744"/>
    <w:rsid w:val="006E48E2"/>
    <w:rsid w:val="006E4C47"/>
    <w:rsid w:val="006E6607"/>
    <w:rsid w:val="006F089E"/>
    <w:rsid w:val="006F0D9B"/>
    <w:rsid w:val="006F125C"/>
    <w:rsid w:val="006F1906"/>
    <w:rsid w:val="006F20CE"/>
    <w:rsid w:val="006F299B"/>
    <w:rsid w:val="006F2A11"/>
    <w:rsid w:val="006F4773"/>
    <w:rsid w:val="006F6395"/>
    <w:rsid w:val="006F73A8"/>
    <w:rsid w:val="006F7C2B"/>
    <w:rsid w:val="0070076E"/>
    <w:rsid w:val="00701719"/>
    <w:rsid w:val="007020CC"/>
    <w:rsid w:val="00702BBD"/>
    <w:rsid w:val="0070408A"/>
    <w:rsid w:val="00704DC4"/>
    <w:rsid w:val="0070724E"/>
    <w:rsid w:val="00707FC6"/>
    <w:rsid w:val="00710955"/>
    <w:rsid w:val="0071144A"/>
    <w:rsid w:val="007115AF"/>
    <w:rsid w:val="00711F3D"/>
    <w:rsid w:val="00712948"/>
    <w:rsid w:val="00713320"/>
    <w:rsid w:val="007160F4"/>
    <w:rsid w:val="00716EB4"/>
    <w:rsid w:val="0071729C"/>
    <w:rsid w:val="007179EA"/>
    <w:rsid w:val="00720FDC"/>
    <w:rsid w:val="00721545"/>
    <w:rsid w:val="00722381"/>
    <w:rsid w:val="00722A10"/>
    <w:rsid w:val="007242DD"/>
    <w:rsid w:val="007246BE"/>
    <w:rsid w:val="00726C04"/>
    <w:rsid w:val="00727536"/>
    <w:rsid w:val="007300A3"/>
    <w:rsid w:val="00730872"/>
    <w:rsid w:val="00730AEF"/>
    <w:rsid w:val="00733FDC"/>
    <w:rsid w:val="0073522A"/>
    <w:rsid w:val="00737787"/>
    <w:rsid w:val="007377F4"/>
    <w:rsid w:val="00737A78"/>
    <w:rsid w:val="00737EED"/>
    <w:rsid w:val="00740852"/>
    <w:rsid w:val="007410D3"/>
    <w:rsid w:val="007416CC"/>
    <w:rsid w:val="00742981"/>
    <w:rsid w:val="00744733"/>
    <w:rsid w:val="00745D6B"/>
    <w:rsid w:val="00751617"/>
    <w:rsid w:val="0075209D"/>
    <w:rsid w:val="0075270F"/>
    <w:rsid w:val="00753C84"/>
    <w:rsid w:val="00754217"/>
    <w:rsid w:val="00754226"/>
    <w:rsid w:val="00755067"/>
    <w:rsid w:val="0075697E"/>
    <w:rsid w:val="00757818"/>
    <w:rsid w:val="00760DA3"/>
    <w:rsid w:val="00762B72"/>
    <w:rsid w:val="00764B26"/>
    <w:rsid w:val="00765B98"/>
    <w:rsid w:val="00765DC0"/>
    <w:rsid w:val="007663D2"/>
    <w:rsid w:val="00766CCF"/>
    <w:rsid w:val="00767C84"/>
    <w:rsid w:val="00772D23"/>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5239"/>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2A5F"/>
    <w:rsid w:val="007B34C1"/>
    <w:rsid w:val="007B4554"/>
    <w:rsid w:val="007B49D3"/>
    <w:rsid w:val="007B6725"/>
    <w:rsid w:val="007B6DD9"/>
    <w:rsid w:val="007B75D2"/>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0F78"/>
    <w:rsid w:val="007E37BC"/>
    <w:rsid w:val="007E3BF9"/>
    <w:rsid w:val="007E505D"/>
    <w:rsid w:val="007E7060"/>
    <w:rsid w:val="007E7CAF"/>
    <w:rsid w:val="007F0F94"/>
    <w:rsid w:val="007F1014"/>
    <w:rsid w:val="007F117B"/>
    <w:rsid w:val="007F2979"/>
    <w:rsid w:val="007F3FBD"/>
    <w:rsid w:val="007F5548"/>
    <w:rsid w:val="007F6215"/>
    <w:rsid w:val="0080031C"/>
    <w:rsid w:val="00801C04"/>
    <w:rsid w:val="00803B3C"/>
    <w:rsid w:val="0080459E"/>
    <w:rsid w:val="00804E7F"/>
    <w:rsid w:val="00806B73"/>
    <w:rsid w:val="00806BFA"/>
    <w:rsid w:val="00807E73"/>
    <w:rsid w:val="008114D8"/>
    <w:rsid w:val="0081195E"/>
    <w:rsid w:val="00815A0F"/>
    <w:rsid w:val="00816982"/>
    <w:rsid w:val="00820075"/>
    <w:rsid w:val="008206DF"/>
    <w:rsid w:val="008223AE"/>
    <w:rsid w:val="008239B4"/>
    <w:rsid w:val="008249C1"/>
    <w:rsid w:val="008255D2"/>
    <w:rsid w:val="00826E9C"/>
    <w:rsid w:val="00831245"/>
    <w:rsid w:val="00831DCA"/>
    <w:rsid w:val="00833497"/>
    <w:rsid w:val="008336A9"/>
    <w:rsid w:val="0083379A"/>
    <w:rsid w:val="00834B68"/>
    <w:rsid w:val="00835648"/>
    <w:rsid w:val="008358E4"/>
    <w:rsid w:val="00835DB0"/>
    <w:rsid w:val="00837221"/>
    <w:rsid w:val="00840B47"/>
    <w:rsid w:val="008421FD"/>
    <w:rsid w:val="00842392"/>
    <w:rsid w:val="00842527"/>
    <w:rsid w:val="00842881"/>
    <w:rsid w:val="00842B73"/>
    <w:rsid w:val="00843A67"/>
    <w:rsid w:val="00843D4B"/>
    <w:rsid w:val="00843E91"/>
    <w:rsid w:val="008449D7"/>
    <w:rsid w:val="00844B91"/>
    <w:rsid w:val="008456D6"/>
    <w:rsid w:val="00845EE7"/>
    <w:rsid w:val="008461C4"/>
    <w:rsid w:val="0084761E"/>
    <w:rsid w:val="00847F42"/>
    <w:rsid w:val="008505C9"/>
    <w:rsid w:val="008515F0"/>
    <w:rsid w:val="0085345A"/>
    <w:rsid w:val="00854A20"/>
    <w:rsid w:val="008552CC"/>
    <w:rsid w:val="008559C9"/>
    <w:rsid w:val="00855EE4"/>
    <w:rsid w:val="00856729"/>
    <w:rsid w:val="008601EF"/>
    <w:rsid w:val="00860451"/>
    <w:rsid w:val="0086374D"/>
    <w:rsid w:val="00864100"/>
    <w:rsid w:val="008652BC"/>
    <w:rsid w:val="00866048"/>
    <w:rsid w:val="00866472"/>
    <w:rsid w:val="008679D7"/>
    <w:rsid w:val="00867D3C"/>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3BA1"/>
    <w:rsid w:val="00894364"/>
    <w:rsid w:val="00894D1F"/>
    <w:rsid w:val="00894D57"/>
    <w:rsid w:val="00897D5D"/>
    <w:rsid w:val="008A0FB2"/>
    <w:rsid w:val="008A1CD3"/>
    <w:rsid w:val="008A21E9"/>
    <w:rsid w:val="008A2DF8"/>
    <w:rsid w:val="008A3F09"/>
    <w:rsid w:val="008A4810"/>
    <w:rsid w:val="008A608D"/>
    <w:rsid w:val="008A66EF"/>
    <w:rsid w:val="008B25FC"/>
    <w:rsid w:val="008B27E0"/>
    <w:rsid w:val="008B3F0B"/>
    <w:rsid w:val="008B4353"/>
    <w:rsid w:val="008B49BD"/>
    <w:rsid w:val="008B4A81"/>
    <w:rsid w:val="008B5C27"/>
    <w:rsid w:val="008B6CF6"/>
    <w:rsid w:val="008B76F8"/>
    <w:rsid w:val="008C0E84"/>
    <w:rsid w:val="008C1FDF"/>
    <w:rsid w:val="008C2213"/>
    <w:rsid w:val="008C2B5B"/>
    <w:rsid w:val="008C5598"/>
    <w:rsid w:val="008C6ACB"/>
    <w:rsid w:val="008C7B68"/>
    <w:rsid w:val="008D0068"/>
    <w:rsid w:val="008D0604"/>
    <w:rsid w:val="008D06C3"/>
    <w:rsid w:val="008D24A4"/>
    <w:rsid w:val="008D339C"/>
    <w:rsid w:val="008D691E"/>
    <w:rsid w:val="008E0099"/>
    <w:rsid w:val="008E0AE6"/>
    <w:rsid w:val="008E104E"/>
    <w:rsid w:val="008E13F7"/>
    <w:rsid w:val="008E1549"/>
    <w:rsid w:val="008E1AC0"/>
    <w:rsid w:val="008E2CED"/>
    <w:rsid w:val="008E4E50"/>
    <w:rsid w:val="008F1233"/>
    <w:rsid w:val="008F1BD1"/>
    <w:rsid w:val="008F293D"/>
    <w:rsid w:val="008F356B"/>
    <w:rsid w:val="008F4261"/>
    <w:rsid w:val="008F4A90"/>
    <w:rsid w:val="008F53C9"/>
    <w:rsid w:val="008F5EB5"/>
    <w:rsid w:val="00900B77"/>
    <w:rsid w:val="00905770"/>
    <w:rsid w:val="00905812"/>
    <w:rsid w:val="00907D86"/>
    <w:rsid w:val="00910C5B"/>
    <w:rsid w:val="009116F9"/>
    <w:rsid w:val="00911AD3"/>
    <w:rsid w:val="00911F13"/>
    <w:rsid w:val="009131BB"/>
    <w:rsid w:val="00913FF0"/>
    <w:rsid w:val="00914918"/>
    <w:rsid w:val="00914A7D"/>
    <w:rsid w:val="00914EB8"/>
    <w:rsid w:val="009150DC"/>
    <w:rsid w:val="0091547F"/>
    <w:rsid w:val="00917147"/>
    <w:rsid w:val="00917A39"/>
    <w:rsid w:val="0092133E"/>
    <w:rsid w:val="009223DE"/>
    <w:rsid w:val="00922BDE"/>
    <w:rsid w:val="00923BC2"/>
    <w:rsid w:val="00923F0A"/>
    <w:rsid w:val="00924885"/>
    <w:rsid w:val="009266A8"/>
    <w:rsid w:val="00926831"/>
    <w:rsid w:val="00930B59"/>
    <w:rsid w:val="009311BF"/>
    <w:rsid w:val="00932085"/>
    <w:rsid w:val="00932EA6"/>
    <w:rsid w:val="00933377"/>
    <w:rsid w:val="00934AC1"/>
    <w:rsid w:val="00935721"/>
    <w:rsid w:val="00935EB0"/>
    <w:rsid w:val="00936D32"/>
    <w:rsid w:val="0094159A"/>
    <w:rsid w:val="00942FBB"/>
    <w:rsid w:val="00943397"/>
    <w:rsid w:val="0094352F"/>
    <w:rsid w:val="0094426F"/>
    <w:rsid w:val="00945831"/>
    <w:rsid w:val="0094590D"/>
    <w:rsid w:val="00946AD4"/>
    <w:rsid w:val="00946DDF"/>
    <w:rsid w:val="00950492"/>
    <w:rsid w:val="00950898"/>
    <w:rsid w:val="0095138F"/>
    <w:rsid w:val="00952D6C"/>
    <w:rsid w:val="00953B3F"/>
    <w:rsid w:val="00953F47"/>
    <w:rsid w:val="00960AE1"/>
    <w:rsid w:val="00961DE1"/>
    <w:rsid w:val="0096206C"/>
    <w:rsid w:val="009621B7"/>
    <w:rsid w:val="00962DA0"/>
    <w:rsid w:val="009638CD"/>
    <w:rsid w:val="00965024"/>
    <w:rsid w:val="0096537A"/>
    <w:rsid w:val="009655A4"/>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1700"/>
    <w:rsid w:val="00993F9F"/>
    <w:rsid w:val="00994D9F"/>
    <w:rsid w:val="0099580C"/>
    <w:rsid w:val="009979ED"/>
    <w:rsid w:val="009A0DDD"/>
    <w:rsid w:val="009A142D"/>
    <w:rsid w:val="009A2F20"/>
    <w:rsid w:val="009A344C"/>
    <w:rsid w:val="009A4301"/>
    <w:rsid w:val="009A4761"/>
    <w:rsid w:val="009A48BF"/>
    <w:rsid w:val="009A4D21"/>
    <w:rsid w:val="009A5078"/>
    <w:rsid w:val="009A60D4"/>
    <w:rsid w:val="009A6779"/>
    <w:rsid w:val="009A6E9F"/>
    <w:rsid w:val="009A7D79"/>
    <w:rsid w:val="009B10AB"/>
    <w:rsid w:val="009B3216"/>
    <w:rsid w:val="009B3EC8"/>
    <w:rsid w:val="009B4ACC"/>
    <w:rsid w:val="009B4B8C"/>
    <w:rsid w:val="009B5A73"/>
    <w:rsid w:val="009B65C7"/>
    <w:rsid w:val="009B6923"/>
    <w:rsid w:val="009B6E45"/>
    <w:rsid w:val="009C08D9"/>
    <w:rsid w:val="009C1059"/>
    <w:rsid w:val="009C234F"/>
    <w:rsid w:val="009C3390"/>
    <w:rsid w:val="009C58DB"/>
    <w:rsid w:val="009C783E"/>
    <w:rsid w:val="009C7A94"/>
    <w:rsid w:val="009C7B4E"/>
    <w:rsid w:val="009D1579"/>
    <w:rsid w:val="009D34FC"/>
    <w:rsid w:val="009D3998"/>
    <w:rsid w:val="009D400A"/>
    <w:rsid w:val="009D4C3A"/>
    <w:rsid w:val="009D5353"/>
    <w:rsid w:val="009D7257"/>
    <w:rsid w:val="009E0D2E"/>
    <w:rsid w:val="009E591F"/>
    <w:rsid w:val="009E676E"/>
    <w:rsid w:val="009F04B2"/>
    <w:rsid w:val="009F105E"/>
    <w:rsid w:val="009F25CF"/>
    <w:rsid w:val="009F5656"/>
    <w:rsid w:val="009F5947"/>
    <w:rsid w:val="009F7214"/>
    <w:rsid w:val="00A0000B"/>
    <w:rsid w:val="00A010C9"/>
    <w:rsid w:val="00A02CC6"/>
    <w:rsid w:val="00A03CA5"/>
    <w:rsid w:val="00A04E7F"/>
    <w:rsid w:val="00A04FFE"/>
    <w:rsid w:val="00A05557"/>
    <w:rsid w:val="00A06BF4"/>
    <w:rsid w:val="00A07823"/>
    <w:rsid w:val="00A10EF7"/>
    <w:rsid w:val="00A11962"/>
    <w:rsid w:val="00A12B2B"/>
    <w:rsid w:val="00A12D73"/>
    <w:rsid w:val="00A130FC"/>
    <w:rsid w:val="00A13335"/>
    <w:rsid w:val="00A142F1"/>
    <w:rsid w:val="00A1627A"/>
    <w:rsid w:val="00A17A0C"/>
    <w:rsid w:val="00A21209"/>
    <w:rsid w:val="00A242BC"/>
    <w:rsid w:val="00A24E73"/>
    <w:rsid w:val="00A266D0"/>
    <w:rsid w:val="00A3004B"/>
    <w:rsid w:val="00A30F96"/>
    <w:rsid w:val="00A3144D"/>
    <w:rsid w:val="00A317CF"/>
    <w:rsid w:val="00A32C50"/>
    <w:rsid w:val="00A3402D"/>
    <w:rsid w:val="00A347A8"/>
    <w:rsid w:val="00A352C6"/>
    <w:rsid w:val="00A4105F"/>
    <w:rsid w:val="00A41065"/>
    <w:rsid w:val="00A413CD"/>
    <w:rsid w:val="00A4264E"/>
    <w:rsid w:val="00A43248"/>
    <w:rsid w:val="00A466DC"/>
    <w:rsid w:val="00A47E24"/>
    <w:rsid w:val="00A50392"/>
    <w:rsid w:val="00A517B0"/>
    <w:rsid w:val="00A51AD1"/>
    <w:rsid w:val="00A51CB9"/>
    <w:rsid w:val="00A524E7"/>
    <w:rsid w:val="00A535E0"/>
    <w:rsid w:val="00A54A00"/>
    <w:rsid w:val="00A560EF"/>
    <w:rsid w:val="00A56DEB"/>
    <w:rsid w:val="00A57C24"/>
    <w:rsid w:val="00A57F15"/>
    <w:rsid w:val="00A62AC4"/>
    <w:rsid w:val="00A63FC5"/>
    <w:rsid w:val="00A64023"/>
    <w:rsid w:val="00A64CFF"/>
    <w:rsid w:val="00A65F0E"/>
    <w:rsid w:val="00A66333"/>
    <w:rsid w:val="00A665B3"/>
    <w:rsid w:val="00A66774"/>
    <w:rsid w:val="00A67430"/>
    <w:rsid w:val="00A67BA3"/>
    <w:rsid w:val="00A707C5"/>
    <w:rsid w:val="00A7264C"/>
    <w:rsid w:val="00A740CB"/>
    <w:rsid w:val="00A74B93"/>
    <w:rsid w:val="00A74BD3"/>
    <w:rsid w:val="00A75066"/>
    <w:rsid w:val="00A75C6D"/>
    <w:rsid w:val="00A75ECF"/>
    <w:rsid w:val="00A768AD"/>
    <w:rsid w:val="00A76CDA"/>
    <w:rsid w:val="00A774B3"/>
    <w:rsid w:val="00A8098D"/>
    <w:rsid w:val="00A80C47"/>
    <w:rsid w:val="00A8123A"/>
    <w:rsid w:val="00A820D6"/>
    <w:rsid w:val="00A82CA7"/>
    <w:rsid w:val="00A845CF"/>
    <w:rsid w:val="00A851BF"/>
    <w:rsid w:val="00A859D7"/>
    <w:rsid w:val="00A86A60"/>
    <w:rsid w:val="00A87734"/>
    <w:rsid w:val="00A87F82"/>
    <w:rsid w:val="00A91A47"/>
    <w:rsid w:val="00A92F2A"/>
    <w:rsid w:val="00A933FA"/>
    <w:rsid w:val="00A93BE5"/>
    <w:rsid w:val="00A9543F"/>
    <w:rsid w:val="00A95844"/>
    <w:rsid w:val="00A96575"/>
    <w:rsid w:val="00A9737C"/>
    <w:rsid w:val="00A97848"/>
    <w:rsid w:val="00A97C2A"/>
    <w:rsid w:val="00AA0697"/>
    <w:rsid w:val="00AA0FE4"/>
    <w:rsid w:val="00AA227E"/>
    <w:rsid w:val="00AA2EEA"/>
    <w:rsid w:val="00AA3F39"/>
    <w:rsid w:val="00AA436C"/>
    <w:rsid w:val="00AA49A0"/>
    <w:rsid w:val="00AA4B5E"/>
    <w:rsid w:val="00AA4E48"/>
    <w:rsid w:val="00AA5EFB"/>
    <w:rsid w:val="00AA6417"/>
    <w:rsid w:val="00AA6880"/>
    <w:rsid w:val="00AA6E8A"/>
    <w:rsid w:val="00AA7626"/>
    <w:rsid w:val="00AA7A86"/>
    <w:rsid w:val="00AA7AA7"/>
    <w:rsid w:val="00AB0BFD"/>
    <w:rsid w:val="00AB1214"/>
    <w:rsid w:val="00AB1A3F"/>
    <w:rsid w:val="00AB255B"/>
    <w:rsid w:val="00AB3551"/>
    <w:rsid w:val="00AB686D"/>
    <w:rsid w:val="00AB7157"/>
    <w:rsid w:val="00AB76EA"/>
    <w:rsid w:val="00AB7F70"/>
    <w:rsid w:val="00AC0044"/>
    <w:rsid w:val="00AC0384"/>
    <w:rsid w:val="00AC0D7E"/>
    <w:rsid w:val="00AC2310"/>
    <w:rsid w:val="00AC28E7"/>
    <w:rsid w:val="00AC3278"/>
    <w:rsid w:val="00AC43AE"/>
    <w:rsid w:val="00AC595E"/>
    <w:rsid w:val="00AC59A2"/>
    <w:rsid w:val="00AC7A27"/>
    <w:rsid w:val="00AD0048"/>
    <w:rsid w:val="00AD0245"/>
    <w:rsid w:val="00AD252D"/>
    <w:rsid w:val="00AD7C5B"/>
    <w:rsid w:val="00AD7D3F"/>
    <w:rsid w:val="00AE0551"/>
    <w:rsid w:val="00AE0D94"/>
    <w:rsid w:val="00AE1C1B"/>
    <w:rsid w:val="00AE1EEE"/>
    <w:rsid w:val="00AE1F4F"/>
    <w:rsid w:val="00AE23A3"/>
    <w:rsid w:val="00AE23E6"/>
    <w:rsid w:val="00AE2C9A"/>
    <w:rsid w:val="00AE3236"/>
    <w:rsid w:val="00AE41ED"/>
    <w:rsid w:val="00AE4EB1"/>
    <w:rsid w:val="00AE756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3E0"/>
    <w:rsid w:val="00B04943"/>
    <w:rsid w:val="00B0495F"/>
    <w:rsid w:val="00B05561"/>
    <w:rsid w:val="00B05DEF"/>
    <w:rsid w:val="00B1030C"/>
    <w:rsid w:val="00B11701"/>
    <w:rsid w:val="00B129E6"/>
    <w:rsid w:val="00B13778"/>
    <w:rsid w:val="00B14108"/>
    <w:rsid w:val="00B16547"/>
    <w:rsid w:val="00B16CAE"/>
    <w:rsid w:val="00B214DF"/>
    <w:rsid w:val="00B21774"/>
    <w:rsid w:val="00B2180B"/>
    <w:rsid w:val="00B2275C"/>
    <w:rsid w:val="00B2383E"/>
    <w:rsid w:val="00B24BC4"/>
    <w:rsid w:val="00B24EA6"/>
    <w:rsid w:val="00B25AE2"/>
    <w:rsid w:val="00B2674E"/>
    <w:rsid w:val="00B277C4"/>
    <w:rsid w:val="00B317AE"/>
    <w:rsid w:val="00B3475B"/>
    <w:rsid w:val="00B357E0"/>
    <w:rsid w:val="00B35B25"/>
    <w:rsid w:val="00B4046B"/>
    <w:rsid w:val="00B42D50"/>
    <w:rsid w:val="00B42E9A"/>
    <w:rsid w:val="00B44203"/>
    <w:rsid w:val="00B445D2"/>
    <w:rsid w:val="00B45604"/>
    <w:rsid w:val="00B4561C"/>
    <w:rsid w:val="00B472C3"/>
    <w:rsid w:val="00B476C6"/>
    <w:rsid w:val="00B51817"/>
    <w:rsid w:val="00B526FE"/>
    <w:rsid w:val="00B52A90"/>
    <w:rsid w:val="00B52E6D"/>
    <w:rsid w:val="00B533CC"/>
    <w:rsid w:val="00B54ABF"/>
    <w:rsid w:val="00B55338"/>
    <w:rsid w:val="00B55467"/>
    <w:rsid w:val="00B556DB"/>
    <w:rsid w:val="00B56417"/>
    <w:rsid w:val="00B56FFF"/>
    <w:rsid w:val="00B57B35"/>
    <w:rsid w:val="00B60F91"/>
    <w:rsid w:val="00B612F8"/>
    <w:rsid w:val="00B61D1D"/>
    <w:rsid w:val="00B62896"/>
    <w:rsid w:val="00B62DE9"/>
    <w:rsid w:val="00B64823"/>
    <w:rsid w:val="00B6682E"/>
    <w:rsid w:val="00B66FC9"/>
    <w:rsid w:val="00B67607"/>
    <w:rsid w:val="00B70AA7"/>
    <w:rsid w:val="00B70B0D"/>
    <w:rsid w:val="00B70EDB"/>
    <w:rsid w:val="00B71419"/>
    <w:rsid w:val="00B716AF"/>
    <w:rsid w:val="00B723D5"/>
    <w:rsid w:val="00B7315D"/>
    <w:rsid w:val="00B73690"/>
    <w:rsid w:val="00B73A32"/>
    <w:rsid w:val="00B74CC5"/>
    <w:rsid w:val="00B7576F"/>
    <w:rsid w:val="00B76337"/>
    <w:rsid w:val="00B7633D"/>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97131"/>
    <w:rsid w:val="00B97380"/>
    <w:rsid w:val="00BA1B8E"/>
    <w:rsid w:val="00BA20F1"/>
    <w:rsid w:val="00BA26A4"/>
    <w:rsid w:val="00BA2E9D"/>
    <w:rsid w:val="00BA6646"/>
    <w:rsid w:val="00BA688A"/>
    <w:rsid w:val="00BA713D"/>
    <w:rsid w:val="00BA7F16"/>
    <w:rsid w:val="00BB06D1"/>
    <w:rsid w:val="00BB1E5E"/>
    <w:rsid w:val="00BB2F30"/>
    <w:rsid w:val="00BB2F7B"/>
    <w:rsid w:val="00BB3D4C"/>
    <w:rsid w:val="00BB3F14"/>
    <w:rsid w:val="00BB48B6"/>
    <w:rsid w:val="00BB4FE7"/>
    <w:rsid w:val="00BB5512"/>
    <w:rsid w:val="00BB5E20"/>
    <w:rsid w:val="00BB695C"/>
    <w:rsid w:val="00BB6D7E"/>
    <w:rsid w:val="00BB75D6"/>
    <w:rsid w:val="00BC1767"/>
    <w:rsid w:val="00BC1803"/>
    <w:rsid w:val="00BC1932"/>
    <w:rsid w:val="00BC19E4"/>
    <w:rsid w:val="00BC2E5D"/>
    <w:rsid w:val="00BC32AC"/>
    <w:rsid w:val="00BC421F"/>
    <w:rsid w:val="00BC4341"/>
    <w:rsid w:val="00BC4C1B"/>
    <w:rsid w:val="00BC543C"/>
    <w:rsid w:val="00BC5575"/>
    <w:rsid w:val="00BC5FE4"/>
    <w:rsid w:val="00BC605D"/>
    <w:rsid w:val="00BC7AF1"/>
    <w:rsid w:val="00BD0527"/>
    <w:rsid w:val="00BD06CC"/>
    <w:rsid w:val="00BD0F7F"/>
    <w:rsid w:val="00BD4792"/>
    <w:rsid w:val="00BD5106"/>
    <w:rsid w:val="00BD6358"/>
    <w:rsid w:val="00BD6A63"/>
    <w:rsid w:val="00BD7154"/>
    <w:rsid w:val="00BE059B"/>
    <w:rsid w:val="00BE13DF"/>
    <w:rsid w:val="00BE2361"/>
    <w:rsid w:val="00BE33F2"/>
    <w:rsid w:val="00BE344B"/>
    <w:rsid w:val="00BE5A76"/>
    <w:rsid w:val="00BE5B4E"/>
    <w:rsid w:val="00BE5C86"/>
    <w:rsid w:val="00BE6400"/>
    <w:rsid w:val="00BE74D9"/>
    <w:rsid w:val="00BF0278"/>
    <w:rsid w:val="00BF1B2E"/>
    <w:rsid w:val="00BF21AB"/>
    <w:rsid w:val="00BF2315"/>
    <w:rsid w:val="00BF24D1"/>
    <w:rsid w:val="00BF4F4E"/>
    <w:rsid w:val="00BF76A4"/>
    <w:rsid w:val="00C0026B"/>
    <w:rsid w:val="00C01F8E"/>
    <w:rsid w:val="00C028D0"/>
    <w:rsid w:val="00C02B19"/>
    <w:rsid w:val="00C0394A"/>
    <w:rsid w:val="00C0465E"/>
    <w:rsid w:val="00C04EA0"/>
    <w:rsid w:val="00C10787"/>
    <w:rsid w:val="00C109C8"/>
    <w:rsid w:val="00C11316"/>
    <w:rsid w:val="00C11AB6"/>
    <w:rsid w:val="00C12BB1"/>
    <w:rsid w:val="00C12D8D"/>
    <w:rsid w:val="00C14B7A"/>
    <w:rsid w:val="00C14D27"/>
    <w:rsid w:val="00C163ED"/>
    <w:rsid w:val="00C165B5"/>
    <w:rsid w:val="00C202DE"/>
    <w:rsid w:val="00C20571"/>
    <w:rsid w:val="00C2297D"/>
    <w:rsid w:val="00C22D8D"/>
    <w:rsid w:val="00C2534F"/>
    <w:rsid w:val="00C27724"/>
    <w:rsid w:val="00C31CDE"/>
    <w:rsid w:val="00C3242A"/>
    <w:rsid w:val="00C33C73"/>
    <w:rsid w:val="00C33E57"/>
    <w:rsid w:val="00C365C8"/>
    <w:rsid w:val="00C3703E"/>
    <w:rsid w:val="00C3749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56D08"/>
    <w:rsid w:val="00C56DDC"/>
    <w:rsid w:val="00C578A3"/>
    <w:rsid w:val="00C600E9"/>
    <w:rsid w:val="00C60503"/>
    <w:rsid w:val="00C61467"/>
    <w:rsid w:val="00C62347"/>
    <w:rsid w:val="00C67B53"/>
    <w:rsid w:val="00C7010F"/>
    <w:rsid w:val="00C7014B"/>
    <w:rsid w:val="00C71136"/>
    <w:rsid w:val="00C72DB1"/>
    <w:rsid w:val="00C74174"/>
    <w:rsid w:val="00C75924"/>
    <w:rsid w:val="00C7621D"/>
    <w:rsid w:val="00C81925"/>
    <w:rsid w:val="00C81B1A"/>
    <w:rsid w:val="00C820A8"/>
    <w:rsid w:val="00C84581"/>
    <w:rsid w:val="00C855BC"/>
    <w:rsid w:val="00C85EC2"/>
    <w:rsid w:val="00C8689B"/>
    <w:rsid w:val="00C86DC1"/>
    <w:rsid w:val="00C871B6"/>
    <w:rsid w:val="00C87239"/>
    <w:rsid w:val="00C92E3A"/>
    <w:rsid w:val="00C94DDD"/>
    <w:rsid w:val="00C96987"/>
    <w:rsid w:val="00C96F15"/>
    <w:rsid w:val="00CA02EE"/>
    <w:rsid w:val="00CA0930"/>
    <w:rsid w:val="00CA10F5"/>
    <w:rsid w:val="00CA16FB"/>
    <w:rsid w:val="00CA1764"/>
    <w:rsid w:val="00CA21AA"/>
    <w:rsid w:val="00CA26E7"/>
    <w:rsid w:val="00CA3E1A"/>
    <w:rsid w:val="00CA4E80"/>
    <w:rsid w:val="00CA59CC"/>
    <w:rsid w:val="00CA6F44"/>
    <w:rsid w:val="00CA72D3"/>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30E"/>
    <w:rsid w:val="00CC095A"/>
    <w:rsid w:val="00CC0B4D"/>
    <w:rsid w:val="00CC10D6"/>
    <w:rsid w:val="00CC1342"/>
    <w:rsid w:val="00CC48CE"/>
    <w:rsid w:val="00CC4E56"/>
    <w:rsid w:val="00CC4FC2"/>
    <w:rsid w:val="00CC5B9B"/>
    <w:rsid w:val="00CC5D4B"/>
    <w:rsid w:val="00CC6493"/>
    <w:rsid w:val="00CC717E"/>
    <w:rsid w:val="00CC782C"/>
    <w:rsid w:val="00CD0536"/>
    <w:rsid w:val="00CD38F8"/>
    <w:rsid w:val="00CD3CC4"/>
    <w:rsid w:val="00CD3D34"/>
    <w:rsid w:val="00CD604F"/>
    <w:rsid w:val="00CD6BAA"/>
    <w:rsid w:val="00CD7185"/>
    <w:rsid w:val="00CD7497"/>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1AEB"/>
    <w:rsid w:val="00CF1AEF"/>
    <w:rsid w:val="00CF2D30"/>
    <w:rsid w:val="00CF2F4E"/>
    <w:rsid w:val="00CF4186"/>
    <w:rsid w:val="00CF536B"/>
    <w:rsid w:val="00CF5468"/>
    <w:rsid w:val="00CF595B"/>
    <w:rsid w:val="00CF628A"/>
    <w:rsid w:val="00CF7064"/>
    <w:rsid w:val="00D02B0E"/>
    <w:rsid w:val="00D04326"/>
    <w:rsid w:val="00D04424"/>
    <w:rsid w:val="00D04BD4"/>
    <w:rsid w:val="00D0530A"/>
    <w:rsid w:val="00D06129"/>
    <w:rsid w:val="00D064C0"/>
    <w:rsid w:val="00D07CE5"/>
    <w:rsid w:val="00D11DAC"/>
    <w:rsid w:val="00D1232A"/>
    <w:rsid w:val="00D12524"/>
    <w:rsid w:val="00D12818"/>
    <w:rsid w:val="00D12CEF"/>
    <w:rsid w:val="00D12E45"/>
    <w:rsid w:val="00D14A44"/>
    <w:rsid w:val="00D14CDA"/>
    <w:rsid w:val="00D14DA2"/>
    <w:rsid w:val="00D15BAF"/>
    <w:rsid w:val="00D17116"/>
    <w:rsid w:val="00D20B32"/>
    <w:rsid w:val="00D21B0E"/>
    <w:rsid w:val="00D2208B"/>
    <w:rsid w:val="00D2248F"/>
    <w:rsid w:val="00D22B40"/>
    <w:rsid w:val="00D2513B"/>
    <w:rsid w:val="00D252EC"/>
    <w:rsid w:val="00D26EFF"/>
    <w:rsid w:val="00D2746A"/>
    <w:rsid w:val="00D302E2"/>
    <w:rsid w:val="00D30C02"/>
    <w:rsid w:val="00D310BF"/>
    <w:rsid w:val="00D32CBA"/>
    <w:rsid w:val="00D34868"/>
    <w:rsid w:val="00D358A6"/>
    <w:rsid w:val="00D359FD"/>
    <w:rsid w:val="00D373AF"/>
    <w:rsid w:val="00D402FA"/>
    <w:rsid w:val="00D40931"/>
    <w:rsid w:val="00D414C5"/>
    <w:rsid w:val="00D419D0"/>
    <w:rsid w:val="00D45D11"/>
    <w:rsid w:val="00D467F3"/>
    <w:rsid w:val="00D46D9B"/>
    <w:rsid w:val="00D47B07"/>
    <w:rsid w:val="00D51535"/>
    <w:rsid w:val="00D5169A"/>
    <w:rsid w:val="00D51892"/>
    <w:rsid w:val="00D52913"/>
    <w:rsid w:val="00D53914"/>
    <w:rsid w:val="00D54E92"/>
    <w:rsid w:val="00D559E1"/>
    <w:rsid w:val="00D56748"/>
    <w:rsid w:val="00D600F0"/>
    <w:rsid w:val="00D61E2E"/>
    <w:rsid w:val="00D62087"/>
    <w:rsid w:val="00D6440B"/>
    <w:rsid w:val="00D65650"/>
    <w:rsid w:val="00D65BD3"/>
    <w:rsid w:val="00D65D29"/>
    <w:rsid w:val="00D66B2F"/>
    <w:rsid w:val="00D66F9F"/>
    <w:rsid w:val="00D700D4"/>
    <w:rsid w:val="00D70300"/>
    <w:rsid w:val="00D703CA"/>
    <w:rsid w:val="00D70FD2"/>
    <w:rsid w:val="00D71477"/>
    <w:rsid w:val="00D71738"/>
    <w:rsid w:val="00D71A2D"/>
    <w:rsid w:val="00D71DFD"/>
    <w:rsid w:val="00D73C62"/>
    <w:rsid w:val="00D76FC6"/>
    <w:rsid w:val="00D8065F"/>
    <w:rsid w:val="00D83EA8"/>
    <w:rsid w:val="00D84D5F"/>
    <w:rsid w:val="00D84F4B"/>
    <w:rsid w:val="00D8592A"/>
    <w:rsid w:val="00D859B7"/>
    <w:rsid w:val="00D878CB"/>
    <w:rsid w:val="00D87FA8"/>
    <w:rsid w:val="00D90753"/>
    <w:rsid w:val="00D927D0"/>
    <w:rsid w:val="00D932D2"/>
    <w:rsid w:val="00D9355D"/>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68ED"/>
    <w:rsid w:val="00DA7881"/>
    <w:rsid w:val="00DB0475"/>
    <w:rsid w:val="00DB1E54"/>
    <w:rsid w:val="00DB26C5"/>
    <w:rsid w:val="00DB2E78"/>
    <w:rsid w:val="00DB332B"/>
    <w:rsid w:val="00DB49F9"/>
    <w:rsid w:val="00DB4DB3"/>
    <w:rsid w:val="00DB664D"/>
    <w:rsid w:val="00DB688F"/>
    <w:rsid w:val="00DB69E8"/>
    <w:rsid w:val="00DC053D"/>
    <w:rsid w:val="00DC0B4A"/>
    <w:rsid w:val="00DC0F64"/>
    <w:rsid w:val="00DC1D20"/>
    <w:rsid w:val="00DC20B8"/>
    <w:rsid w:val="00DC2296"/>
    <w:rsid w:val="00DC33D6"/>
    <w:rsid w:val="00DC3E1F"/>
    <w:rsid w:val="00DC52B9"/>
    <w:rsid w:val="00DC5CD3"/>
    <w:rsid w:val="00DC5D41"/>
    <w:rsid w:val="00DC6457"/>
    <w:rsid w:val="00DC6ACE"/>
    <w:rsid w:val="00DC6CA8"/>
    <w:rsid w:val="00DC6ECA"/>
    <w:rsid w:val="00DC75C5"/>
    <w:rsid w:val="00DC7EFD"/>
    <w:rsid w:val="00DD0742"/>
    <w:rsid w:val="00DD2FD0"/>
    <w:rsid w:val="00DD4148"/>
    <w:rsid w:val="00DD46B4"/>
    <w:rsid w:val="00DD4FEE"/>
    <w:rsid w:val="00DD5BBC"/>
    <w:rsid w:val="00DD5E3C"/>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77C"/>
    <w:rsid w:val="00E0382F"/>
    <w:rsid w:val="00E04DD0"/>
    <w:rsid w:val="00E07DF8"/>
    <w:rsid w:val="00E11C56"/>
    <w:rsid w:val="00E141D6"/>
    <w:rsid w:val="00E15A54"/>
    <w:rsid w:val="00E15E17"/>
    <w:rsid w:val="00E15E99"/>
    <w:rsid w:val="00E1610C"/>
    <w:rsid w:val="00E16564"/>
    <w:rsid w:val="00E170B8"/>
    <w:rsid w:val="00E20B93"/>
    <w:rsid w:val="00E21440"/>
    <w:rsid w:val="00E21CE6"/>
    <w:rsid w:val="00E21E63"/>
    <w:rsid w:val="00E22F04"/>
    <w:rsid w:val="00E2389D"/>
    <w:rsid w:val="00E239D0"/>
    <w:rsid w:val="00E242C3"/>
    <w:rsid w:val="00E2537B"/>
    <w:rsid w:val="00E2788A"/>
    <w:rsid w:val="00E3349C"/>
    <w:rsid w:val="00E33FB3"/>
    <w:rsid w:val="00E4236A"/>
    <w:rsid w:val="00E424DC"/>
    <w:rsid w:val="00E42DC6"/>
    <w:rsid w:val="00E433CB"/>
    <w:rsid w:val="00E43835"/>
    <w:rsid w:val="00E44855"/>
    <w:rsid w:val="00E4609A"/>
    <w:rsid w:val="00E46667"/>
    <w:rsid w:val="00E4722B"/>
    <w:rsid w:val="00E50ACF"/>
    <w:rsid w:val="00E50D42"/>
    <w:rsid w:val="00E51757"/>
    <w:rsid w:val="00E55D86"/>
    <w:rsid w:val="00E5717A"/>
    <w:rsid w:val="00E57BA0"/>
    <w:rsid w:val="00E60E2E"/>
    <w:rsid w:val="00E610A8"/>
    <w:rsid w:val="00E61597"/>
    <w:rsid w:val="00E62AA9"/>
    <w:rsid w:val="00E64BF0"/>
    <w:rsid w:val="00E65356"/>
    <w:rsid w:val="00E65BEE"/>
    <w:rsid w:val="00E668A0"/>
    <w:rsid w:val="00E66FB2"/>
    <w:rsid w:val="00E67E5D"/>
    <w:rsid w:val="00E70BFF"/>
    <w:rsid w:val="00E70C1F"/>
    <w:rsid w:val="00E70DF6"/>
    <w:rsid w:val="00E71557"/>
    <w:rsid w:val="00E7171A"/>
    <w:rsid w:val="00E726FA"/>
    <w:rsid w:val="00E735A5"/>
    <w:rsid w:val="00E7485C"/>
    <w:rsid w:val="00E75238"/>
    <w:rsid w:val="00E76897"/>
    <w:rsid w:val="00E76A61"/>
    <w:rsid w:val="00E76B83"/>
    <w:rsid w:val="00E77460"/>
    <w:rsid w:val="00E77DE6"/>
    <w:rsid w:val="00E80194"/>
    <w:rsid w:val="00E80D10"/>
    <w:rsid w:val="00E81777"/>
    <w:rsid w:val="00E8207C"/>
    <w:rsid w:val="00E848E3"/>
    <w:rsid w:val="00E84C24"/>
    <w:rsid w:val="00E860E6"/>
    <w:rsid w:val="00E86E45"/>
    <w:rsid w:val="00E87459"/>
    <w:rsid w:val="00E876AB"/>
    <w:rsid w:val="00E904DC"/>
    <w:rsid w:val="00E9059F"/>
    <w:rsid w:val="00E91065"/>
    <w:rsid w:val="00E91252"/>
    <w:rsid w:val="00E91357"/>
    <w:rsid w:val="00E92258"/>
    <w:rsid w:val="00E92D36"/>
    <w:rsid w:val="00E93E52"/>
    <w:rsid w:val="00E966DB"/>
    <w:rsid w:val="00E96E61"/>
    <w:rsid w:val="00E97D13"/>
    <w:rsid w:val="00EA057C"/>
    <w:rsid w:val="00EA21AA"/>
    <w:rsid w:val="00EA29FD"/>
    <w:rsid w:val="00EA4283"/>
    <w:rsid w:val="00EA5B99"/>
    <w:rsid w:val="00EA5CB7"/>
    <w:rsid w:val="00EA6A09"/>
    <w:rsid w:val="00EA7899"/>
    <w:rsid w:val="00EB09BF"/>
    <w:rsid w:val="00EB2C17"/>
    <w:rsid w:val="00EB3CB4"/>
    <w:rsid w:val="00EB40D8"/>
    <w:rsid w:val="00EB543B"/>
    <w:rsid w:val="00EB5C50"/>
    <w:rsid w:val="00EB7C77"/>
    <w:rsid w:val="00EC06A6"/>
    <w:rsid w:val="00EC2413"/>
    <w:rsid w:val="00EC2F64"/>
    <w:rsid w:val="00EC2F80"/>
    <w:rsid w:val="00EC6D9F"/>
    <w:rsid w:val="00ED2A35"/>
    <w:rsid w:val="00ED33D2"/>
    <w:rsid w:val="00ED36E2"/>
    <w:rsid w:val="00ED3A09"/>
    <w:rsid w:val="00ED425F"/>
    <w:rsid w:val="00ED4508"/>
    <w:rsid w:val="00ED4741"/>
    <w:rsid w:val="00ED4D67"/>
    <w:rsid w:val="00ED5F06"/>
    <w:rsid w:val="00ED6F25"/>
    <w:rsid w:val="00EE2778"/>
    <w:rsid w:val="00EE34E1"/>
    <w:rsid w:val="00EE3EBA"/>
    <w:rsid w:val="00EE445F"/>
    <w:rsid w:val="00EE4536"/>
    <w:rsid w:val="00EE57C3"/>
    <w:rsid w:val="00EE59C0"/>
    <w:rsid w:val="00EF09D2"/>
    <w:rsid w:val="00EF1948"/>
    <w:rsid w:val="00EF1EC8"/>
    <w:rsid w:val="00EF4BB0"/>
    <w:rsid w:val="00EF5E22"/>
    <w:rsid w:val="00EF6A0A"/>
    <w:rsid w:val="00EF6A1D"/>
    <w:rsid w:val="00F006B6"/>
    <w:rsid w:val="00F00D42"/>
    <w:rsid w:val="00F00FAD"/>
    <w:rsid w:val="00F01619"/>
    <w:rsid w:val="00F01ADB"/>
    <w:rsid w:val="00F022D8"/>
    <w:rsid w:val="00F0520B"/>
    <w:rsid w:val="00F06913"/>
    <w:rsid w:val="00F06A44"/>
    <w:rsid w:val="00F0708B"/>
    <w:rsid w:val="00F07862"/>
    <w:rsid w:val="00F10584"/>
    <w:rsid w:val="00F1159D"/>
    <w:rsid w:val="00F12E17"/>
    <w:rsid w:val="00F14C2B"/>
    <w:rsid w:val="00F218E0"/>
    <w:rsid w:val="00F21EE6"/>
    <w:rsid w:val="00F22C16"/>
    <w:rsid w:val="00F22C4D"/>
    <w:rsid w:val="00F238DB"/>
    <w:rsid w:val="00F239E1"/>
    <w:rsid w:val="00F23A7D"/>
    <w:rsid w:val="00F243A8"/>
    <w:rsid w:val="00F2475E"/>
    <w:rsid w:val="00F250E2"/>
    <w:rsid w:val="00F25ADB"/>
    <w:rsid w:val="00F26CA5"/>
    <w:rsid w:val="00F30D8B"/>
    <w:rsid w:val="00F319FD"/>
    <w:rsid w:val="00F329B4"/>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0EF0"/>
    <w:rsid w:val="00F6192A"/>
    <w:rsid w:val="00F61CAA"/>
    <w:rsid w:val="00F61E42"/>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2FA4"/>
    <w:rsid w:val="00F83617"/>
    <w:rsid w:val="00F84374"/>
    <w:rsid w:val="00F844CB"/>
    <w:rsid w:val="00F866F3"/>
    <w:rsid w:val="00F86F32"/>
    <w:rsid w:val="00F91C9F"/>
    <w:rsid w:val="00F942D7"/>
    <w:rsid w:val="00F94AEA"/>
    <w:rsid w:val="00F96085"/>
    <w:rsid w:val="00F96696"/>
    <w:rsid w:val="00FA058C"/>
    <w:rsid w:val="00FA0A29"/>
    <w:rsid w:val="00FA1331"/>
    <w:rsid w:val="00FA1F8F"/>
    <w:rsid w:val="00FA31B2"/>
    <w:rsid w:val="00FA35EA"/>
    <w:rsid w:val="00FA3D09"/>
    <w:rsid w:val="00FA4988"/>
    <w:rsid w:val="00FA5E4D"/>
    <w:rsid w:val="00FA6549"/>
    <w:rsid w:val="00FA7622"/>
    <w:rsid w:val="00FA768F"/>
    <w:rsid w:val="00FA7FCA"/>
    <w:rsid w:val="00FB0882"/>
    <w:rsid w:val="00FB1365"/>
    <w:rsid w:val="00FB1443"/>
    <w:rsid w:val="00FB166D"/>
    <w:rsid w:val="00FB1EE2"/>
    <w:rsid w:val="00FB2E5D"/>
    <w:rsid w:val="00FB50ED"/>
    <w:rsid w:val="00FB52EA"/>
    <w:rsid w:val="00FB5F53"/>
    <w:rsid w:val="00FB6BBB"/>
    <w:rsid w:val="00FB6DF3"/>
    <w:rsid w:val="00FB712E"/>
    <w:rsid w:val="00FB785F"/>
    <w:rsid w:val="00FC0427"/>
    <w:rsid w:val="00FC1221"/>
    <w:rsid w:val="00FC15F5"/>
    <w:rsid w:val="00FC1B9D"/>
    <w:rsid w:val="00FC2A26"/>
    <w:rsid w:val="00FC2EC8"/>
    <w:rsid w:val="00FC6781"/>
    <w:rsid w:val="00FC7807"/>
    <w:rsid w:val="00FD0BBA"/>
    <w:rsid w:val="00FD12CA"/>
    <w:rsid w:val="00FD1F96"/>
    <w:rsid w:val="00FD3191"/>
    <w:rsid w:val="00FD4D0E"/>
    <w:rsid w:val="00FD4E74"/>
    <w:rsid w:val="00FD5054"/>
    <w:rsid w:val="00FD5671"/>
    <w:rsid w:val="00FD5689"/>
    <w:rsid w:val="00FD6060"/>
    <w:rsid w:val="00FD6157"/>
    <w:rsid w:val="00FD6892"/>
    <w:rsid w:val="00FE0A28"/>
    <w:rsid w:val="00FE1051"/>
    <w:rsid w:val="00FE1A4D"/>
    <w:rsid w:val="00FE1D4D"/>
    <w:rsid w:val="00FE1E5E"/>
    <w:rsid w:val="00FE2224"/>
    <w:rsid w:val="00FE3691"/>
    <w:rsid w:val="00FE4586"/>
    <w:rsid w:val="00FE5363"/>
    <w:rsid w:val="00FE569D"/>
    <w:rsid w:val="00FE5FAD"/>
    <w:rsid w:val="00FE6F04"/>
    <w:rsid w:val="00FF1598"/>
    <w:rsid w:val="00FF19A3"/>
    <w:rsid w:val="00FF4CAD"/>
    <w:rsid w:val="00FF4F4A"/>
    <w:rsid w:val="00FF5E6A"/>
    <w:rsid w:val="00FF7739"/>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2593CDF3-94CA-4BE5-BCC7-47A37AAA7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4EA6"/>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 w:type="character" w:customStyle="1" w:styleId="underline">
    <w:name w:val="underline"/>
    <w:basedOn w:val="DefaultParagraphFont"/>
    <w:rsid w:val="00B61D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742534">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781149012">
      <w:bodyDiv w:val="1"/>
      <w:marLeft w:val="0"/>
      <w:marRight w:val="0"/>
      <w:marTop w:val="0"/>
      <w:marBottom w:val="0"/>
      <w:divBdr>
        <w:top w:val="none" w:sz="0" w:space="0" w:color="auto"/>
        <w:left w:val="none" w:sz="0" w:space="0" w:color="auto"/>
        <w:bottom w:val="none" w:sz="0" w:space="0" w:color="auto"/>
        <w:right w:val="none" w:sz="0" w:space="0" w:color="auto"/>
      </w:divBdr>
      <w:divsChild>
        <w:div w:id="1761412013">
          <w:marLeft w:val="0"/>
          <w:marRight w:val="0"/>
          <w:marTop w:val="0"/>
          <w:marBottom w:val="0"/>
          <w:divBdr>
            <w:top w:val="none" w:sz="0" w:space="0" w:color="auto"/>
            <w:left w:val="none" w:sz="0" w:space="0" w:color="auto"/>
            <w:bottom w:val="none" w:sz="0" w:space="0" w:color="auto"/>
            <w:right w:val="none" w:sz="0" w:space="0" w:color="auto"/>
          </w:divBdr>
          <w:divsChild>
            <w:div w:id="86922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2002392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B0AD3-BFFB-4906-9E9F-C8BF909F4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Pages>
  <Words>36880</Words>
  <Characters>210222</Characters>
  <Application>Microsoft Office Word</Application>
  <DocSecurity>0</DocSecurity>
  <Lines>1751</Lines>
  <Paragraphs>4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4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Aduviri</dc:creator>
  <cp:keywords/>
  <dc:description/>
  <cp:lastModifiedBy>Robert</cp:lastModifiedBy>
  <cp:revision>28</cp:revision>
  <cp:lastPrinted>2018-06-22T17:47:00Z</cp:lastPrinted>
  <dcterms:created xsi:type="dcterms:W3CDTF">2018-05-28T03:01:00Z</dcterms:created>
  <dcterms:modified xsi:type="dcterms:W3CDTF">2018-06-22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